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C0072" w14:textId="0DA09743" w:rsidR="00993BC5" w:rsidRDefault="00104B83" w:rsidP="004C5EB2">
      <w:pPr>
        <w:pStyle w:val="Heading1"/>
      </w:pPr>
      <w:r>
        <w:t xml:space="preserve">Childhood </w:t>
      </w:r>
      <w:r w:rsidR="003350F1">
        <w:t>Cancer: e</w:t>
      </w:r>
      <w:r w:rsidR="00FC478A">
        <w:t xml:space="preserve">stimating </w:t>
      </w:r>
      <w:r w:rsidR="003350F1">
        <w:t xml:space="preserve">regional and </w:t>
      </w:r>
      <w:r w:rsidR="00984A2F">
        <w:t xml:space="preserve">global incidence </w:t>
      </w:r>
    </w:p>
    <w:p w14:paraId="77E7C3FB" w14:textId="4DDA2A4D" w:rsidR="004C5EB2" w:rsidRDefault="00993BC5" w:rsidP="00B103CD">
      <w:r w:rsidRPr="00993BC5">
        <w:rPr>
          <w:sz w:val="32"/>
          <w:szCs w:val="32"/>
        </w:rPr>
        <w:tab/>
      </w:r>
      <w:r w:rsidRPr="00993BC5">
        <w:rPr>
          <w:sz w:val="32"/>
          <w:szCs w:val="32"/>
        </w:rPr>
        <w:tab/>
      </w:r>
    </w:p>
    <w:p w14:paraId="115665EE" w14:textId="0DF71451" w:rsidR="004C5EB2" w:rsidRDefault="00E13573" w:rsidP="004C5EB2">
      <w:pPr>
        <w:rPr>
          <w:highlight w:val="yellow"/>
        </w:rPr>
      </w:pPr>
      <w:r>
        <w:t>Author names and affiliations:</w:t>
      </w:r>
      <w:r w:rsidR="004C25E0">
        <w:t xml:space="preserve"> </w:t>
      </w:r>
    </w:p>
    <w:p w14:paraId="20CC3505" w14:textId="7EEF48C7" w:rsidR="008A03A6" w:rsidRPr="008A03A6" w:rsidRDefault="008A03A6" w:rsidP="004C5EB2">
      <w:pPr>
        <w:rPr>
          <w:vertAlign w:val="superscript"/>
        </w:rPr>
      </w:pPr>
      <w:r>
        <w:t>WT Johnston</w:t>
      </w:r>
      <w:r>
        <w:rPr>
          <w:vertAlign w:val="superscript"/>
        </w:rPr>
        <w:t>1, *</w:t>
      </w:r>
      <w:r>
        <w:t xml:space="preserve">, </w:t>
      </w:r>
      <w:proofErr w:type="spellStart"/>
      <w:r>
        <w:t>Friederike</w:t>
      </w:r>
      <w:proofErr w:type="spellEnd"/>
      <w:r>
        <w:t xml:space="preserve"> Erdmann</w:t>
      </w:r>
      <w:r>
        <w:rPr>
          <w:vertAlign w:val="superscript"/>
        </w:rPr>
        <w:t>2, 3</w:t>
      </w:r>
      <w:r>
        <w:t>, Robert Newton</w:t>
      </w:r>
      <w:r>
        <w:rPr>
          <w:vertAlign w:val="superscript"/>
        </w:rPr>
        <w:t>1, 4</w:t>
      </w:r>
      <w:r>
        <w:t>, Eva Steliarova-Foucher</w:t>
      </w:r>
      <w:r>
        <w:rPr>
          <w:vertAlign w:val="superscript"/>
        </w:rPr>
        <w:t>5</w:t>
      </w:r>
      <w:r>
        <w:t>,</w:t>
      </w:r>
      <w:r w:rsidRPr="008A03A6">
        <w:t xml:space="preserve"> </w:t>
      </w:r>
      <w:r>
        <w:t>Joachim Sch</w:t>
      </w:r>
      <w:r w:rsidR="0099771E">
        <w:t>ü</w:t>
      </w:r>
      <w:r>
        <w:t>z</w:t>
      </w:r>
      <w:r>
        <w:rPr>
          <w:vertAlign w:val="superscript"/>
        </w:rPr>
        <w:t>2</w:t>
      </w:r>
      <w:r>
        <w:t>,</w:t>
      </w:r>
      <w:r w:rsidRPr="008A03A6">
        <w:t xml:space="preserve"> </w:t>
      </w:r>
      <w:r>
        <w:t>Eve Roman</w:t>
      </w:r>
      <w:r>
        <w:rPr>
          <w:vertAlign w:val="superscript"/>
        </w:rPr>
        <w:t>1</w:t>
      </w:r>
    </w:p>
    <w:p w14:paraId="686FF072" w14:textId="1FAD8F4B" w:rsidR="004408CA" w:rsidRDefault="008A03A6" w:rsidP="004408CA">
      <w:pPr>
        <w:jc w:val="both"/>
      </w:pPr>
      <w:r>
        <w:rPr>
          <w:vertAlign w:val="superscript"/>
        </w:rPr>
        <w:t>1</w:t>
      </w:r>
      <w:r w:rsidR="00C146A3">
        <w:rPr>
          <w:vertAlign w:val="superscript"/>
        </w:rPr>
        <w:t xml:space="preserve"> </w:t>
      </w:r>
      <w:r w:rsidR="004C25E0">
        <w:t>Epidemiology and Cancer Statistics Group, Department of Health Sciences, University of York, York, United Kingdom</w:t>
      </w:r>
    </w:p>
    <w:p w14:paraId="4B4927A7" w14:textId="6631CDB5" w:rsidR="004C25E0" w:rsidRDefault="008A03A6" w:rsidP="004408CA">
      <w:pPr>
        <w:jc w:val="both"/>
      </w:pPr>
      <w:r>
        <w:rPr>
          <w:vertAlign w:val="superscript"/>
        </w:rPr>
        <w:t>2</w:t>
      </w:r>
      <w:r w:rsidR="00C146A3">
        <w:rPr>
          <w:vertAlign w:val="superscript"/>
        </w:rPr>
        <w:t xml:space="preserve"> </w:t>
      </w:r>
      <w:r w:rsidR="004C25E0">
        <w:t>Section of Environment and Radiation, International Agency for Research on Cancer (IARC), Lyon, France</w:t>
      </w:r>
    </w:p>
    <w:p w14:paraId="6D39F359" w14:textId="378BBF3E" w:rsidR="00993BC5" w:rsidRDefault="008A03A6" w:rsidP="004C5EB2">
      <w:pPr>
        <w:rPr>
          <w:vertAlign w:val="superscript"/>
        </w:rPr>
      </w:pPr>
      <w:r>
        <w:rPr>
          <w:vertAlign w:val="superscript"/>
        </w:rPr>
        <w:t>3</w:t>
      </w:r>
      <w:r w:rsidR="00CD4FCE" w:rsidRPr="00CD4FCE">
        <w:t xml:space="preserve"> </w:t>
      </w:r>
      <w:r w:rsidR="00CD4FCE" w:rsidRPr="00D74BC3">
        <w:t xml:space="preserve">Childhood Cancer Research Group, Danish Cancer Society Research </w:t>
      </w:r>
      <w:proofErr w:type="spellStart"/>
      <w:r w:rsidR="00CD4FCE" w:rsidRPr="00D74BC3">
        <w:t>Center</w:t>
      </w:r>
      <w:proofErr w:type="spellEnd"/>
      <w:r w:rsidR="00CD4FCE">
        <w:t>, Copenhagen, Denmark</w:t>
      </w:r>
    </w:p>
    <w:p w14:paraId="17A3036B" w14:textId="359D14C0" w:rsidR="008A03A6" w:rsidRPr="00BE396B" w:rsidRDefault="008A03A6" w:rsidP="004C5EB2">
      <w:r>
        <w:rPr>
          <w:vertAlign w:val="superscript"/>
        </w:rPr>
        <w:t>4</w:t>
      </w:r>
      <w:r w:rsidR="00C146A3">
        <w:t xml:space="preserve"> </w:t>
      </w:r>
      <w:r w:rsidR="00C146A3" w:rsidRPr="00F468CC">
        <w:rPr>
          <w:lang w:val="en-US"/>
        </w:rPr>
        <w:t>M</w:t>
      </w:r>
      <w:r w:rsidR="00C146A3">
        <w:rPr>
          <w:lang w:val="en-US"/>
        </w:rPr>
        <w:t xml:space="preserve">edical Research Council </w:t>
      </w:r>
      <w:r w:rsidR="00C146A3" w:rsidRPr="00F468CC">
        <w:rPr>
          <w:lang w:val="en-US"/>
        </w:rPr>
        <w:t>/</w:t>
      </w:r>
      <w:r w:rsidR="00C146A3">
        <w:rPr>
          <w:lang w:val="en-US"/>
        </w:rPr>
        <w:t xml:space="preserve"> </w:t>
      </w:r>
      <w:r w:rsidR="00C146A3" w:rsidRPr="00F468CC">
        <w:rPr>
          <w:lang w:val="en-US"/>
        </w:rPr>
        <w:t>U</w:t>
      </w:r>
      <w:r w:rsidR="00C146A3">
        <w:rPr>
          <w:lang w:val="en-US"/>
        </w:rPr>
        <w:t xml:space="preserve">ganda </w:t>
      </w:r>
      <w:r w:rsidR="00C146A3" w:rsidRPr="00F468CC">
        <w:rPr>
          <w:lang w:val="en-US"/>
        </w:rPr>
        <w:t>V</w:t>
      </w:r>
      <w:r w:rsidR="00C146A3">
        <w:rPr>
          <w:lang w:val="en-US"/>
        </w:rPr>
        <w:t xml:space="preserve">irus </w:t>
      </w:r>
      <w:r w:rsidR="00C146A3" w:rsidRPr="00F468CC">
        <w:rPr>
          <w:lang w:val="en-US"/>
        </w:rPr>
        <w:t>R</w:t>
      </w:r>
      <w:r w:rsidR="00C146A3">
        <w:rPr>
          <w:lang w:val="en-US"/>
        </w:rPr>
        <w:t xml:space="preserve">esearch </w:t>
      </w:r>
      <w:r w:rsidR="00C146A3" w:rsidRPr="00F468CC">
        <w:rPr>
          <w:lang w:val="en-US"/>
        </w:rPr>
        <w:t>I</w:t>
      </w:r>
      <w:r w:rsidR="00C146A3">
        <w:rPr>
          <w:lang w:val="en-US"/>
        </w:rPr>
        <w:t>nstitute (MRC/UVRI)</w:t>
      </w:r>
      <w:r w:rsidR="00C146A3" w:rsidRPr="00F468CC">
        <w:rPr>
          <w:lang w:val="en-US"/>
        </w:rPr>
        <w:t xml:space="preserve"> Research Unit on AIDS, Entebbe Uganda</w:t>
      </w:r>
    </w:p>
    <w:p w14:paraId="5339F948" w14:textId="343961CA" w:rsidR="008A03A6" w:rsidRDefault="008A03A6" w:rsidP="008A03A6">
      <w:pPr>
        <w:jc w:val="both"/>
      </w:pPr>
      <w:r>
        <w:rPr>
          <w:vertAlign w:val="superscript"/>
        </w:rPr>
        <w:t>5</w:t>
      </w:r>
      <w:r w:rsidRPr="008A03A6">
        <w:t xml:space="preserve"> </w:t>
      </w:r>
      <w:r>
        <w:t>Section of Cancer Surveillance, International Agency for Research on Cancer (IARC), Lyon, France</w:t>
      </w:r>
    </w:p>
    <w:p w14:paraId="7731EFA3" w14:textId="32540DC1" w:rsidR="008A03A6" w:rsidRPr="008A03A6" w:rsidRDefault="008A03A6" w:rsidP="004C5EB2"/>
    <w:p w14:paraId="3D6B7DEB" w14:textId="28F9BA11" w:rsidR="00E13573" w:rsidRDefault="008A03A6" w:rsidP="008A03A6">
      <w:pPr>
        <w:spacing w:after="0" w:line="240" w:lineRule="auto"/>
      </w:pPr>
      <w:r>
        <w:rPr>
          <w:vertAlign w:val="superscript"/>
        </w:rPr>
        <w:t>*</w:t>
      </w:r>
      <w:r w:rsidR="00E13573">
        <w:t>Corresponding author:</w:t>
      </w:r>
    </w:p>
    <w:p w14:paraId="5FCA68AD" w14:textId="77777777" w:rsidR="00702C48" w:rsidRDefault="00702C48" w:rsidP="008A03A6">
      <w:pPr>
        <w:spacing w:after="0" w:line="240" w:lineRule="auto"/>
      </w:pPr>
      <w:r>
        <w:t xml:space="preserve">WT Johnston </w:t>
      </w:r>
    </w:p>
    <w:p w14:paraId="731E998C" w14:textId="77777777" w:rsidR="00E13573" w:rsidRDefault="00E13573" w:rsidP="008A03A6">
      <w:pPr>
        <w:spacing w:after="0" w:line="240" w:lineRule="auto"/>
      </w:pPr>
      <w:r>
        <w:t>Present address:</w:t>
      </w:r>
    </w:p>
    <w:p w14:paraId="77F594DB" w14:textId="77777777" w:rsidR="00702C48" w:rsidRDefault="00702C48" w:rsidP="008A03A6">
      <w:pPr>
        <w:spacing w:after="0" w:line="240" w:lineRule="auto"/>
      </w:pPr>
      <w:r>
        <w:t xml:space="preserve">Epidemiology and Cancer Statistics Group, Department of Health Sciences, University of York, </w:t>
      </w:r>
      <w:proofErr w:type="spellStart"/>
      <w:r>
        <w:t>Heslington</w:t>
      </w:r>
      <w:proofErr w:type="spellEnd"/>
      <w:r>
        <w:t>, York, United Kingdom YO10 5DD</w:t>
      </w:r>
    </w:p>
    <w:p w14:paraId="235C7F49" w14:textId="77777777" w:rsidR="00702C48" w:rsidRDefault="00DA37B7" w:rsidP="008A03A6">
      <w:pPr>
        <w:spacing w:after="0" w:line="240" w:lineRule="auto"/>
      </w:pPr>
      <w:hyperlink r:id="rId8" w:history="1">
        <w:r w:rsidR="00702C48" w:rsidRPr="00D573E3">
          <w:rPr>
            <w:rStyle w:val="Hyperlink"/>
          </w:rPr>
          <w:t>tom.johnston@york.ac.uk</w:t>
        </w:r>
      </w:hyperlink>
      <w:r w:rsidR="00702C48">
        <w:t xml:space="preserve"> </w:t>
      </w:r>
    </w:p>
    <w:p w14:paraId="4512E2A7" w14:textId="77777777" w:rsidR="00E13573" w:rsidRDefault="00E13573" w:rsidP="004C5EB2"/>
    <w:p w14:paraId="008DED79" w14:textId="77777777" w:rsidR="00E13573" w:rsidRDefault="00E13573" w:rsidP="004C5EB2">
      <w:r>
        <w:t>Word count</w:t>
      </w:r>
      <w:r w:rsidR="00702C48">
        <w:t xml:space="preserve">s: </w:t>
      </w:r>
    </w:p>
    <w:p w14:paraId="5FDBF566" w14:textId="61E886C1" w:rsidR="00702C48" w:rsidRDefault="00702C48" w:rsidP="00702C48">
      <w:pPr>
        <w:ind w:firstLine="720"/>
      </w:pPr>
      <w:r>
        <w:t>Abstract:</w:t>
      </w:r>
      <w:r w:rsidR="00990E99">
        <w:t xml:space="preserve"> </w:t>
      </w:r>
      <w:r w:rsidR="00F90885">
        <w:t>3</w:t>
      </w:r>
      <w:r w:rsidR="00115462">
        <w:t>40</w:t>
      </w:r>
    </w:p>
    <w:p w14:paraId="14623DF9" w14:textId="36E4B2E8" w:rsidR="00702C48" w:rsidRDefault="00702C48" w:rsidP="00702C48">
      <w:pPr>
        <w:ind w:firstLine="720"/>
      </w:pPr>
      <w:r>
        <w:t>Total manuscript (excludes references, tables and figures):</w:t>
      </w:r>
      <w:r w:rsidR="00990E99">
        <w:t xml:space="preserve"> </w:t>
      </w:r>
      <w:r w:rsidR="0092029D">
        <w:t>3664</w:t>
      </w:r>
    </w:p>
    <w:p w14:paraId="17F03853" w14:textId="6CB54BD8" w:rsidR="00702C48" w:rsidRDefault="00702C48" w:rsidP="00702C48">
      <w:pPr>
        <w:ind w:firstLine="720"/>
      </w:pPr>
      <w:r>
        <w:t xml:space="preserve">Highlights: </w:t>
      </w:r>
    </w:p>
    <w:p w14:paraId="1DB426E9" w14:textId="4DC9C898" w:rsidR="00702C48" w:rsidRDefault="00702C48"/>
    <w:p w14:paraId="1CD50CBC" w14:textId="77777777" w:rsidR="00394AFA" w:rsidRDefault="00394AFA"/>
    <w:p w14:paraId="6E78455B" w14:textId="66ADB451" w:rsidR="00394AFA" w:rsidRDefault="00394AFA"/>
    <w:p w14:paraId="30EB7DF7" w14:textId="542579DE" w:rsidR="00394AFA" w:rsidRDefault="00394AFA"/>
    <w:p w14:paraId="57100883" w14:textId="77777777" w:rsidR="00394AFA" w:rsidRDefault="00394AFA"/>
    <w:p w14:paraId="71A662E8" w14:textId="77777777" w:rsidR="00126472" w:rsidRDefault="00126472"/>
    <w:p w14:paraId="172D55CB" w14:textId="77777777" w:rsidR="00126472" w:rsidRDefault="00126472"/>
    <w:p w14:paraId="41411BCC" w14:textId="77777777" w:rsidR="004C5EB2" w:rsidRDefault="004C5EB2">
      <w:r>
        <w:br w:type="page"/>
      </w:r>
    </w:p>
    <w:p w14:paraId="79D42CC9" w14:textId="6EABCF06" w:rsidR="004C5EB2" w:rsidRDefault="004C5EB2" w:rsidP="004C5EB2">
      <w:pPr>
        <w:pStyle w:val="Heading1"/>
      </w:pPr>
      <w:r>
        <w:lastRenderedPageBreak/>
        <w:t>Abstract</w:t>
      </w:r>
      <w:r w:rsidR="00997DE0">
        <w:t xml:space="preserve"> </w:t>
      </w:r>
    </w:p>
    <w:p w14:paraId="1D9DD87D" w14:textId="15DAD005" w:rsidR="00F1496C" w:rsidRDefault="00E13573" w:rsidP="004C5EB2">
      <w:r>
        <w:t xml:space="preserve">Background </w:t>
      </w:r>
    </w:p>
    <w:p w14:paraId="066B1E0C" w14:textId="68367DB0" w:rsidR="00F1496C" w:rsidRDefault="00067AFC" w:rsidP="004C5EB2">
      <w:r>
        <w:t>Most</w:t>
      </w:r>
      <w:r w:rsidR="000B27E4">
        <w:t xml:space="preserve"> of the world’s population </w:t>
      </w:r>
      <w:r w:rsidR="004D3E14">
        <w:t>is</w:t>
      </w:r>
      <w:r w:rsidR="000B27E4">
        <w:t xml:space="preserve"> not covered by </w:t>
      </w:r>
      <w:r w:rsidR="00CD4FCE" w:rsidRPr="00CD4FCE">
        <w:t>cancer surveillance systems</w:t>
      </w:r>
      <w:r w:rsidR="00CD4FCE">
        <w:t xml:space="preserve"> or </w:t>
      </w:r>
      <w:r w:rsidR="000B27E4">
        <w:t>vital registration</w:t>
      </w:r>
      <w:r w:rsidR="009A09AB">
        <w:t xml:space="preserve">, and worldwide/UN-regional cancer </w:t>
      </w:r>
      <w:r w:rsidR="00C7282B">
        <w:t>incidence</w:t>
      </w:r>
      <w:r w:rsidR="009A09AB">
        <w:t xml:space="preserve"> is estimated using a variety of methods. Q</w:t>
      </w:r>
      <w:r w:rsidR="000B27E4">
        <w:t xml:space="preserve">uantifying </w:t>
      </w:r>
      <w:r w:rsidR="00C7282B">
        <w:t>the c</w:t>
      </w:r>
      <w:r w:rsidR="000B27E4">
        <w:t xml:space="preserve">ancer </w:t>
      </w:r>
      <w:r w:rsidR="00C7282B">
        <w:t xml:space="preserve">burden in children </w:t>
      </w:r>
      <w:r w:rsidR="00146078">
        <w:t xml:space="preserve">(&lt;15 years) </w:t>
      </w:r>
      <w:r w:rsidR="000B27E4">
        <w:t>is more challenging than in adults</w:t>
      </w:r>
      <w:r w:rsidR="00211D26">
        <w:t>;</w:t>
      </w:r>
      <w:r w:rsidR="00E17EC2">
        <w:t xml:space="preserve"> </w:t>
      </w:r>
      <w:r w:rsidR="00211D26">
        <w:t xml:space="preserve">childhood cancer is </w:t>
      </w:r>
      <w:r w:rsidR="00E17EC2">
        <w:t>rare</w:t>
      </w:r>
      <w:r w:rsidR="00211D26">
        <w:t xml:space="preserve"> and often presents with</w:t>
      </w:r>
      <w:r w:rsidR="0029693A">
        <w:t xml:space="preserve"> non-specific</w:t>
      </w:r>
      <w:r>
        <w:t xml:space="preserve"> </w:t>
      </w:r>
      <w:r w:rsidR="00E17EC2">
        <w:t xml:space="preserve">symptoms </w:t>
      </w:r>
      <w:r w:rsidR="00211D26">
        <w:t>that mimic</w:t>
      </w:r>
      <w:r w:rsidR="00E17EC2">
        <w:t xml:space="preserve"> those of more prevalent infectio</w:t>
      </w:r>
      <w:r>
        <w:t>us</w:t>
      </w:r>
      <w:r w:rsidR="00E17EC2">
        <w:t xml:space="preserve"> and nutritional conditions.   </w:t>
      </w:r>
      <w:r w:rsidR="009A09AB">
        <w:t xml:space="preserve"> </w:t>
      </w:r>
    </w:p>
    <w:p w14:paraId="18DD98C8" w14:textId="77777777" w:rsidR="00E13573" w:rsidRDefault="00E13573" w:rsidP="004C5EB2">
      <w:r>
        <w:t>Methods</w:t>
      </w:r>
    </w:p>
    <w:p w14:paraId="083AF79E" w14:textId="63D1034E" w:rsidR="00E26AA4" w:rsidRDefault="00E17EC2" w:rsidP="00F1496C">
      <w:r>
        <w:t xml:space="preserve">A </w:t>
      </w:r>
      <w:r w:rsidR="00F1496C">
        <w:t xml:space="preserve">Baseline Model (BM) </w:t>
      </w:r>
      <w:r w:rsidR="00F023E6">
        <w:t xml:space="preserve">was constructed </w:t>
      </w:r>
      <w:r w:rsidR="00F1496C">
        <w:t>compris</w:t>
      </w:r>
      <w:r>
        <w:t>ing</w:t>
      </w:r>
      <w:r w:rsidR="00F1496C">
        <w:t xml:space="preserve"> </w:t>
      </w:r>
      <w:r w:rsidR="009F0BFA">
        <w:t xml:space="preserve">a </w:t>
      </w:r>
      <w:r w:rsidR="00A87D23">
        <w:t xml:space="preserve">set of </w:t>
      </w:r>
      <w:r w:rsidR="00146078">
        <w:t xml:space="preserve">quality assured </w:t>
      </w:r>
      <w:r>
        <w:t>sex</w:t>
      </w:r>
      <w:r w:rsidR="005F255D">
        <w:t>-</w:t>
      </w:r>
      <w:r>
        <w:t xml:space="preserve"> and </w:t>
      </w:r>
      <w:r w:rsidR="00A87D23">
        <w:t>age-specific cancer rates</w:t>
      </w:r>
      <w:r w:rsidR="00F1496C">
        <w:t xml:space="preserve"> </w:t>
      </w:r>
      <w:r w:rsidR="00E61ACA">
        <w:t xml:space="preserve">derived from the US Surveillance, Epidemiology and End Results (SEER) program, </w:t>
      </w:r>
      <w:r w:rsidR="00B4694E">
        <w:t xml:space="preserve">for diagnostic </w:t>
      </w:r>
      <w:r w:rsidR="00146078">
        <w:t>group</w:t>
      </w:r>
      <w:r w:rsidR="00B4694E">
        <w:t>s</w:t>
      </w:r>
      <w:r w:rsidR="00146078">
        <w:t xml:space="preserve"> </w:t>
      </w:r>
      <w:r w:rsidR="00B4694E">
        <w:t xml:space="preserve">of </w:t>
      </w:r>
      <w:r w:rsidR="00146078">
        <w:t>the International Classification of Childhood Cancers (ICCC-3)</w:t>
      </w:r>
      <w:r w:rsidR="00C1273E">
        <w:t xml:space="preserve"> 3</w:t>
      </w:r>
      <w:r w:rsidR="00C1273E" w:rsidRPr="00C1273E">
        <w:rPr>
          <w:vertAlign w:val="superscript"/>
        </w:rPr>
        <w:t>rd</w:t>
      </w:r>
      <w:r w:rsidR="00C1273E">
        <w:t xml:space="preserve"> edition</w:t>
      </w:r>
      <w:r w:rsidR="00E61ACA">
        <w:t>,</w:t>
      </w:r>
      <w:r w:rsidR="00146078">
        <w:t xml:space="preserve"> </w:t>
      </w:r>
      <w:r w:rsidR="00F023E6">
        <w:t xml:space="preserve">and </w:t>
      </w:r>
      <w:r w:rsidR="00A87D23">
        <w:t xml:space="preserve">information on </w:t>
      </w:r>
      <w:r w:rsidR="00450818">
        <w:t xml:space="preserve">a </w:t>
      </w:r>
      <w:r w:rsidR="00EC174F">
        <w:t>known</w:t>
      </w:r>
      <w:r w:rsidR="0087393D">
        <w:t xml:space="preserve"> </w:t>
      </w:r>
      <w:r w:rsidR="00A87D23">
        <w:t xml:space="preserve">risk factor for </w:t>
      </w:r>
      <w:r w:rsidR="009A209D">
        <w:t>endemic Burkitt lymphoma and Kaposi’s sarcoma</w:t>
      </w:r>
      <w:r w:rsidR="00146078">
        <w:t>. These rates were a</w:t>
      </w:r>
      <w:r>
        <w:t>pplied</w:t>
      </w:r>
      <w:r w:rsidR="007A49DB">
        <w:t xml:space="preserve"> to global country-level population data for 2015</w:t>
      </w:r>
      <w:r w:rsidR="000065D3" w:rsidRPr="000065D3">
        <w:t xml:space="preserve"> to estimate </w:t>
      </w:r>
      <w:r w:rsidR="000065D3">
        <w:t xml:space="preserve">the </w:t>
      </w:r>
      <w:r w:rsidR="000065D3" w:rsidRPr="000065D3">
        <w:t>global and regional incidence of childhood cancer</w:t>
      </w:r>
      <w:r w:rsidR="000065D3">
        <w:t>.</w:t>
      </w:r>
      <w:r w:rsidR="00146078">
        <w:t xml:space="preserve"> </w:t>
      </w:r>
      <w:r w:rsidR="000065D3">
        <w:t>R</w:t>
      </w:r>
      <w:r w:rsidR="007A49DB">
        <w:t xml:space="preserve">esults were compared </w:t>
      </w:r>
      <w:r w:rsidR="00063245">
        <w:t xml:space="preserve">to </w:t>
      </w:r>
      <w:r w:rsidR="0060319A">
        <w:t>GLOBOCAN 2018,</w:t>
      </w:r>
      <w:r w:rsidR="00375444">
        <w:t xml:space="preserve"> extrapolations from the International Incidence of Childhood Cancer (IICC-3) and</w:t>
      </w:r>
      <w:r w:rsidR="0060319A">
        <w:t xml:space="preserve"> </w:t>
      </w:r>
      <w:r w:rsidR="007A49DB">
        <w:t>estimates</w:t>
      </w:r>
      <w:r w:rsidR="00375444">
        <w:t xml:space="preserve"> from the Global Childhood Cancer (GCC) model</w:t>
      </w:r>
      <w:r w:rsidR="00C1273E">
        <w:t xml:space="preserve"> (based on IICC-3 data combined with information on health care systems and other parameters)</w:t>
      </w:r>
      <w:r w:rsidR="00063245">
        <w:t>.</w:t>
      </w:r>
    </w:p>
    <w:p w14:paraId="593A1C66" w14:textId="77777777" w:rsidR="00E13573" w:rsidRDefault="00E13573" w:rsidP="004C5EB2">
      <w:r>
        <w:t>Results</w:t>
      </w:r>
    </w:p>
    <w:p w14:paraId="25605125" w14:textId="130DAB3D" w:rsidR="00DB2FB8" w:rsidRDefault="009A209D" w:rsidP="004C5EB2">
      <w:r>
        <w:t xml:space="preserve">The BM </w:t>
      </w:r>
      <w:r w:rsidR="009F0BFA">
        <w:t>estimate</w:t>
      </w:r>
      <w:r>
        <w:t>d</w:t>
      </w:r>
      <w:r w:rsidR="009F0BFA">
        <w:t xml:space="preserve"> </w:t>
      </w:r>
      <w:r w:rsidR="00DB2FB8">
        <w:t>3</w:t>
      </w:r>
      <w:r w:rsidR="00964CC9">
        <w:t>60,114</w:t>
      </w:r>
      <w:r w:rsidR="00DB2FB8">
        <w:t xml:space="preserve"> </w:t>
      </w:r>
      <w:r>
        <w:t xml:space="preserve">total </w:t>
      </w:r>
      <w:r w:rsidR="000065D3">
        <w:t xml:space="preserve">childhood </w:t>
      </w:r>
      <w:r w:rsidR="00DB2FB8">
        <w:t xml:space="preserve">cancers </w:t>
      </w:r>
      <w:r w:rsidR="00707E83">
        <w:t xml:space="preserve">occurring </w:t>
      </w:r>
      <w:r w:rsidR="00DB2FB8">
        <w:t>worldwide in 2015</w:t>
      </w:r>
      <w:r w:rsidR="00707E83">
        <w:t>; 5</w:t>
      </w:r>
      <w:r w:rsidR="00CF3375">
        <w:t>4</w:t>
      </w:r>
      <w:r w:rsidR="00707E83">
        <w:t>% in Asia and 2</w:t>
      </w:r>
      <w:r w:rsidR="00CF3375">
        <w:t>8</w:t>
      </w:r>
      <w:r w:rsidR="00707E83">
        <w:t xml:space="preserve">% in Africa. </w:t>
      </w:r>
      <w:r w:rsidR="00067AFC">
        <w:t xml:space="preserve">BM </w:t>
      </w:r>
      <w:r w:rsidR="00535CA0" w:rsidRPr="00DC2159">
        <w:t xml:space="preserve">estimated </w:t>
      </w:r>
      <w:r w:rsidR="005E474D" w:rsidRPr="00DC2159">
        <w:t xml:space="preserve">standardised </w:t>
      </w:r>
      <w:r w:rsidR="00535CA0" w:rsidRPr="00DC2159">
        <w:t xml:space="preserve">rates ranged from </w:t>
      </w:r>
      <w:r w:rsidR="00067AFC" w:rsidRPr="00DC2159">
        <w:t>~</w:t>
      </w:r>
      <w:r w:rsidR="00535CA0" w:rsidRPr="00DC2159">
        <w:t>1</w:t>
      </w:r>
      <w:r w:rsidR="00964CC9" w:rsidRPr="00DC2159">
        <w:t>7</w:t>
      </w:r>
      <w:r w:rsidR="00BE6BFC" w:rsidRPr="00DC2159">
        <w:t>8</w:t>
      </w:r>
      <w:r w:rsidR="00535CA0" w:rsidRPr="00DC2159">
        <w:t xml:space="preserve"> cases per million in Europe and North America, through to </w:t>
      </w:r>
      <w:r w:rsidR="00067AFC" w:rsidRPr="00DC2159">
        <w:t>~</w:t>
      </w:r>
      <w:r w:rsidR="00535CA0" w:rsidRPr="00DC2159">
        <w:t>2</w:t>
      </w:r>
      <w:r w:rsidR="005E474D" w:rsidRPr="00DC2159">
        <w:t>18</w:t>
      </w:r>
      <w:r w:rsidR="00535CA0" w:rsidRPr="00DC2159">
        <w:t xml:space="preserve"> cases per million in West and Middle Africa.  </w:t>
      </w:r>
      <w:r w:rsidR="00665A1F" w:rsidRPr="00DC2159">
        <w:t>Total</w:t>
      </w:r>
      <w:r w:rsidR="0028646D" w:rsidRPr="00DC2159">
        <w:t>s</w:t>
      </w:r>
      <w:r w:rsidR="00665A1F" w:rsidRPr="00DC2159">
        <w:t xml:space="preserve"> </w:t>
      </w:r>
      <w:r w:rsidR="00535CA0" w:rsidRPr="00DC2159">
        <w:t xml:space="preserve">from </w:t>
      </w:r>
      <w:r w:rsidR="0059529F" w:rsidRPr="00DC2159">
        <w:t xml:space="preserve">GLOBOCAN and extrapolations from </w:t>
      </w:r>
      <w:r w:rsidR="00120C98" w:rsidRPr="00DC2159">
        <w:t xml:space="preserve">the </w:t>
      </w:r>
      <w:r w:rsidR="00C1273E" w:rsidRPr="00DC2159">
        <w:t xml:space="preserve">IICC-3 </w:t>
      </w:r>
      <w:r w:rsidR="00120C98" w:rsidRPr="00DC2159">
        <w:t>study</w:t>
      </w:r>
      <w:r w:rsidR="00120C98" w:rsidRPr="00DC2159" w:rsidDel="00535CA0">
        <w:t xml:space="preserve"> </w:t>
      </w:r>
      <w:r w:rsidR="0059529F" w:rsidRPr="00DC2159">
        <w:t>were</w:t>
      </w:r>
      <w:r w:rsidR="0059529F">
        <w:t xml:space="preserve"> </w:t>
      </w:r>
      <w:r w:rsidR="00535CA0">
        <w:t>lower (</w:t>
      </w:r>
      <w:r w:rsidR="009B720C">
        <w:t>44</w:t>
      </w:r>
      <w:r w:rsidR="00964CC9">
        <w:t>.6</w:t>
      </w:r>
      <w:r w:rsidR="009B720C">
        <w:t xml:space="preserve">% and </w:t>
      </w:r>
      <w:r w:rsidR="00964CC9">
        <w:t>34.7</w:t>
      </w:r>
      <w:r w:rsidR="009B720C">
        <w:t xml:space="preserve">% </w:t>
      </w:r>
      <w:r w:rsidR="00535CA0">
        <w:t>respectively</w:t>
      </w:r>
      <w:r w:rsidR="00665A1F">
        <w:t>), but estimates from the GCC model was 1</w:t>
      </w:r>
      <w:r w:rsidR="00964CC9">
        <w:t>0.2</w:t>
      </w:r>
      <w:r w:rsidR="00665A1F">
        <w:t>%</w:t>
      </w:r>
      <w:r w:rsidR="00067AFC">
        <w:t xml:space="preserve"> higher</w:t>
      </w:r>
      <w:r w:rsidR="00665A1F">
        <w:t xml:space="preserve">.  </w:t>
      </w:r>
      <w:r w:rsidR="00067AFC">
        <w:t xml:space="preserve">In all models, </w:t>
      </w:r>
      <w:r w:rsidR="009B720C">
        <w:t xml:space="preserve">agreement </w:t>
      </w:r>
      <w:r w:rsidR="00067AFC">
        <w:t xml:space="preserve">was good in </w:t>
      </w:r>
      <w:r w:rsidR="00271A98">
        <w:t xml:space="preserve">countries with </w:t>
      </w:r>
      <w:r w:rsidR="00067AFC">
        <w:t xml:space="preserve">very high </w:t>
      </w:r>
      <w:r w:rsidR="00D312C9">
        <w:t>h</w:t>
      </w:r>
      <w:r w:rsidR="00067AFC">
        <w:t xml:space="preserve">uman </w:t>
      </w:r>
      <w:r w:rsidR="00D312C9">
        <w:t>d</w:t>
      </w:r>
      <w:r w:rsidR="00067AFC">
        <w:t xml:space="preserve">evelopment </w:t>
      </w:r>
      <w:r w:rsidR="00D312C9">
        <w:t>i</w:t>
      </w:r>
      <w:r w:rsidR="00067AFC">
        <w:t>ndex (HDI)</w:t>
      </w:r>
      <w:r w:rsidR="00285202">
        <w:t xml:space="preserve">, but more variable </w:t>
      </w:r>
      <w:r w:rsidR="00067AFC">
        <w:t>in countries</w:t>
      </w:r>
      <w:r w:rsidR="009B720C">
        <w:t xml:space="preserve"> with medium and low</w:t>
      </w:r>
      <w:r w:rsidR="00067AFC">
        <w:t xml:space="preserve"> HDIs; </w:t>
      </w:r>
      <w:r w:rsidR="0087393D">
        <w:t xml:space="preserve">the </w:t>
      </w:r>
      <w:r w:rsidR="00067AFC">
        <w:t xml:space="preserve">discrepancies </w:t>
      </w:r>
      <w:r w:rsidR="00D84E8F">
        <w:t>correlating with</w:t>
      </w:r>
      <w:r w:rsidR="00120C98">
        <w:t xml:space="preserve"> </w:t>
      </w:r>
      <w:r w:rsidR="0060319A">
        <w:t xml:space="preserve">registration </w:t>
      </w:r>
      <w:r w:rsidR="00F023E6">
        <w:t>coverage</w:t>
      </w:r>
      <w:r w:rsidR="00067AFC">
        <w:t xml:space="preserve"> </w:t>
      </w:r>
      <w:r w:rsidR="00120C98">
        <w:t xml:space="preserve">across </w:t>
      </w:r>
      <w:r w:rsidR="00285202">
        <w:t>these settings</w:t>
      </w:r>
      <w:r w:rsidR="00067AFC">
        <w:t>.</w:t>
      </w:r>
      <w:r w:rsidR="009B720C">
        <w:t xml:space="preserve">  </w:t>
      </w:r>
    </w:p>
    <w:p w14:paraId="7B15B4FB" w14:textId="77777777" w:rsidR="00E13573" w:rsidRDefault="00E13573" w:rsidP="004C5EB2">
      <w:r>
        <w:t>Conclusion</w:t>
      </w:r>
    </w:p>
    <w:p w14:paraId="2C925F7E" w14:textId="3189928F" w:rsidR="00450818" w:rsidRDefault="00450818" w:rsidP="004C5EB2">
      <w:r>
        <w:t xml:space="preserve">Disagreements </w:t>
      </w:r>
      <w:r w:rsidR="00165A02">
        <w:t xml:space="preserve">between the BM </w:t>
      </w:r>
      <w:r w:rsidR="0028646D">
        <w:t>estimates</w:t>
      </w:r>
      <w:r w:rsidR="00AE2D0B">
        <w:t xml:space="preserve"> </w:t>
      </w:r>
      <w:r w:rsidR="00165A02">
        <w:t xml:space="preserve">and other </w:t>
      </w:r>
      <w:r w:rsidR="0028646D">
        <w:t xml:space="preserve">sources </w:t>
      </w:r>
      <w:r w:rsidR="0053381E">
        <w:t>occur</w:t>
      </w:r>
      <w:r w:rsidR="00F023E6">
        <w:t xml:space="preserve"> in</w:t>
      </w:r>
      <w:r>
        <w:t xml:space="preserve"> areas where </w:t>
      </w:r>
      <w:r w:rsidR="00055AFB">
        <w:t xml:space="preserve">health systems are insufficiently equipped to provide adequate </w:t>
      </w:r>
      <w:r w:rsidR="00CF29EB">
        <w:t xml:space="preserve">access to </w:t>
      </w:r>
      <w:r w:rsidR="00055AFB">
        <w:t>diagnos</w:t>
      </w:r>
      <w:r w:rsidR="00271A98">
        <w:t>is</w:t>
      </w:r>
      <w:r w:rsidR="0087393D">
        <w:t xml:space="preserve">, </w:t>
      </w:r>
      <w:r w:rsidR="00CF29EB">
        <w:t xml:space="preserve">treatment, </w:t>
      </w:r>
      <w:r w:rsidR="0060319A">
        <w:t xml:space="preserve">and </w:t>
      </w:r>
      <w:r w:rsidR="00CF29EB">
        <w:t>supportive care</w:t>
      </w:r>
      <w:r w:rsidR="0060319A">
        <w:t xml:space="preserve">. </w:t>
      </w:r>
      <w:r w:rsidR="0046344C">
        <w:t xml:space="preserve"> </w:t>
      </w:r>
      <w:r w:rsidR="00E324FD">
        <w:t>Incorporating aetiological evidence in</w:t>
      </w:r>
      <w:r w:rsidR="0060319A">
        <w:t>to</w:t>
      </w:r>
      <w:r w:rsidR="00E324FD">
        <w:t xml:space="preserve"> the </w:t>
      </w:r>
      <w:r w:rsidR="00271A98">
        <w:t xml:space="preserve">BM </w:t>
      </w:r>
      <w:r w:rsidR="0060319A">
        <w:t>enable</w:t>
      </w:r>
      <w:r w:rsidR="00C934B7">
        <w:t>d</w:t>
      </w:r>
      <w:r w:rsidR="0060319A">
        <w:t xml:space="preserve"> t</w:t>
      </w:r>
      <w:r w:rsidR="00C934B7">
        <w:t>he</w:t>
      </w:r>
      <w:r w:rsidR="0060319A">
        <w:t xml:space="preserve"> </w:t>
      </w:r>
      <w:r w:rsidR="00C97E2C">
        <w:t>estimat</w:t>
      </w:r>
      <w:r w:rsidR="0060319A">
        <w:t>ion</w:t>
      </w:r>
      <w:r w:rsidR="00C97E2C">
        <w:t xml:space="preserve"> of the </w:t>
      </w:r>
      <w:r w:rsidR="00B6720C">
        <w:t>additional burden of B</w:t>
      </w:r>
      <w:r w:rsidR="00C97E2C">
        <w:t>urkitt lymphoma and Kaposi sarcoma</w:t>
      </w:r>
      <w:r w:rsidR="00196158">
        <w:t>; similar adjustments</w:t>
      </w:r>
      <w:r w:rsidR="0060319A">
        <w:t xml:space="preserve"> could be applied to other cancers</w:t>
      </w:r>
      <w:r w:rsidR="00196158">
        <w:t>,</w:t>
      </w:r>
      <w:r w:rsidR="0060319A">
        <w:t xml:space="preserve"> </w:t>
      </w:r>
      <w:r w:rsidR="00C3779B">
        <w:t>as and when information becomes available</w:t>
      </w:r>
      <w:r w:rsidR="00AE2D0B">
        <w:t>.</w:t>
      </w:r>
    </w:p>
    <w:p w14:paraId="605D6C3E" w14:textId="77777777" w:rsidR="00A067B9" w:rsidRDefault="00A067B9">
      <w:r>
        <w:br w:type="page"/>
      </w:r>
    </w:p>
    <w:p w14:paraId="7B0E6142" w14:textId="2F1C6801" w:rsidR="00E13573" w:rsidRDefault="00E13573" w:rsidP="004C5EB2">
      <w:r>
        <w:lastRenderedPageBreak/>
        <w:t>Key words (max 10)</w:t>
      </w:r>
      <w:r w:rsidR="00A2620D">
        <w:t>:</w:t>
      </w:r>
      <w:r w:rsidR="00AA0799">
        <w:t xml:space="preserve"> </w:t>
      </w:r>
    </w:p>
    <w:p w14:paraId="72F2D5BA" w14:textId="1B5D2B28" w:rsidR="00DF1460" w:rsidRDefault="005149B0" w:rsidP="004C5EB2">
      <w:r>
        <w:t>Childhood cancer</w:t>
      </w:r>
      <w:r w:rsidR="008A0FAC">
        <w:t>;</w:t>
      </w:r>
      <w:r>
        <w:t xml:space="preserve"> incidence</w:t>
      </w:r>
      <w:r w:rsidR="008A0FAC">
        <w:t>;</w:t>
      </w:r>
      <w:r>
        <w:t xml:space="preserve"> </w:t>
      </w:r>
      <w:r w:rsidR="00CF29EB">
        <w:t>estimates</w:t>
      </w:r>
      <w:r w:rsidR="008A0FAC">
        <w:t>;</w:t>
      </w:r>
      <w:r w:rsidR="00CF29EB">
        <w:t xml:space="preserve"> global</w:t>
      </w:r>
      <w:r w:rsidR="008A0FAC">
        <w:t>;</w:t>
      </w:r>
      <w:r w:rsidR="00CF29EB">
        <w:t xml:space="preserve"> </w:t>
      </w:r>
      <w:r w:rsidR="00C97E2C">
        <w:t>cancer registry</w:t>
      </w:r>
      <w:r w:rsidR="008A0FAC">
        <w:t>;</w:t>
      </w:r>
      <w:r w:rsidR="00C97E2C">
        <w:t xml:space="preserve"> Burkitt lymphoma</w:t>
      </w:r>
      <w:r w:rsidR="008A0FAC">
        <w:t>;</w:t>
      </w:r>
      <w:r w:rsidR="00C97E2C">
        <w:t xml:space="preserve"> Kaposi sarcoma</w:t>
      </w:r>
      <w:r w:rsidR="008A0FAC">
        <w:t>;</w:t>
      </w:r>
      <w:r w:rsidR="00C97E2C">
        <w:t xml:space="preserve"> global estimate</w:t>
      </w:r>
      <w:r w:rsidR="00EE0DF3">
        <w:t>s</w:t>
      </w:r>
    </w:p>
    <w:p w14:paraId="76F9D728" w14:textId="77777777" w:rsidR="00D836E1" w:rsidRDefault="00D836E1" w:rsidP="004C5EB2"/>
    <w:p w14:paraId="69C017EF" w14:textId="77777777" w:rsidR="00E13573" w:rsidRDefault="00E13573" w:rsidP="004C5EB2">
      <w:r>
        <w:t>Acknowledgements</w:t>
      </w:r>
      <w:r w:rsidR="00A2620D">
        <w:t>:</w:t>
      </w:r>
    </w:p>
    <w:p w14:paraId="3BC517A2" w14:textId="77777777" w:rsidR="00103A14" w:rsidRDefault="00E13573" w:rsidP="004C5EB2">
      <w:r>
        <w:t>Funding source</w:t>
      </w:r>
      <w:r w:rsidR="00103A14">
        <w:t>s</w:t>
      </w:r>
      <w:r w:rsidR="00A42DEB">
        <w:t>:</w:t>
      </w:r>
      <w:r w:rsidR="00755B3E">
        <w:t xml:space="preserve"> </w:t>
      </w:r>
    </w:p>
    <w:p w14:paraId="10F61FCE" w14:textId="41D1214C" w:rsidR="00103A14" w:rsidRDefault="00755B3E" w:rsidP="004C5EB2">
      <w:r>
        <w:t>Federal Office for Radiation Protection (</w:t>
      </w:r>
      <w:proofErr w:type="spellStart"/>
      <w:r>
        <w:t>BfS</w:t>
      </w:r>
      <w:proofErr w:type="spellEnd"/>
      <w:r>
        <w:t>)</w:t>
      </w:r>
      <w:r w:rsidR="00F35F1A">
        <w:t>, Germany,</w:t>
      </w:r>
      <w:r>
        <w:t xml:space="preserve"> contract 3614S30041</w:t>
      </w:r>
      <w:r w:rsidR="004943BA">
        <w:t xml:space="preserve"> </w:t>
      </w:r>
    </w:p>
    <w:p w14:paraId="09631627" w14:textId="03342548" w:rsidR="00E13573" w:rsidRDefault="00B103CD" w:rsidP="004C5EB2">
      <w:proofErr w:type="spellStart"/>
      <w:r>
        <w:t>Bloodwise</w:t>
      </w:r>
      <w:proofErr w:type="spellEnd"/>
      <w:r w:rsidR="00F35F1A">
        <w:t>, United Kingdom, grant number</w:t>
      </w:r>
      <w:r>
        <w:t xml:space="preserve"> 15037</w:t>
      </w:r>
    </w:p>
    <w:p w14:paraId="415352C0" w14:textId="77777777" w:rsidR="00F66ECA" w:rsidRDefault="00F66ECA" w:rsidP="00C2040D"/>
    <w:p w14:paraId="45A25134" w14:textId="1640719D" w:rsidR="00C2040D" w:rsidRDefault="00C2040D" w:rsidP="00C2040D">
      <w:r>
        <w:t>Disclaimer:</w:t>
      </w:r>
    </w:p>
    <w:p w14:paraId="39557FFB" w14:textId="6C4E4334" w:rsidR="004C5EB2" w:rsidRDefault="00C2040D" w:rsidP="00C2040D">
      <w:r>
        <w:t>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p>
    <w:p w14:paraId="1175223F" w14:textId="5FBE1301" w:rsidR="008A0FAC" w:rsidRDefault="008A0FAC" w:rsidP="00C2040D"/>
    <w:p w14:paraId="19EBF19F" w14:textId="467BE1AF" w:rsidR="00846722" w:rsidRDefault="00846722" w:rsidP="00C2040D">
      <w:r>
        <w:t>Conflicts of interest: None</w:t>
      </w:r>
    </w:p>
    <w:p w14:paraId="2DC6EC71" w14:textId="77777777" w:rsidR="00846722" w:rsidRDefault="00846722" w:rsidP="00C2040D"/>
    <w:p w14:paraId="496FBD5F" w14:textId="706A4536" w:rsidR="008A0FAC" w:rsidRDefault="008A0FAC" w:rsidP="00C2040D">
      <w:r>
        <w:t>Authorship contribution</w:t>
      </w:r>
      <w:r w:rsidR="00846722">
        <w:t>s</w:t>
      </w:r>
      <w:r>
        <w:t>:</w:t>
      </w:r>
    </w:p>
    <w:p w14:paraId="3DF914D6" w14:textId="49229B23" w:rsidR="00846722" w:rsidRDefault="002854BA" w:rsidP="00C2040D">
      <w:r>
        <w:t>ER and JS conceived the study;</w:t>
      </w:r>
      <w:r w:rsidR="00B40287">
        <w:t xml:space="preserve"> </w:t>
      </w:r>
      <w:r w:rsidR="00846722">
        <w:t>WTJ</w:t>
      </w:r>
      <w:r>
        <w:t xml:space="preserve"> undertook the analyses;</w:t>
      </w:r>
      <w:r w:rsidR="00B40287">
        <w:t xml:space="preserve"> </w:t>
      </w:r>
      <w:r w:rsidR="003267D3">
        <w:t xml:space="preserve">WTJ and ER wrote the manuscript; </w:t>
      </w:r>
      <w:r>
        <w:t>FE, RN, ES-F and JS critiqued the analyses and manuscript</w:t>
      </w:r>
      <w:r w:rsidR="00B40287">
        <w:t xml:space="preserve">.  </w:t>
      </w:r>
      <w:r w:rsidR="00846722">
        <w:t>All authors read and approved the final manuscript.</w:t>
      </w:r>
    </w:p>
    <w:p w14:paraId="31D938AD" w14:textId="058032B6" w:rsidR="00846722" w:rsidRDefault="00846722" w:rsidP="00C2040D"/>
    <w:p w14:paraId="605A34DE" w14:textId="77777777" w:rsidR="002854BA" w:rsidRDefault="002854BA" w:rsidP="00C2040D">
      <w:bookmarkStart w:id="0" w:name="_GoBack"/>
      <w:bookmarkEnd w:id="0"/>
    </w:p>
    <w:p w14:paraId="001C3EEE" w14:textId="4BB34E61" w:rsidR="00846722" w:rsidRDefault="00846722" w:rsidP="00C2040D"/>
    <w:p w14:paraId="624E3BC2" w14:textId="77777777" w:rsidR="002854BA" w:rsidRDefault="002854BA">
      <w:r>
        <w:br w:type="page"/>
      </w:r>
    </w:p>
    <w:p w14:paraId="6D855C59" w14:textId="7FAB1B96" w:rsidR="00846722" w:rsidRDefault="00846722" w:rsidP="00846722">
      <w:r>
        <w:lastRenderedPageBreak/>
        <w:t>Abbreviations:</w:t>
      </w:r>
    </w:p>
    <w:p w14:paraId="7331B246" w14:textId="77777777" w:rsidR="00846722" w:rsidRDefault="00846722" w:rsidP="00846722">
      <w:r>
        <w:t>SEER – Surveillance, Epidemiology and End Results program</w:t>
      </w:r>
    </w:p>
    <w:p w14:paraId="54912875" w14:textId="77777777" w:rsidR="00846722" w:rsidRDefault="00846722" w:rsidP="00846722">
      <w:r>
        <w:t>IICC-3 – International incidence of childhood cancer study, 3</w:t>
      </w:r>
      <w:r w:rsidRPr="00040B78">
        <w:rPr>
          <w:vertAlign w:val="superscript"/>
        </w:rPr>
        <w:t>rd</w:t>
      </w:r>
      <w:r>
        <w:t xml:space="preserve"> volume</w:t>
      </w:r>
    </w:p>
    <w:p w14:paraId="5FC9E240" w14:textId="77777777" w:rsidR="00846722" w:rsidRDefault="00846722" w:rsidP="00846722">
      <w:r>
        <w:t>ICCC-3 – International classification of childhood cancer, 3</w:t>
      </w:r>
      <w:r w:rsidRPr="00040B78">
        <w:rPr>
          <w:vertAlign w:val="superscript"/>
        </w:rPr>
        <w:t>rd</w:t>
      </w:r>
      <w:r>
        <w:t xml:space="preserve"> edition</w:t>
      </w:r>
    </w:p>
    <w:p w14:paraId="5EF9919B" w14:textId="77777777" w:rsidR="00846722" w:rsidRDefault="00846722" w:rsidP="00846722">
      <w:r>
        <w:t>ICD-10 – International classification of diseases, 10</w:t>
      </w:r>
      <w:r w:rsidRPr="00870C6E">
        <w:rPr>
          <w:vertAlign w:val="superscript"/>
        </w:rPr>
        <w:t>th</w:t>
      </w:r>
      <w:r>
        <w:t xml:space="preserve"> Revision</w:t>
      </w:r>
    </w:p>
    <w:p w14:paraId="2753D7C7" w14:textId="77777777" w:rsidR="00846722" w:rsidRPr="00EE0DF3" w:rsidRDefault="00846722" w:rsidP="00846722">
      <w:pPr>
        <w:rPr>
          <w:lang w:val="da-DK"/>
        </w:rPr>
      </w:pPr>
      <w:r w:rsidRPr="00EE0DF3">
        <w:rPr>
          <w:lang w:val="da-DK"/>
        </w:rPr>
        <w:t>BL – Burkitt lymphoma</w:t>
      </w:r>
    </w:p>
    <w:p w14:paraId="5689B96B" w14:textId="77777777" w:rsidR="00846722" w:rsidRPr="00EE0DF3" w:rsidRDefault="00846722" w:rsidP="00846722">
      <w:pPr>
        <w:rPr>
          <w:lang w:val="da-DK"/>
        </w:rPr>
      </w:pPr>
      <w:r w:rsidRPr="00EE0DF3">
        <w:rPr>
          <w:lang w:val="da-DK"/>
        </w:rPr>
        <w:t xml:space="preserve">BM – Baseline model </w:t>
      </w:r>
    </w:p>
    <w:p w14:paraId="7C9B2CB0" w14:textId="77777777" w:rsidR="00846722" w:rsidRDefault="00846722" w:rsidP="00846722">
      <w:proofErr w:type="spellStart"/>
      <w:r>
        <w:t>eBL</w:t>
      </w:r>
      <w:proofErr w:type="spellEnd"/>
      <w:r>
        <w:t xml:space="preserve"> – endemic Burkitt lymphoma</w:t>
      </w:r>
    </w:p>
    <w:p w14:paraId="680E4E93" w14:textId="77777777" w:rsidR="00846722" w:rsidRDefault="00846722" w:rsidP="00846722">
      <w:r>
        <w:t>EBV – Epstein-Barr virus</w:t>
      </w:r>
    </w:p>
    <w:p w14:paraId="07E95A50" w14:textId="77777777" w:rsidR="00846722" w:rsidRDefault="00846722" w:rsidP="00846722">
      <w:r>
        <w:t xml:space="preserve">HDI – Human development index 2015  </w:t>
      </w:r>
    </w:p>
    <w:p w14:paraId="1E3A5AAC" w14:textId="77777777" w:rsidR="00846722" w:rsidRDefault="00846722" w:rsidP="00846722">
      <w:r>
        <w:t>KS – Kaposi sarcoma</w:t>
      </w:r>
    </w:p>
    <w:p w14:paraId="3FB54762" w14:textId="77777777" w:rsidR="00846722" w:rsidRDefault="00846722" w:rsidP="00846722">
      <w:r>
        <w:t>KSHV – Kaposi sarcoma-associated herpes virus</w:t>
      </w:r>
    </w:p>
    <w:p w14:paraId="28805EB5" w14:textId="77777777" w:rsidR="00846722" w:rsidRDefault="00846722" w:rsidP="00846722">
      <w:r>
        <w:t xml:space="preserve">GCC – Global childhood cancer microsimulation model </w:t>
      </w:r>
    </w:p>
    <w:p w14:paraId="38D2B1F6" w14:textId="550CB5BA" w:rsidR="00846722" w:rsidRDefault="00846722" w:rsidP="00C2040D"/>
    <w:p w14:paraId="63A487F8" w14:textId="77777777" w:rsidR="00846722" w:rsidRDefault="00846722" w:rsidP="00C2040D"/>
    <w:p w14:paraId="6C01F213" w14:textId="77777777" w:rsidR="00C1645C" w:rsidRDefault="00C1645C">
      <w:pPr>
        <w:rPr>
          <w:rFonts w:asciiTheme="majorHAnsi" w:eastAsiaTheme="majorEastAsia" w:hAnsiTheme="majorHAnsi" w:cstheme="majorBidi"/>
          <w:b/>
          <w:sz w:val="32"/>
          <w:szCs w:val="32"/>
        </w:rPr>
      </w:pPr>
      <w:bookmarkStart w:id="1" w:name="_Hlk15899454"/>
      <w:bookmarkStart w:id="2" w:name="_Hlk15995717"/>
      <w:r>
        <w:br w:type="page"/>
      </w:r>
    </w:p>
    <w:p w14:paraId="201B814C" w14:textId="7C3DDADB" w:rsidR="00E13573" w:rsidRPr="00E13573" w:rsidRDefault="004C5EB2" w:rsidP="00C072C2">
      <w:pPr>
        <w:pStyle w:val="Heading1"/>
        <w:numPr>
          <w:ilvl w:val="0"/>
          <w:numId w:val="23"/>
        </w:numPr>
      </w:pPr>
      <w:bookmarkStart w:id="3" w:name="_Hlk20746780"/>
      <w:bookmarkStart w:id="4" w:name="_Hlk20739461"/>
      <w:bookmarkStart w:id="5" w:name="_Hlk20900825"/>
      <w:r>
        <w:lastRenderedPageBreak/>
        <w:t>Introduction</w:t>
      </w:r>
      <w:r w:rsidR="00AA0EE0">
        <w:t xml:space="preserve"> </w:t>
      </w:r>
    </w:p>
    <w:p w14:paraId="773B8D39" w14:textId="150A5B93" w:rsidR="00BC20D0" w:rsidRDefault="005B3B13" w:rsidP="00BC20D0">
      <w:pPr>
        <w:spacing w:after="0" w:line="240" w:lineRule="auto"/>
      </w:pPr>
      <w:r>
        <w:t>W</w:t>
      </w:r>
      <w:r w:rsidR="00FC3CAE">
        <w:t xml:space="preserve">ith </w:t>
      </w:r>
      <w:r w:rsidR="00D82917">
        <w:t>a view to</w:t>
      </w:r>
      <w:r w:rsidR="00762198">
        <w:t xml:space="preserve"> </w:t>
      </w:r>
      <w:r w:rsidR="00D82917">
        <w:t xml:space="preserve">providing </w:t>
      </w:r>
      <w:r w:rsidR="00442FBB">
        <w:t xml:space="preserve">the </w:t>
      </w:r>
      <w:r w:rsidR="00762198">
        <w:t xml:space="preserve">best available </w:t>
      </w:r>
      <w:r w:rsidR="00D82917">
        <w:t xml:space="preserve">information </w:t>
      </w:r>
      <w:r w:rsidR="00982059">
        <w:t>for</w:t>
      </w:r>
      <w:r w:rsidR="00D82917">
        <w:t xml:space="preserve"> </w:t>
      </w:r>
      <w:r w:rsidR="00FC3CAE">
        <w:t xml:space="preserve">researchers and policy-makers, WHO’s International Agency for Research on Cancer (IARC) </w:t>
      </w:r>
      <w:r w:rsidR="00786424">
        <w:t>collate</w:t>
      </w:r>
      <w:r w:rsidR="00CB1DDE">
        <w:t>s</w:t>
      </w:r>
      <w:r w:rsidR="00786424">
        <w:t xml:space="preserve"> </w:t>
      </w:r>
      <w:r w:rsidR="00442FBB">
        <w:t xml:space="preserve">cancer </w:t>
      </w:r>
      <w:r w:rsidR="00FC3CAE">
        <w:t xml:space="preserve">data </w:t>
      </w:r>
      <w:r w:rsidR="00442FBB">
        <w:t>from around the world</w:t>
      </w:r>
      <w:r w:rsidR="00281563">
        <w:t xml:space="preserve">. </w:t>
      </w:r>
      <w:r w:rsidR="00B6720C">
        <w:t>Information on cancer burden observed in areas covered by population-based cancer registries is d</w:t>
      </w:r>
      <w:r w:rsidR="00B96229">
        <w:t>isseminat</w:t>
      </w:r>
      <w:r w:rsidR="00B6720C">
        <w:t>ed</w:t>
      </w:r>
      <w:r w:rsidR="00EF2523">
        <w:t xml:space="preserve"> </w:t>
      </w:r>
      <w:r w:rsidR="00B96229">
        <w:t xml:space="preserve">through </w:t>
      </w:r>
      <w:r w:rsidR="00786424">
        <w:t xml:space="preserve">the Cancer Incidence in Five Continents series </w:t>
      </w:r>
      <w:r w:rsidR="00B6720C">
        <w:t>(</w:t>
      </w:r>
      <w:hyperlink r:id="rId9" w:history="1">
        <w:r w:rsidR="00B6720C" w:rsidRPr="00BA0109">
          <w:rPr>
            <w:rStyle w:val="Hyperlink"/>
          </w:rPr>
          <w:t>http://ci5.iarc.fr</w:t>
        </w:r>
      </w:hyperlink>
      <w:r w:rsidR="00B6720C">
        <w:t>) and International Incidence of Childhood Cancer (</w:t>
      </w:r>
      <w:hyperlink r:id="rId10" w:history="1">
        <w:r w:rsidR="00CB1DDE" w:rsidRPr="002C0F80">
          <w:rPr>
            <w:rStyle w:val="Hyperlink"/>
          </w:rPr>
          <w:t>http://iicc.iarc.fr</w:t>
        </w:r>
      </w:hyperlink>
      <w:r w:rsidR="00CB1DDE">
        <w:t>)</w:t>
      </w:r>
      <w:r w:rsidR="00B6720C">
        <w:t>.</w:t>
      </w:r>
      <w:r w:rsidR="00B6720C" w:rsidRPr="00B6720C">
        <w:t xml:space="preserve"> </w:t>
      </w:r>
      <w:r w:rsidR="00B6720C">
        <w:t xml:space="preserve"> In </w:t>
      </w:r>
      <w:r w:rsidR="00B96229">
        <w:t xml:space="preserve">the </w:t>
      </w:r>
      <w:r w:rsidR="00EE043F">
        <w:t xml:space="preserve">GLOBOCAN </w:t>
      </w:r>
      <w:r w:rsidR="00B96229">
        <w:t>project</w:t>
      </w:r>
      <w:r w:rsidR="00FC3CAE">
        <w:t xml:space="preserve"> (</w:t>
      </w:r>
      <w:hyperlink r:id="rId11" w:history="1">
        <w:r w:rsidR="00FC3CAE" w:rsidRPr="006B7132">
          <w:rPr>
            <w:rStyle w:val="Hyperlink"/>
          </w:rPr>
          <w:t>http://gco.iarc.fr/</w:t>
        </w:r>
      </w:hyperlink>
      <w:r w:rsidR="00FC3CAE" w:rsidRPr="00281563">
        <w:rPr>
          <w:u w:val="single"/>
        </w:rPr>
        <w:t>)</w:t>
      </w:r>
      <w:r w:rsidR="00281563" w:rsidRPr="00281563">
        <w:t xml:space="preserve"> IARC</w:t>
      </w:r>
      <w:r w:rsidR="00281563">
        <w:t xml:space="preserve"> </w:t>
      </w:r>
      <w:r w:rsidR="006E185B">
        <w:t>uses a variety of increasingly sophisticated methods</w:t>
      </w:r>
      <w:r w:rsidR="006E185B" w:rsidRPr="00281563">
        <w:t xml:space="preserve"> </w:t>
      </w:r>
      <w:r w:rsidR="006E185B">
        <w:t xml:space="preserve">to </w:t>
      </w:r>
      <w:r w:rsidR="001534E3">
        <w:t xml:space="preserve">estimate incidence </w:t>
      </w:r>
      <w:r w:rsidR="00325060">
        <w:t xml:space="preserve">in </w:t>
      </w:r>
      <w:r w:rsidR="001534E3">
        <w:t xml:space="preserve">countries, UN regions and the world </w:t>
      </w:r>
      <w:r w:rsidR="001534E3" w:rsidRPr="00281563">
        <w:fldChar w:fldCharType="begin"/>
      </w:r>
      <w:r w:rsidR="00124231">
        <w:instrText xml:space="preserve"> ADDIN ZOTERO_ITEM CSL_CITATION {"citationID":"bRs4Oqcr","properties":{"formattedCitation":"[1,2]","plainCitation":"[1,2]","noteIndex":0},"citationItems":[{"id":11591,"uris":["http://zotero.org/groups/23637/items/5Z9F9FD2"],"uri":["http://zotero.org/groups/23637/items/5Z9F9FD2"],"itemData":{"id":11591,"type":"article-journal","abstract":"Estimates of the worldwide incidence and mortality from 36 cancers and for all cancers combined for the year 2018 are now available in the GLOBOCAN 2018 database, compiled and disseminated by the International Agency for Research on Cancer (IARC). This paper reviews the sources and methods used in compiling the cancer statistics in 185 countries. The validity of the national estimates depends upon the representativeness of the source information, and to take into account possible sources of bias, uncertainty intervals are now provided for the estimated sex- and site-specific all-ages number of new cancer cases and cancer deaths. We briefly describe the key results globally and by world region. There were an estimated 18.1 million (95% UI: 17.5–18.7 million) new cases of cancer (17 million excluding non-melanoma skin cancer) and 9.6 million (95% UI: 9.3–9.8 million) deaths from cancer (9.5 million excluding non-melanoma skin cancer) worldwide in 2018.","container-title":"International Journal of Cancer","DOI":"10.1002/ijc.31937","ISSN":"1097-0215","issue":"8","language":"en","page":"1941-1953","source":"Wiley Online Library","title":"Estimating the global cancer incidence and mortality in 2018: GLOBOCAN sources and methods","title-short":"Estimating the global cancer incidence and mortality in 2018","volume":"144","author":[{"family":"Ferlay","given":"J."},{"family":"Colombet","given":"M."},{"family":"Soerjomataram","given":"I."},{"family":"Mathers","given":"C."},{"family":"Parkin","given":"D. M."},{"family":"Piñeros","given":"M."},{"family":"Znaor","given":"A."},{"family":"Bray","given":"F."}],"issued":{"date-parts":[["2019"]]}},"label":"page"},{"id":12407,"uris":["http://zotero.org/groups/23637/items/BBAIEJHS"],"uri":["http://zotero.org/groups/23637/items/BBAIEJHS"],"itemData":{"id":12407,"type":"book","language":"English","note":"OCLC: 931908829","source":"Open WorldCat","title":"International Agency for Research on Cancer: the first 50 years, 1965-2015","title-short":"International Agency for Research on Cancer","URL":"http://www.iarc.fr/en/publications/books/iarc50/","author":[{"family":"Saracci","given":"Rodolfo"},{"family":"Wild","given":"Chris"},{"literal":"International Agency for Research on Cancer"}],"accessed":{"date-parts":[["2019",7,3]]},"issued":{"date-parts":[["2015"]]}},"label":"page"}],"schema":"https://github.com/citation-style-language/schema/raw/master/csl-citation.json"} </w:instrText>
      </w:r>
      <w:r w:rsidR="001534E3" w:rsidRPr="00281563">
        <w:fldChar w:fldCharType="separate"/>
      </w:r>
      <w:r w:rsidR="00657382" w:rsidRPr="00657382">
        <w:rPr>
          <w:rFonts w:ascii="Calibri" w:hAnsi="Calibri" w:cs="Calibri"/>
        </w:rPr>
        <w:t>[1,2]</w:t>
      </w:r>
      <w:r w:rsidR="001534E3" w:rsidRPr="00281563">
        <w:fldChar w:fldCharType="end"/>
      </w:r>
      <w:r w:rsidR="00325060">
        <w:t xml:space="preserve"> for cancer sites defined by the International Classification of Diseases (ICD-10)</w:t>
      </w:r>
      <w:r w:rsidR="00D4079C">
        <w:fldChar w:fldCharType="begin"/>
      </w:r>
      <w:r w:rsidR="00124231">
        <w:instrText xml:space="preserve"> ADDIN ZOTERO_ITEM CSL_CITATION {"citationID":"ic2a0hzK","properties":{"formattedCitation":"[3]","plainCitation":"[3]","noteIndex":0},"citationItems":[{"id":4095,"uris":["http://zotero.org/groups/23637/items/BZEX2NA8"],"uri":["http://zotero.org/groups/23637/items/BZEX2NA8"],"itemData":{"id":4095,"type":"book","edition":"Tenth Revision","event-place":"Geneva, Switzerland","publisher":"World Health Organization","publisher-place":"Geneva, Switzerland","title":"International Statistical Classification of Diseases and Related Health Problems, ICD-10.","author":[{"family":"World Health Organization","given":""}],"issued":{"date-parts":[["1992"]]}}}],"schema":"https://github.com/citation-style-language/schema/raw/master/csl-citation.json"} </w:instrText>
      </w:r>
      <w:r w:rsidR="00D4079C">
        <w:fldChar w:fldCharType="separate"/>
      </w:r>
      <w:r w:rsidR="00D4079C" w:rsidRPr="00D4079C">
        <w:rPr>
          <w:rFonts w:ascii="Calibri" w:hAnsi="Calibri" w:cs="Calibri"/>
        </w:rPr>
        <w:t>[3]</w:t>
      </w:r>
      <w:r w:rsidR="00D4079C">
        <w:fldChar w:fldCharType="end"/>
      </w:r>
      <w:r w:rsidR="001534E3">
        <w:t xml:space="preserve">. </w:t>
      </w:r>
      <w:r w:rsidR="00281563">
        <w:t xml:space="preserve"> </w:t>
      </w:r>
      <w:r w:rsidRPr="00281563">
        <w:t xml:space="preserve">Quantifying </w:t>
      </w:r>
      <w:r w:rsidR="00870C6E">
        <w:t>global and regional</w:t>
      </w:r>
      <w:r w:rsidR="00B103CD">
        <w:t xml:space="preserve"> cancer </w:t>
      </w:r>
      <w:r w:rsidR="0072040C">
        <w:t xml:space="preserve">incidence </w:t>
      </w:r>
      <w:r>
        <w:t>is, however, challenging</w:t>
      </w:r>
      <w:r w:rsidR="00B86945">
        <w:t>, since</w:t>
      </w:r>
      <w:r w:rsidR="00442FBB">
        <w:t xml:space="preserve"> </w:t>
      </w:r>
      <w:r>
        <w:t xml:space="preserve">the majority of the world’s population </w:t>
      </w:r>
      <w:r w:rsidR="00F023E6">
        <w:t>is</w:t>
      </w:r>
      <w:r>
        <w:t xml:space="preserve"> not adequately covered by vital registration</w:t>
      </w:r>
      <w:r w:rsidR="00CB1DDE">
        <w:t xml:space="preserve">, </w:t>
      </w:r>
      <w:r>
        <w:t>cancer surveillance systems</w:t>
      </w:r>
      <w:r w:rsidR="00CB1DDE">
        <w:t xml:space="preserve"> or both</w:t>
      </w:r>
      <w:r w:rsidR="006E185B">
        <w:t xml:space="preserve">; the </w:t>
      </w:r>
      <w:r>
        <w:t>e</w:t>
      </w:r>
      <w:r w:rsidR="006E185B">
        <w:t>vidence</w:t>
      </w:r>
      <w:r>
        <w:t xml:space="preserve"> suggesting that around two-thirds live in countries with incomplete death/birth notification and three-quarters in countries with no cancer registration </w:t>
      </w:r>
      <w:r>
        <w:fldChar w:fldCharType="begin"/>
      </w:r>
      <w:r w:rsidR="00124231">
        <w:instrText xml:space="preserve"> ADDIN ZOTERO_ITEM CSL_CITATION {"citationID":"ipuyGQb2","properties":{"formattedCitation":"[1,4\\uc0\\u8211{}6]","plainCitation":"[1,4–6]","noteIndex":0},"citationItems":[{"id":11748,"uris":["http://zotero.org/groups/23637/items/Y9ZC7BVD"],"uri":["http://zotero.org/groups/23637/items/Y9ZC7BVD"],"itemData":{"id":11748,"type":"article-journal","abstract":"&lt;h2&gt;Summary&lt;/h2&gt;&lt;p&gt;New momentum for civil registration and vital statistics (CRVS) is building, driven by the confluence of growing demands for accountability and results in health, improved equity, and rights-based approaches to development challenges, and by the immense potential of innovation and new technologies to accelerate CRVS improvement. Examples of country successes in strengthening of hitherto weak systems are emerging. The key to success has been to build collaborative partnerships involving local ownership by several sectors that span registration, justice, health, statistics, and civil society. Regional partners can be important to raise awareness, set regional goals and targets, foster country-to-country exchange and mutual learning, and build high-level political commitment. These regional partners continue to provide a platform through which country stakeholders, development partners, and technical experts can share experiences, develop and document good practices, and propose innovative approaches to tackle CRVS challenges. This country and regional momentum would benefit from global leadership, commitment, and support.&lt;/p&gt;","container-title":"The Lancet","DOI":"10.1016/S0140-6736(15)60173-8","ISSN":"0140-6736, 1474-547X","issue":"10001","journalAbbreviation":"The Lancet","language":"English","note":"PMID: 25971224","page":"1373-1385","source":"www.thelancet.com","title":"Civil registration and vital statistics: progress in the data revolution for counting and accountability","title-short":"Civil registration and vital statistics","volume":"386","author":[{"family":"AbouZahr","given":"Carla"},{"family":"Savigny","given":"Don","dropping-particle":"de"},{"family":"Mikkelsen","given":"Lene"},{"family":"Setel","given":"Philip W."},{"family":"Lozano","given":"Rafael"},{"family":"Nichols","given":"Erin"},{"family":"Notzon","given":"Francis"},{"family":"Lopez","given":"Alan D."}],"issued":{"date-parts":[["2015",10,3]]}},"label":"page"},{"id":11591,"uris":["http://zotero.org/groups/23637/items/5Z9F9FD2"],"uri":["http://zotero.org/groups/23637/items/5Z9F9FD2"],"itemData":{"id":11591,"type":"article-journal","abstract":"Estimates of the worldwide incidence and mortality from 36 cancers and for all cancers combined for the year 2018 are now available in the GLOBOCAN 2018 database, compiled and disseminated by the International Agency for Research on Cancer (IARC). This paper reviews the sources and methods used in compiling the cancer statistics in 185 countries. The validity of the national estimates depends upon the representativeness of the source information, and to take into account possible sources of bias, uncertainty intervals are now provided for the estimated sex- and site-specific all-ages number of new cancer cases and cancer deaths. We briefly describe the key results globally and by world region. There were an estimated 18.1 million (95% UI: 17.5–18.7 million) new cases of cancer (17 million excluding non-melanoma skin cancer) and 9.6 million (95% UI: 9.3–9.8 million) deaths from cancer (9.5 million excluding non-melanoma skin cancer) worldwide in 2018.","container-title":"International Journal of Cancer","DOI":"10.1002/ijc.31937","ISSN":"1097-0215","issue":"8","language":"en","page":"1941-1953","source":"Wiley Online Library","title":"Estimating the global cancer incidence and mortality in 2018: GLOBOCAN sources and methods","title-short":"Estimating the global cancer incidence and mortality in 2018","volume":"144","author":[{"family":"Ferlay","given":"J."},{"family":"Colombet","given":"M."},{"family":"Soerjomataram","given":"I."},{"family":"Mathers","given":"C."},{"family":"Parkin","given":"D. M."},{"family":"Piñeros","given":"M."},{"family":"Znaor","given":"A."},{"family":"Bray","given":"F."}],"issued":{"date-parts":[["2019"]]}},"label":"page"},{"id":11470,"uris":["http://zotero.org/groups/23637/items/T4LRLRGW"],"uri":["http://zotero.org/groups/23637/items/T4LRLRGW"],"itemData":{"id":11470,"type":"article-journal","abstract":"&lt;h2&gt;Summary&lt;/h2&gt;&lt;p&gt;Patterns of cancer incidence across the world have undergone substantial changes as a result of industrialisation and economic development. However, the economies of most countries remain at an early or intermediate stage of development—these stages are characterised by poverty, too few health-care providers, weak health systems, and poor access to education, modern technology, and health care because of scattered rural populations. Low-income and middle-income countries also have younger populations and therefore a larger proportion of children with cancer than high-income countries. Most of these children die from the disease. Chronic infections, which remain the most common causes of disease-related death in all except high-income countries, can also be major risk factors for childhood cancer in poorer regions. We discuss childhood cancer in relation to global development and propose strategies that could result in improved survival. Education of the public, more and better-trained health professionals, strengthened cancer services, locally relevant research, regional hospital networks, international collaboration, and health insurance are all essential components of an enhanced model of care.&lt;/p&gt;","container-title":"The Lancet Oncology","DOI":"10.1016/S1470-2045(13)70008-1","ISSN":"1470-2045, 1474-5488","issue":"3","journalAbbreviation":"The Lancet Oncology","language":"English","note":"PMID: 23434340","page":"e104-e116","source":"www.thelancet.com","title":"Paediatric cancer in low-income and middle-income countries","volume":"14","author":[{"family":"Magrath","given":"Ian"},{"family":"Steliarova-Foucher","given":"Eva"},{"family":"Epelman","given":"Sidnei"},{"family":"Ribeiro","given":"Raul C."},{"family":"Harif","given":"Mhamed"},{"family":"Li","given":"Chi-Kong"},{"family":"Kebudi","given":"Rejin"},{"family":"Macfarlane","given":"Scott D."},{"family":"Howard","given":"Scott C."}],"issued":{"date-parts":[["2013",3,1]]}},"label":"page"},{"id":11735,"uris":["http://zotero.org/groups/23637/items/XBYZ5N6W"],"uri":["http://zotero.org/groups/23637/items/XBYZ5N6W"],"itemData":{"id":11735,"type":"article-journal","abstract":"&lt;h2&gt;Summary&lt;/h2&gt;&lt;p&gt;Increasing demand for better quality data and more investment to strengthen civil registration and vital statistics (CRVS) systems will require increased emphasis on objective, comparable, cost-effective monitoring and assessment methods to measure progress. We apply a composite index (the vital statistics performance index [VSPI]) to assess the performance of CRVS systems in 148 countries or territories during 1980–2012 and classify them into five distinct performance categories, ranging from rudimentary (with scores close to zero) to satisfactory (with scores close to one), with a mean VSPI score since 2005 of 0·61 (SD 0·31). As expected, the best performing systems were mostly in the European region, the Americas, and Australasia, with only two countries from east Asia and Latin America. Most low-scoring countries were in the African or Asian regions. Globally, only modest progress has been made since 2000, with the percentage of deaths registered increasing from 36% to 38%, and the percentage of children aged under 5 years whose birth has been registered increasing from 58% to 65%. However, several individual countries have made substantial improvements to their CRVS systems in the past 30 years by capturing more deaths and improving accuracy of cause-of-death information. Future monitoring of the effects of CRVS strengthening will greatly benefit from application of a metric like the VSPI, which is objective, costless to compute, and able to identify components of the system that make the largest contributions to good or poor performance.&lt;/p&gt;","container-title":"The Lancet","DOI":"10.1016/S0140-6736(15)60171-4","ISSN":"0140-6736, 1474-547X","issue":"10001","journalAbbreviation":"The Lancet","language":"English","note":"PMID: 25971218","page":"1395-1406","source":"www.thelancet.com","title":"A global assessment of civil registration and vital statistics systems: monitoring data quality and progress","title-short":"A global assessment of civil registration and vital statistics systems","volume":"386","author":[{"family":"Mikkelsen","given":"Lene"},{"family":"Phillips","given":"David E."},{"family":"AbouZahr","given":"Carla"},{"family":"Setel","given":"Philip W."},{"family":"Savigny","given":"Don","dropping-particle":"de"},{"family":"Lozano","given":"Rafael"},{"family":"Lopez","given":"Alan D."}],"issued":{"date-parts":[["2015",10,3]]}},"label":"page"}],"schema":"https://github.com/citation-style-language/schema/raw/master/csl-citation.json"} </w:instrText>
      </w:r>
      <w:r>
        <w:fldChar w:fldCharType="separate"/>
      </w:r>
      <w:r w:rsidR="002C77B6" w:rsidRPr="002C77B6">
        <w:rPr>
          <w:rFonts w:ascii="Calibri" w:hAnsi="Calibri" w:cs="Calibri"/>
          <w:szCs w:val="24"/>
        </w:rPr>
        <w:t>[1,4–6]</w:t>
      </w:r>
      <w:r>
        <w:fldChar w:fldCharType="end"/>
      </w:r>
      <w:r>
        <w:t>.</w:t>
      </w:r>
    </w:p>
    <w:p w14:paraId="724E0C6D" w14:textId="77777777" w:rsidR="005A0E8C" w:rsidRDefault="005A0E8C" w:rsidP="00BC20D0">
      <w:pPr>
        <w:spacing w:after="0" w:line="240" w:lineRule="auto"/>
      </w:pPr>
    </w:p>
    <w:p w14:paraId="7AD223A6" w14:textId="30E612BC" w:rsidR="009679A1" w:rsidRDefault="002C77B6" w:rsidP="00A71D2B">
      <w:pPr>
        <w:spacing w:after="0" w:line="240" w:lineRule="auto"/>
      </w:pPr>
      <w:r>
        <w:t>G</w:t>
      </w:r>
      <w:r w:rsidR="005A0E8C">
        <w:t>lobally,</w:t>
      </w:r>
      <w:r w:rsidR="00BC20D0">
        <w:t xml:space="preserve"> </w:t>
      </w:r>
      <w:r w:rsidR="005A0E8C">
        <w:t xml:space="preserve">childhood cancer </w:t>
      </w:r>
      <w:r w:rsidR="00BC20D0">
        <w:t>is a</w:t>
      </w:r>
      <w:r w:rsidR="005A0E8C">
        <w:t xml:space="preserve"> </w:t>
      </w:r>
      <w:r w:rsidR="00BC20D0">
        <w:t>significant</w:t>
      </w:r>
      <w:r w:rsidR="005A0E8C">
        <w:t>, but comparatively neglected,</w:t>
      </w:r>
      <w:r w:rsidR="00BC20D0">
        <w:t xml:space="preserve"> cause of morbidity and mortality </w:t>
      </w:r>
      <w:r w:rsidR="00BC20D0">
        <w:fldChar w:fldCharType="begin"/>
      </w:r>
      <w:r w:rsidR="00124231">
        <w:instrText xml:space="preserve"> ADDIN ZOTERO_ITEM CSL_CITATION {"citationID":"jfjilZgL","properties":{"formattedCitation":"[7,8]","plainCitation":"[7,8]","noteIndex":0},"citationItems":[{"id":10874,"uris":["http://zotero.org/groups/23637/items/BU8VDH5R"],"uri":["http://zotero.org/groups/23637/items/BU8VDH5R"],"itemData":{"id":10874,"type":"article-journal","abstract":"Summary\n5-year net survival of children and adolescents diagnosed with cancer is approximately 80% in many high-income countries. This estimate is encouraging as it shows the substantial progress that has been made in the diagnosis and treatment of childhood cancer. Unfortunately, scarce data are available for low-income and middle-income countries (LMICs), where nearly 90% of children with cancer reside, suggesting that global survival estimates are substantially worse in these regions. As LMICs are undergoing a rapid epidemiological transition, with a shifting burden from infectious diseases to non-communicable diseases, cancer care for all ages has become a global focus. To improve outcomes for children and adolescents diagnosed with cancer worldwide, an accurate appraisal of the global burden of childhood cancer is a necessary first step. In this Review, we analyse four studies of the global cancer burden that included data for children and adolescents. Each study used various overlapping and non-overlapping statistical approaches and outcome metrics. Moreover, to provide guidance on improving future estimates of the childhood global cancer burden, we propose several recommendations to strengthen data collection and standardise analyses. Ultimately, these data could help stakeholders to develop plans for national and institutional cancer programmes, with the overall aim of helping to reduce the global burden of cancer in children and adolescents.","container-title":"The Lancet Oncology","DOI":"10.1016/S1470-2045(18)30761-7","ISSN":"1470-2045","issue":"1","journalAbbreviation":"The Lancet Oncology","page":"e42-e53","source":"ScienceDirect","title":"Childhood cancer burden: a review of global estimates","title-short":"Childhood cancer burden","volume":"20","author":[{"family":"Bhakta","given":"Nickhill"},{"family":"Force","given":"Lisa M"},{"family":"Allemani","given":"Claudia"},{"family":"Atun","given":"Rifat"},{"family":"Bray","given":"Freddie"},{"family":"Coleman","given":"Michel P"},{"family":"Steliarova-Foucher","given":"Eva"},{"family":"Frazier","given":"A Lindsay"},{"family":"Robison","given":"Leslie L"},{"family":"Rodriguez-Galindo","given":"Carlos"},{"family":"Fitzmaurice","given":"Christina"}],"issued":{"date-parts":[["2019",1,1]]}}},{"id":11466,"uris":["http://zotero.org/groups/23637/items/6XFJR4DR"],"uri":["http://zotero.org/groups/23637/items/6XFJR4DR"],"itemData":{"id":11466,"type":"article-journal","abstract":"&lt;h2&gt;Summary&lt;/h2&gt;&lt;p&gt;Cancer in children and adolescents is rare and biologically very different from cancer in adults. It accounts for 1·4% of all cancers worldwide, although this proportion ranges from 0·5% in Europe to 4·8% in Africa, largely because of differences in age composition and life expectancy. In high-income countries, survival from childhood cancer has reached 80% through a continuous focus on the integration of clinical research into front-line care for nearly all children affected by malignant disease. However, further improvement must entail new biology-driven approaches, since optimisation of conventional treatments has in many cases reached its limits. In many instances, such approaches can only be achieved through international collaborative research, since rare cancers are being subdivided into increasingly smaller subgroups on the basis of their molecular characteristics. The long-term effect of anticancer treatment on quality of life must also be taken into account because more than one in 1000 adults in high-income countries are thought to be survivors of cancer in childhood or adolescence. The introduction of drugs that are less toxic and more targeted than those currently used necessitates a partnership between clinical and translational researchers, the pharmaceutical industry, drug regulators, and patients and their families. This therapeutic alliance will ensure that efforts are focused on the unmet clinical needs of young people with cancer. Most children with cancer live in low-income and middle-income countries, and these countries account for 94% of all deaths from cancer in people aged 0–14 years. The immediate priority for these children is to improve access to an affordable, best standard of care in each country. Every country should have a national cancer plan that recognises the unique demographic characteristics and care needs of young people with cancer. Centralisation of the complex components of treatment of these rare diseases is essential to improve survival, accelerate research, and train the future specialist workforce. Referral routes and care pathways must take account of the large geographical distances between many patients' homes and treatment centres, and the economic, cultural, and linguistic diversity of the populations served.&lt;/p&gt;","container-title":"The Lancet Oncology","DOI":"10.1016/S1470-2045(13)70010-X","ISSN":"1470-2045, 1474-5488","issue":"3","journalAbbreviation":"The Lancet Oncology","language":"English","note":"PMID: 23434338","page":"e95-e103","source":"www.thelancet.com","title":"Sustaining innovation and improvement in the treatment of childhood cancer: lessons from high-income countries","title-short":"Sustaining innovation and improvement in the treatment of childhood cancer","volume":"14","author":[{"family":"Pritchard-Jones","given":"Kathy"},{"family":"Pieters","given":"Rob"},{"family":"Reaman","given":"Gregory H."},{"family":"Hjorth","given":"Lars"},{"family":"Downie","given":"Peter"},{"family":"Calaminus","given":"Gabriele"},{"family":"Naafs-Wilstra","given":"Marianne C."},{"family":"Steliarova-Foucher","given":"Eva"}],"issued":{"date-parts":[["2013",3,1]]}}}],"schema":"https://github.com/citation-style-language/schema/raw/master/csl-citation.json"} </w:instrText>
      </w:r>
      <w:r w:rsidR="00BC20D0">
        <w:fldChar w:fldCharType="separate"/>
      </w:r>
      <w:r w:rsidRPr="002C77B6">
        <w:rPr>
          <w:rFonts w:ascii="Calibri" w:hAnsi="Calibri" w:cs="Calibri"/>
        </w:rPr>
        <w:t>[7,8]</w:t>
      </w:r>
      <w:r w:rsidR="00BC20D0">
        <w:fldChar w:fldCharType="end"/>
      </w:r>
      <w:r w:rsidR="00BC20D0">
        <w:t xml:space="preserve">. </w:t>
      </w:r>
      <w:r w:rsidR="00922B88">
        <w:t xml:space="preserve"> </w:t>
      </w:r>
      <w:r w:rsidR="00372506">
        <w:t xml:space="preserve">In many regions with inadequate coverage of registration systems, </w:t>
      </w:r>
      <w:r>
        <w:t>morbidity from non-cancer causes is often very high</w:t>
      </w:r>
      <w:r w:rsidR="009E607D">
        <w:t xml:space="preserve"> </w:t>
      </w:r>
      <w:r w:rsidR="003477B0">
        <w:fldChar w:fldCharType="begin"/>
      </w:r>
      <w:r w:rsidR="00124231">
        <w:instrText xml:space="preserve"> ADDIN ZOTERO_ITEM CSL_CITATION {"citationID":"Fsuo8PHk","properties":{"formattedCitation":"[9,10]","plainCitation":"[9,10]","noteIndex":0},"citationItems":[{"id":12832,"uris":["http://zotero.org/groups/23637/items/SM79NY6J"],"uri":["http://zotero.org/groups/23637/items/SM79NY6J"],"itemData":{"id":12832,"type":"article-journal","abstract":"&lt;h2&gt;Summary&lt;/h2&gt;&lt;p&gt;Vital statistics generated through civil registration systems are the major source of continuous monitoring of births and deaths over time. The usefulness of vital statistics depends on their quality. In the second paper in this Series we propose a comprehensive and practical framework for assessment of the quality of vital statistics. With use of routine reports to the UN and cause-of-death data reported to WHO, we review the present situation and past trends of vital statistics in the world and note little improvement in worldwide availability of general vital statistics or cause-of-death statistics. Only a few developing countries have been able to improve their civil registration and vital statistics systems in the past 50 years. International efforts to improve comparability of vital statistics seem to be effective, and there is reasonable progress in collection and publication of data. However, worldwide efforts to improve data have been limited to sporadic and short-term measures. We conclude that countries and developmental partners have not recognised that civil registration systems are a priority.&lt;/p&gt;","container-title":"The Lancet","DOI":"10.1016/S0140-6736(07)61308-7","ISSN":"0140-6736, 1474-547X","issue":"9599","journalAbbreviation":"The Lancet","language":"English","note":"PMID: 18029006","page":"1653-1663","source":"www.thelancet.com","title":"Civil registration systems and vital statistics: successes and missed opportunities","title-short":"Civil registration systems and vital statistics","volume":"370","author":[{"family":"Mahapatra","given":"Prasanta"},{"family":"Shibuya","given":"Kenji"},{"family":"Lopez","given":"Alan D."},{"family":"Coullare","given":"Francesca"},{"family":"Notzon","given":"Francis C."},{"family":"Rao","given":"Chalapati"},{"family":"Szreter","given":"Simon"}],"issued":{"date-parts":[["2007",11,10]]}}},{"id":12816,"uris":["http://zotero.org/groups/23637/items/RR98KT9Y"],"uri":["http://zotero.org/groups/23637/items/RR98KT9Y"],"itemData":{"id":12816,"type":"webpage","container-title":"UNICEF DATA","language":"en-US","title":"Levels and Trends in Child Mortality","URL":"https://data.unicef.org/resources/levels-and-trends-in-child-mortality/","accessed":{"date-parts":[["2019",9,11]]},"issued":{"date-parts":[["2018",9,17]]}}}],"schema":"https://github.com/citation-style-language/schema/raw/master/csl-citation.json"} </w:instrText>
      </w:r>
      <w:r w:rsidR="003477B0">
        <w:fldChar w:fldCharType="separate"/>
      </w:r>
      <w:r w:rsidR="003477B0" w:rsidRPr="003477B0">
        <w:rPr>
          <w:rFonts w:ascii="Calibri" w:hAnsi="Calibri" w:cs="Calibri"/>
        </w:rPr>
        <w:t>[9,10]</w:t>
      </w:r>
      <w:r w:rsidR="003477B0">
        <w:fldChar w:fldCharType="end"/>
      </w:r>
      <w:r w:rsidR="00372506">
        <w:t xml:space="preserve"> and the comparative rarity of childhood cancer increases the difficulty in accurately quantifying incidence.  An additional complication is that t</w:t>
      </w:r>
      <w:r w:rsidR="006E185B">
        <w:t xml:space="preserve">he </w:t>
      </w:r>
      <w:r w:rsidR="00205B25">
        <w:t xml:space="preserve">types of </w:t>
      </w:r>
      <w:r w:rsidR="00BC20D0">
        <w:t xml:space="preserve">cancers </w:t>
      </w:r>
      <w:r w:rsidR="006E185B">
        <w:t xml:space="preserve">that develop in children </w:t>
      </w:r>
      <w:r w:rsidR="005B3B13">
        <w:t xml:space="preserve">differ from </w:t>
      </w:r>
      <w:r w:rsidR="006E185B">
        <w:t xml:space="preserve">those </w:t>
      </w:r>
      <w:r w:rsidR="005B3B13">
        <w:t>diagnosed at older ages</w:t>
      </w:r>
      <w:r w:rsidR="00205B25">
        <w:t xml:space="preserve"> with respect to their</w:t>
      </w:r>
      <w:r w:rsidR="005B3B13">
        <w:t xml:space="preserve"> </w:t>
      </w:r>
      <w:r w:rsidR="006E185B">
        <w:t>biology</w:t>
      </w:r>
      <w:r w:rsidR="00205B25">
        <w:t>,</w:t>
      </w:r>
      <w:r w:rsidR="006E185B">
        <w:t xml:space="preserve"> </w:t>
      </w:r>
      <w:r w:rsidR="00BC20D0">
        <w:t xml:space="preserve">behaviour, </w:t>
      </w:r>
      <w:r w:rsidR="005B3B13">
        <w:t>symptom</w:t>
      </w:r>
      <w:r w:rsidR="00BC20D0">
        <w:t>s</w:t>
      </w:r>
      <w:r w:rsidR="005B3B13">
        <w:t xml:space="preserve">, modes of presentation, treatment options, and outcomes </w:t>
      </w:r>
      <w:r w:rsidR="005B3B13">
        <w:fldChar w:fldCharType="begin"/>
      </w:r>
      <w:r w:rsidR="00124231">
        <w:instrText xml:space="preserve"> ADDIN ZOTERO_ITEM CSL_CITATION {"citationID":"OnfXdKZh","properties":{"formattedCitation":"[5]","plainCitation":"[5]","noteIndex":0},"citationItems":[{"id":11470,"uris":["http://zotero.org/groups/23637/items/T4LRLRGW"],"uri":["http://zotero.org/groups/23637/items/T4LRLRGW"],"itemData":{"id":11470,"type":"article-journal","abstract":"&lt;h2&gt;Summary&lt;/h2&gt;&lt;p&gt;Patterns of cancer incidence across the world have undergone substantial changes as a result of industrialisation and economic development. However, the economies of most countries remain at an early or intermediate stage of development—these stages are characterised by poverty, too few health-care providers, weak health systems, and poor access to education, modern technology, and health care because of scattered rural populations. Low-income and middle-income countries also have younger populations and therefore a larger proportion of children with cancer than high-income countries. Most of these children die from the disease. Chronic infections, which remain the most common causes of disease-related death in all except high-income countries, can also be major risk factors for childhood cancer in poorer regions. We discuss childhood cancer in relation to global development and propose strategies that could result in improved survival. Education of the public, more and better-trained health professionals, strengthened cancer services, locally relevant research, regional hospital networks, international collaboration, and health insurance are all essential components of an enhanced model of care.&lt;/p&gt;","container-title":"The Lancet Oncology","DOI":"10.1016/S1470-2045(13)70008-1","ISSN":"1470-2045, 1474-5488","issue":"3","journalAbbreviation":"The Lancet Oncology","language":"English","note":"PMID: 23434340","page":"e104-e116","source":"www.thelancet.com","title":"Paediatric cancer in low-income and middle-income countries","volume":"14","author":[{"family":"Magrath","given":"Ian"},{"family":"Steliarova-Foucher","given":"Eva"},{"family":"Epelman","given":"Sidnei"},{"family":"Ribeiro","given":"Raul C."},{"family":"Harif","given":"Mhamed"},{"family":"Li","given":"Chi-Kong"},{"family":"Kebudi","given":"Rejin"},{"family":"Macfarlane","given":"Scott D."},{"family":"Howard","given":"Scott C."}],"issued":{"date-parts":[["2013",3,1]]}}}],"schema":"https://github.com/citation-style-language/schema/raw/master/csl-citation.json"} </w:instrText>
      </w:r>
      <w:r w:rsidR="005B3B13">
        <w:fldChar w:fldCharType="separate"/>
      </w:r>
      <w:r w:rsidR="00D4079C" w:rsidRPr="00D4079C">
        <w:rPr>
          <w:rFonts w:ascii="Calibri" w:hAnsi="Calibri" w:cs="Calibri"/>
        </w:rPr>
        <w:t>[5]</w:t>
      </w:r>
      <w:r w:rsidR="005B3B13">
        <w:fldChar w:fldCharType="end"/>
      </w:r>
      <w:r w:rsidR="005B3B13">
        <w:t xml:space="preserve">. </w:t>
      </w:r>
      <w:r w:rsidR="00CC54A5">
        <w:t xml:space="preserve"> </w:t>
      </w:r>
      <w:r w:rsidR="00325060">
        <w:t>Notably</w:t>
      </w:r>
      <w:r w:rsidR="002B203A">
        <w:t xml:space="preserve">, childhood cancers comprise a heterogeneous cancer group within which </w:t>
      </w:r>
      <w:r w:rsidR="0073112E">
        <w:t>a</w:t>
      </w:r>
      <w:r w:rsidR="00CC54A5">
        <w:t>dult-type carcinomas</w:t>
      </w:r>
      <w:r w:rsidR="00B7008C">
        <w:t>,</w:t>
      </w:r>
      <w:r w:rsidR="00CC54A5">
        <w:t xml:space="preserve"> which underpin </w:t>
      </w:r>
      <w:r w:rsidR="00B7008C">
        <w:t xml:space="preserve">definition of the </w:t>
      </w:r>
      <w:r w:rsidR="00CC54A5">
        <w:t>ICD-10</w:t>
      </w:r>
      <w:r w:rsidR="00D91196">
        <w:t xml:space="preserve"> </w:t>
      </w:r>
      <w:r w:rsidR="00B7008C">
        <w:t>cod</w:t>
      </w:r>
      <w:r w:rsidR="00D91196">
        <w:t>ing system</w:t>
      </w:r>
      <w:r w:rsidR="00B7008C">
        <w:t>,</w:t>
      </w:r>
      <w:r w:rsidR="00CC54A5">
        <w:t xml:space="preserve"> are rare</w:t>
      </w:r>
      <w:r w:rsidR="002B203A">
        <w:t xml:space="preserve"> </w:t>
      </w:r>
      <w:r w:rsidR="002B203A">
        <w:fldChar w:fldCharType="begin"/>
      </w:r>
      <w:r w:rsidR="00124231">
        <w:instrText xml:space="preserve"> ADDIN ZOTERO_ITEM CSL_CITATION {"citationID":"DsAoT6AY","properties":{"formattedCitation":"[11]","plainCitation":"[11]","noteIndex":0},"citationItems":[{"id":12403,"uris":["http://zotero.org/groups/23637/items/TFCIB4R9"],"uri":["http://zotero.org/groups/23637/items/TFCIB4R9"],"itemData":{"id":12403,"type":"article-journal","abstract":"BACKGROUND: The third edition of the International Classification of Diseases for Oncology (ICD-O-3), which was published in 2000, introduced major changes in coding and classification of neoplasms, notably for leukemias and lymphomas, which are important groups of cancer types that occur in childhood. This necessitated a third revision of the 1996 International Classification of Childhood Cancer (ICCC-3).\nMETHODS: The tumor categories for the ICCC-3 were designed to respect several principles: agreement with current international standards, integration of the entities defined by newly developed diagnostic techniques, continuity with previous childhood classifications, and exhaustiveness.\nRESULTS: The ICCC-3 classifies tumors coded according to the ICD-O-3 into 12 main groups, which are split further into 47 subgroups. These 2 levels of the ICCC-3 allow standardized comparisons of the broad categories of childhood neoplasms in continuity with the previous classifications. The 16 most heterogeneous subgroups are broken down further into 2-11 divisions to allow study of important entities or homogeneous collections of tumors characterized at the cytogenetic or molecular level. Some divisions may be combined across the higher-level categories, such as the B-cell neoplasms within leukemias and lymphomas.\nCONCLUSIONS: The ICCC-3 respects currently existing international standards and was designed for use in international, population-based, epidemiological studies and cancer registries. The use of an international classification system is especially important in the field of pediatric oncology, in which the low frequency of cases requires rigorous procedures to ensure data comparability.","container-title":"Cancer","DOI":"10.1002/cncr.20910","ISSN":"0008-543X","issue":"7","journalAbbreviation":"Cancer","language":"eng","note":"PMID: 15712273","page":"1457-1467","source":"PubMed","title":"International Classification of Childhood Cancer, third edition","volume":"103","author":[{"family":"Steliarova-Foucher","given":"Eva"},{"family":"Stiller","given":"Charles"},{"family":"Lacour","given":"Brigitte"},{"family":"Kaatsch","given":"Peter"}],"issued":{"date-parts":[["2005",4,1]]}}}],"schema":"https://github.com/citation-style-language/schema/raw/master/csl-citation.json"} </w:instrText>
      </w:r>
      <w:r w:rsidR="002B203A">
        <w:fldChar w:fldCharType="separate"/>
      </w:r>
      <w:r w:rsidR="003477B0" w:rsidRPr="003477B0">
        <w:rPr>
          <w:rFonts w:ascii="Calibri" w:hAnsi="Calibri" w:cs="Calibri"/>
        </w:rPr>
        <w:t>[11]</w:t>
      </w:r>
      <w:r w:rsidR="002B203A">
        <w:fldChar w:fldCharType="end"/>
      </w:r>
      <w:r w:rsidR="002B203A">
        <w:t>.  Accordingly, c</w:t>
      </w:r>
      <w:r w:rsidR="0073112E">
        <w:t xml:space="preserve">hildhood </w:t>
      </w:r>
      <w:r w:rsidR="00CC54A5">
        <w:t>cancers</w:t>
      </w:r>
      <w:r w:rsidR="008469CD">
        <w:t xml:space="preserve"> </w:t>
      </w:r>
      <w:r w:rsidR="0073112E">
        <w:t>are cl</w:t>
      </w:r>
      <w:r w:rsidR="00CC54A5">
        <w:t>assified by morphology (histology) and topography (site)</w:t>
      </w:r>
      <w:r w:rsidR="004A6729">
        <w:t>;</w:t>
      </w:r>
      <w:r w:rsidR="001B2588">
        <w:t xml:space="preserve"> the </w:t>
      </w:r>
      <w:r w:rsidR="007C54DD">
        <w:t>I</w:t>
      </w:r>
      <w:r w:rsidR="008469CD">
        <w:t>nternational</w:t>
      </w:r>
      <w:r w:rsidR="007C54DD">
        <w:t xml:space="preserve"> C</w:t>
      </w:r>
      <w:r w:rsidR="008469CD">
        <w:t>lassification</w:t>
      </w:r>
      <w:r w:rsidR="007C54DD">
        <w:t xml:space="preserve"> of Childhood Cancers</w:t>
      </w:r>
      <w:r w:rsidR="00205B25">
        <w:t>, currently in its third edition</w:t>
      </w:r>
      <w:r w:rsidR="00B7008C">
        <w:t xml:space="preserve"> (ICCC-3)</w:t>
      </w:r>
      <w:r w:rsidR="00372506">
        <w:fldChar w:fldCharType="begin"/>
      </w:r>
      <w:r w:rsidR="00124231">
        <w:instrText xml:space="preserve"> ADDIN ZOTERO_ITEM CSL_CITATION {"citationID":"mDIELWEM","properties":{"formattedCitation":"[11]","plainCitation":"[11]","noteIndex":0},"citationItems":[{"id":12403,"uris":["http://zotero.org/groups/23637/items/TFCIB4R9"],"uri":["http://zotero.org/groups/23637/items/TFCIB4R9"],"itemData":{"id":12403,"type":"article-journal","abstract":"BACKGROUND: The third edition of the International Classification of Diseases for Oncology (ICD-O-3), which was published in 2000, introduced major changes in coding and classification of neoplasms, notably for leukemias and lymphomas, which are important groups of cancer types that occur in childhood. This necessitated a third revision of the 1996 International Classification of Childhood Cancer (ICCC-3).\nMETHODS: The tumor categories for the ICCC-3 were designed to respect several principles: agreement with current international standards, integration of the entities defined by newly developed diagnostic techniques, continuity with previous childhood classifications, and exhaustiveness.\nRESULTS: The ICCC-3 classifies tumors coded according to the ICD-O-3 into 12 main groups, which are split further into 47 subgroups. These 2 levels of the ICCC-3 allow standardized comparisons of the broad categories of childhood neoplasms in continuity with the previous classifications. The 16 most heterogeneous subgroups are broken down further into 2-11 divisions to allow study of important entities or homogeneous collections of tumors characterized at the cytogenetic or molecular level. Some divisions may be combined across the higher-level categories, such as the B-cell neoplasms within leukemias and lymphomas.\nCONCLUSIONS: The ICCC-3 respects currently existing international standards and was designed for use in international, population-based, epidemiological studies and cancer registries. The use of an international classification system is especially important in the field of pediatric oncology, in which the low frequency of cases requires rigorous procedures to ensure data comparability.","container-title":"Cancer","DOI":"10.1002/cncr.20910","ISSN":"0008-543X","issue":"7","journalAbbreviation":"Cancer","language":"eng","note":"PMID: 15712273","page":"1457-1467","source":"PubMed","title":"International Classification of Childhood Cancer, third edition","volume":"103","author":[{"family":"Steliarova-Foucher","given":"Eva"},{"family":"Stiller","given":"Charles"},{"family":"Lacour","given":"Brigitte"},{"family":"Kaatsch","given":"Peter"}],"issued":{"date-parts":[["2005",4,1]]}}}],"schema":"https://github.com/citation-style-language/schema/raw/master/csl-citation.json"} </w:instrText>
      </w:r>
      <w:r w:rsidR="00372506">
        <w:fldChar w:fldCharType="separate"/>
      </w:r>
      <w:r w:rsidR="003477B0" w:rsidRPr="003477B0">
        <w:rPr>
          <w:rFonts w:ascii="Calibri" w:hAnsi="Calibri" w:cs="Calibri"/>
        </w:rPr>
        <w:t>[11]</w:t>
      </w:r>
      <w:r w:rsidR="00372506">
        <w:fldChar w:fldCharType="end"/>
      </w:r>
      <w:r w:rsidR="007E2470">
        <w:t>,</w:t>
      </w:r>
      <w:r w:rsidR="00205B25">
        <w:t xml:space="preserve"> </w:t>
      </w:r>
      <w:r w:rsidR="00B7008C">
        <w:t>groups cancers coded to</w:t>
      </w:r>
      <w:r w:rsidR="008469CD">
        <w:t xml:space="preserve"> WHO’s </w:t>
      </w:r>
      <w:r w:rsidR="00205B25">
        <w:t>third revision of the International Classification of Diseases</w:t>
      </w:r>
      <w:r w:rsidR="009679A1">
        <w:t xml:space="preserve"> </w:t>
      </w:r>
      <w:r w:rsidR="00205B25">
        <w:t>for Oncology (</w:t>
      </w:r>
      <w:r w:rsidR="009679A1">
        <w:t>ICD-O3</w:t>
      </w:r>
      <w:r w:rsidR="00205B25">
        <w:t>)</w:t>
      </w:r>
      <w:r w:rsidR="00372506">
        <w:fldChar w:fldCharType="begin"/>
      </w:r>
      <w:r w:rsidR="00124231">
        <w:instrText xml:space="preserve"> ADDIN ZOTERO_ITEM CSL_CITATION {"citationID":"ccwSXqXw","properties":{"formattedCitation":"[12]","plainCitation":"[12]","noteIndex":0},"citationItems":[{"id":812,"uris":["http://zotero.org/groups/23637/items/GP3MTIG8"],"uri":["http://zotero.org/groups/23637/items/GP3MTIG8"],"itemData":{"id":812,"type":"book","edition":"3rd ed.","event-place":"Geneva","ISBN":"978-92-4-154534-1","publisher":"World Health Organization","publisher-place":"Geneva","source":"Open WorldCat","title":"International classification of diseases for oncology : ICD-O","title-short":"International classification of diseases for oncology","author":[{"family":"Fritz","given":"April"}],"issued":{"date-parts":[["2000"]]}}}],"schema":"https://github.com/citation-style-language/schema/raw/master/csl-citation.json"} </w:instrText>
      </w:r>
      <w:r w:rsidR="00372506">
        <w:fldChar w:fldCharType="separate"/>
      </w:r>
      <w:r w:rsidR="003477B0" w:rsidRPr="003477B0">
        <w:rPr>
          <w:rFonts w:ascii="Calibri" w:hAnsi="Calibri" w:cs="Calibri"/>
        </w:rPr>
        <w:t>[12]</w:t>
      </w:r>
      <w:r w:rsidR="00372506">
        <w:fldChar w:fldCharType="end"/>
      </w:r>
      <w:r w:rsidR="00372506">
        <w:t xml:space="preserve"> </w:t>
      </w:r>
      <w:r w:rsidR="00B7008C">
        <w:t>in</w:t>
      </w:r>
      <w:r w:rsidR="007E2470">
        <w:t>to</w:t>
      </w:r>
      <w:r w:rsidR="00B7008C">
        <w:t xml:space="preserve"> twelve main diagnostic groups, which reflect the cancer types </w:t>
      </w:r>
      <w:r w:rsidR="007E2470">
        <w:t xml:space="preserve">occurring </w:t>
      </w:r>
      <w:r w:rsidR="00B7008C">
        <w:t>in children</w:t>
      </w:r>
      <w:r w:rsidR="002B203A">
        <w:t>.</w:t>
      </w:r>
      <w:r w:rsidR="009679A1">
        <w:t xml:space="preserve">  In practice this means that, aside from providing an estimate of </w:t>
      </w:r>
      <w:r w:rsidR="00193BE5">
        <w:t xml:space="preserve">the </w:t>
      </w:r>
      <w:r w:rsidR="009679A1">
        <w:t>totality</w:t>
      </w:r>
      <w:r w:rsidR="001A680E">
        <w:t xml:space="preserve"> of childhood cancer</w:t>
      </w:r>
      <w:r w:rsidR="009679A1">
        <w:t xml:space="preserve">, GLOBOCAN’s </w:t>
      </w:r>
      <w:r w:rsidR="00205B25">
        <w:t xml:space="preserve">estimates for </w:t>
      </w:r>
      <w:r w:rsidR="009679A1">
        <w:t xml:space="preserve">ICD-10 </w:t>
      </w:r>
      <w:r w:rsidR="00205B25">
        <w:t>categories</w:t>
      </w:r>
      <w:r w:rsidR="004A6729">
        <w:t xml:space="preserve"> </w:t>
      </w:r>
      <w:r w:rsidR="009679A1">
        <w:t xml:space="preserve">cannot be used to characterise </w:t>
      </w:r>
      <w:r w:rsidR="00F023E6">
        <w:t xml:space="preserve">all </w:t>
      </w:r>
      <w:r w:rsidR="009679A1">
        <w:t xml:space="preserve">clinically meaningful </w:t>
      </w:r>
      <w:r w:rsidR="008469CD">
        <w:t>subtypes</w:t>
      </w:r>
      <w:r w:rsidR="0099771E">
        <w:t xml:space="preserve"> in children</w:t>
      </w:r>
      <w:r w:rsidR="009679A1">
        <w:t xml:space="preserve">. </w:t>
      </w:r>
      <w:r w:rsidR="008469CD">
        <w:t xml:space="preserve"> </w:t>
      </w:r>
    </w:p>
    <w:p w14:paraId="58028D83" w14:textId="74FBAF55" w:rsidR="00FD2C38" w:rsidRDefault="00FD2C38" w:rsidP="00A71D2B">
      <w:pPr>
        <w:spacing w:after="0" w:line="240" w:lineRule="auto"/>
      </w:pPr>
    </w:p>
    <w:p w14:paraId="7D084CD3" w14:textId="3C80F7D0" w:rsidR="00FD2C38" w:rsidRDefault="00FD2C38" w:rsidP="00FD2C38">
      <w:pPr>
        <w:spacing w:after="0" w:line="240" w:lineRule="auto"/>
      </w:pPr>
      <w:r>
        <w:t xml:space="preserve">While some childhood cancers (e.g. Burkitt’s lymphoma and retinoblastoma) have symptoms and signs that are relatively easy to recognize, others (e.g. acute leukaemia and astrocytoma) tend to present with non-specific symptoms, indicative of other more common conditions and therefore require access to more sophisticated technologies to make a precise diagnosis. However, this access is missing or limited in many </w:t>
      </w:r>
      <w:r w:rsidR="00C934B7">
        <w:t>countries</w:t>
      </w:r>
      <w:r>
        <w:t xml:space="preserve"> </w:t>
      </w:r>
      <w:r>
        <w:fldChar w:fldCharType="begin"/>
      </w:r>
      <w:r w:rsidR="00124231">
        <w:instrText xml:space="preserve"> ADDIN ZOTERO_ITEM CSL_CITATION {"citationID":"NTwfBmiU","properties":{"formattedCitation":"[5]","plainCitation":"[5]","noteIndex":0},"citationItems":[{"id":11470,"uris":["http://zotero.org/groups/23637/items/T4LRLRGW"],"uri":["http://zotero.org/groups/23637/items/T4LRLRGW"],"itemData":{"id":11470,"type":"article-journal","abstract":"&lt;h2&gt;Summary&lt;/h2&gt;&lt;p&gt;Patterns of cancer incidence across the world have undergone substantial changes as a result of industrialisation and economic development. However, the economies of most countries remain at an early or intermediate stage of development—these stages are characterised by poverty, too few health-care providers, weak health systems, and poor access to education, modern technology, and health care because of scattered rural populations. Low-income and middle-income countries also have younger populations and therefore a larger proportion of children with cancer than high-income countries. Most of these children die from the disease. Chronic infections, which remain the most common causes of disease-related death in all except high-income countries, can also be major risk factors for childhood cancer in poorer regions. We discuss childhood cancer in relation to global development and propose strategies that could result in improved survival. Education of the public, more and better-trained health professionals, strengthened cancer services, locally relevant research, regional hospital networks, international collaboration, and health insurance are all essential components of an enhanced model of care.&lt;/p&gt;","container-title":"The Lancet Oncology","DOI":"10.1016/S1470-2045(13)70008-1","ISSN":"1470-2045, 1474-5488","issue":"3","journalAbbreviation":"The Lancet Oncology","language":"English","note":"PMID: 23434340","page":"e104-e116","source":"www.thelancet.com","title":"Paediatric cancer in low-income and middle-income countries","volume":"14","author":[{"family":"Magrath","given":"Ian"},{"family":"Steliarova-Foucher","given":"Eva"},{"family":"Epelman","given":"Sidnei"},{"family":"Ribeiro","given":"Raul C."},{"family":"Harif","given":"Mhamed"},{"family":"Li","given":"Chi-Kong"},{"family":"Kebudi","given":"Rejin"},{"family":"Macfarlane","given":"Scott D."},{"family":"Howard","given":"Scott C."}],"issued":{"date-parts":[["2013",3,1]]}}}],"schema":"https://github.com/citation-style-language/schema/raw/master/csl-citation.json"} </w:instrText>
      </w:r>
      <w:r>
        <w:fldChar w:fldCharType="separate"/>
      </w:r>
      <w:r w:rsidRPr="002C77B6">
        <w:rPr>
          <w:rFonts w:ascii="Calibri" w:hAnsi="Calibri" w:cs="Calibri"/>
        </w:rPr>
        <w:t>[5]</w:t>
      </w:r>
      <w:r>
        <w:fldChar w:fldCharType="end"/>
      </w:r>
      <w:r>
        <w:t>, notably those where childhood morbidity and mortality from infectious and parasitic diseases is a major public health issue</w:t>
      </w:r>
      <w:r w:rsidR="0050368D">
        <w:t xml:space="preserve"> </w:t>
      </w:r>
      <w:r w:rsidR="0050368D">
        <w:fldChar w:fldCharType="begin"/>
      </w:r>
      <w:r w:rsidR="00124231">
        <w:instrText xml:space="preserve"> ADDIN ZOTERO_ITEM CSL_CITATION {"citationID":"GLfJ9kpM","properties":{"formattedCitation":"[13,14]","plainCitation":"[13,14]","noteIndex":0},"citationItems":[{"id":12836,"uris":["http://zotero.org/groups/23637/items/3RXUHKXP"],"uri":["http://zotero.org/groups/23637/items/3RXUHKXP"],"itemData":{"id":12836,"type":"article-journal","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n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n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nINTERPRETATION: In the SDG era, countries are advised to prioritise child survival policy and programmes based on their child cause-of-death composition. Continued and enhanced efforts to scale up proven life-saving interventions are needed to achieve the SDG child survival target.\nFUNDING: Bill &amp; Melinda Gates Foundation, WHO.","container-title":"Lancet (London, England)","DOI":"10.1016/S0140-6736(16)31593-8","ISSN":"1474-547X","issue":"10063","journalAbbreviation":"Lancet","language":"eng","note":"PMID: 27839855\nPMCID: PMC5161777","page":"3027-3035","source":"PubMed","title":"Global, regional, and national causes of under-5 mortality in 2000-15: an updated systematic analysis with implications for the Sustainable Development Goals","title-short":"Global, regional, and national causes of under-5 mortality in 2000-15","volume":"388","author":[{"family":"Liu","given":"Li"},{"family":"Oza","given":"Shefali"},{"family":"Hogan","given":"Dan"},{"family":"Chu","given":"Yue"},{"family":"Perin","given":"Jamie"},{"family":"Zhu","given":"Jun"},{"family":"Lawn","given":"Joy E."},{"family":"Cousens","given":"Simon"},{"family":"Mathers","given":"Colin"},{"family":"Black","given":"Robert E."}],"issued":{"date-parts":[["2016"]],"season":"17"}}},{"id":12867,"uris":["http://zotero.org/groups/23637/items/FSMHXATG"],"uri":["http://zotero.org/groups/23637/items/FSMHXATG"],"itemData":{"id":12867,"type":"article-journal","abstract":"&lt;h2&gt;Summary&lt;/h2&gt;&lt;h3&gt;Background&lt;/h3&gt;&lt;p&gt;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lt;/p&gt;&lt;h3&gt;Methods&lt;/h3&gt;&lt;p&gt;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lt;/p&gt;&lt;h3&gt;Findings&lt;/h3&gt;&lt;p&gt;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f deaths for CMNN causes decreased by 22·2% (20·0–24·0) and the death rate by 31·8% (30·1–33·3). Total deaths from injuries increased by 2·3% (0·5–4·0) between 2007 and 2017, and the death rate from injuries decreased by 13·7% (12·2–15·1) to 57·9 deaths (55·9–59·2) per 100 000 in 2017. Deaths from substance use disorders also increased, rising from 284 000 deaths (268 000–289 000) globally in 2007 to 352 000 (334 000–363 000) in 2017. Between 2007 and 2017, total deaths from conflict and terrorism increased by 118·0% (88·8–148·6). A greater reduction in total deaths and death rates was observed for some CMNN causes among children younger than 5 years than for older adults, such as a 36·4% (32·2–40·6) reduction in deaths from lower respiratory infections for children younger than 5 years compared with a 33·6% (31·2–36·1) increase in adults older than 70 years. Globally, the number of deaths was greater for men than for women at most ages in 2017, except at ages older than 85 years. Trends in global YLLs reflect an epidemiological transition, with decreases in total YLLs from enteric infections, respiratory infections and tuberculosis, and maternal and neonatal disorders between 1990 and 2017; these were generally greater in magnitude at the lowest levels of the Socio-demographic Index (SDI). At the same time, there were large increases in YLLs from neoplasms and cardiovascular diseases. YLL rates decreased across the five leading Level 2 causes in all SDI quintiles. The leading causes of YLLs in 1990—neonatal disorders, lower respiratory infections, and diarrhoeal diseases—were ranked second, fourth, and fifth, in 2017. Meanwhile, estimated YLLs increased for ischaemic heart disease (ranked first in 2017) and stroke (ranked third), even though YLL rates decreased. Population growth contributed to increased total deaths across the 20 leading Level 2 causes of mortality between 2007 and 2017. Decreases in the cause-specific mortality rate reduced the effect of population growth for all but three causes: substance use disorders, neurological disorders, and skin and subcutaneous diseases.&lt;/p&gt;&lt;h3&gt;Interpretation&lt;/h3&gt;&lt;p&gt;Improvements in global health have been unevenly distributed among populations. Deaths due to injuries, substance use disorders, armed conflict and terrorism, neoplasms, and cardiovascular disease are expanding threats to global health. For causes of death such as lower respiratory and enteric infections, more rapid progress occurred for children than for the oldest adults, and there is continuing disparity in mortality rates by sex across age groups. Reductions in the death rate of some common diseases are themselves slowing or have ceased, primarily for NCDs, and the death rate for selected causes has increased in the past decade.&lt;/p&gt;&lt;h3&gt;Funding&lt;/h3&gt;&lt;p&gt;Bill &amp; Melinda Gates Foundation.&lt;/p&gt;","container-title":"The Lancet","DOI":"10.1016/S0140-6736(18)32203-7","ISSN":"0140-6736, 1474-547X","issue":"10159","journalAbbreviation":"The Lancet","language":"English","note":"PMID: 30496103","page":"1736-1788","source":"www.thelancet.com","title":"Global, regional, and national age-sex-specific mortality for 282 causes of death in 195 countries and territories, 1980–2017: a systematic analysis for the Global Burden of Disease Study 2017","title-short":"Global, regional, and national age-sex-specific mortality for 282 causes of death in 195 countries and territories, 1980–2017","volume":"392","author":[{"family":"Roth","given":"Gregory A."},{"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Haftom Temesgen"},{"family":"Abebe","given":"Molla"},{"family":"Abebe","given":"Zegeye"},{"family":"Abejie","given":"Ayenew Negesse"},{"family":"Abera","given":"Semaw F."},{"family":"Abil","given":"Olifan Zewdie"},{"family":"Abraha","given":"Haftom Niguse"},{"family":"Abrham","given":"Aklilu Roba"},{"family":"Abu-Raddad","given":"Laith Jamal"},{"family":"Accrombessi","given":"Manfred Mario Kokou"},{"family":"Acharya","given":"Dilaram"},{"family":"Adamu","given":"Abdu A."},{"family":"Adebayo","given":"Oladimeji M."},{"family":"Adedoyin","given":"Rufus Adesoji"},{"family":"Adekanmbi","given":"Victor"},{"family":"Adetokunboh","given":"Olatunji O."},{"family":"Adhena","given":"Beyene Meressa"},{"family":"Adib","given":"Mina G."},{"family":"Admasie","given":"Amha"},{"family":"Afshin","given":"Ashkan"},{"family":"Agarwal","given":"Gina"},{"family":"Agesa","given":"Kareha M."},{"family":"Agrawal","given":"Anurag"},{"family":"Agrawal","given":"Sutapa"},{"family":"Ahmadi","given":"Alireza"},{"family":"Ahmadi","given":"Mehdi"},{"family":"Ahmed","given":"Muktar Beshir"},{"family":"Ahmed","given":"Sayem"},{"family":"Aichour","given":"Amani Nidhal"},{"family":"Aichour","given":"Ibtihel"},{"family":"Aichour","given":"Miloud Taki Eddine"},{"family":"Akbari","given":"Mohammad Esmaeil"},{"family":"Akinyemi","given":"Rufus Olusola"},{"family":"Akseer","given":"Nadia"},{"family":"Al-Aly","given":"Ziyad"},{"family":"Al-Eyadhy","given":"Ayman"},{"family":"Al-Raddadi","given":"Rajaa M."},{"family":"Alahdab","given":"Fares"},{"family":"Alam","given":"Khurshid"},{"family":"Alam","given":"Tahiya"},{"family":"Alebel","given":"Animut"},{"family":"Alene","given":"Kefyalew Addis"},{"family":"Alijanzadeh","given":"Mehran"},{"family":"Alizadeh-Navaei","given":"Reza"},{"family":"Aljunid","given":"Syed Mohamed"},{"family":"Alkerwi","given":"Ala'a"},{"family":"Alla","given":"François"},{"family":"Allebeck","given":"Peter"},{"family":"Alonso","given":"Jordi"},{"family":"Altirkawi","given":"Khalid"},{"family":"Alvis-Guzman","given":"Nelson"},{"family":"Amare","given":"Azmeraw T."},{"family":"Aminde","given":"Leopold N."},{"family":"Amini","given":"Erfan"},{"family":"Ammar","given":"Walid"},{"family":"Amoako","given":"Yaw Ampem"},{"family":"Anber","given":"Nahla Hamed"},{"family":"Andrei","given":"Catalina Liliana"},{"family":"Androudi","given":"Sofia"},{"family":"Animut","given":"Megbaru Debalkie"},{"family":"Anjomshoa","given":"Mina"},{"family":"Ansari","given":"Hossein"},{"family":"Ansha","given":"Mustafa Geleto"},{"family":"Antonio","given":"Carl Abelardo T."},{"family":"Anwari","given":"Palwasha"},{"family":"Aremu","given":"Olatunde"},{"family":"Ärnlöv","given":"Johan"},{"family":"Arora","given":"Amit"},{"family":"Arora","given":"Monika"},{"family":"Artaman","given":"Al"},{"family":"Aryal","given":"Krishna K."},{"family":"Asayesh","given":"Hamid"},{"family":"Asfaw","given":"Ephrem Tsegay"},{"family":"Ataro","given":"Zerihun"},{"family":"Atique","given":"Suleman"},{"family":"Atre","given":"Sachin R."},{"family":"Ausloos","given":"Marcel"},{"family":"Avokpaho","given":"Euripide F. G. A."},{"family":"Awasthi","given":"Ashish"},{"family":"Quintanilla","given":"Beatriz Paulina Ayala"},{"family":"Ayele","given":"Yohanes"},{"family":"Ayer","given":"Rakesh"},{"family":"Azzopardi","given":"Peter S."},{"family":"Babazadeh","given":"Arefeh"},{"family":"Bacha","given":"Umar"},{"family":"Badali","given":"Hamid"},{"family":"Badawi","given":"Alaa"},{"family":"Bali","given":"Ayele Geleto"},{"family":"Ballesteros","given":"Katherine E."},{"family":"Banach","given":"Maciej"},{"family":"Banerjee","given":"Kajori"},{"family":"Bannick","given":"Marlena S."},{"family":"Banoub","given":"Joseph Adel Mattar"},{"family":"Barboza","given":"Miguel A."},{"family":"Barker-Collo","given":"Suzanne Lyn"},{"family":"Bärnighausen","given":"Till Winfried"},{"family":"Barquera","given":"Simon"},{"family":"Barrero","given":"Lope H."},{"family":"Bassat","given":"Quique"},{"family":"Basu","given":"Sanjay"},{"family":"Baune","given":"Bernhard T."},{"family":"Baynes","given":"Habtamu Wondifraw"},{"family":"Bazargan-Hejazi","given":"Shahrzad"},{"family":"Bedi","given":"Neeraj"},{"family":"Beghi","given":"Ettore"},{"family":"Behzadifar","given":"Masoud"},{"family":"Behzadifar","given":"Meysam"},{"family":"Béjot","given":"Yannick"},{"family":"Bekele","given":"Bayu Begashaw"},{"family":"Belachew","given":"Abate Bekele"},{"family":"Belay","given":"Ezra"},{"family":"Belay","given":"Yihalem Abebe"},{"family":"Bell","given":"Michelle L."},{"family":"Bello","given":"Aminu K."},{"family":"Bennett","given":"Derrick A."},{"family":"Bensenor","given":"Isabela M."},{"family":"Berman","given":"Adam E."},{"family":"Bernabe","given":"Eduardo"},{"family":"Bernstein","given":"Robert S."},{"family":"Bertolacci","given":"Gregory J."},{"family":"Beuran","given":"Mircea"},{"family":"Beyranvand","given":"Tina"},{"family":"Bhalla","given":"Ashish"},{"family":"Bhattarai","given":"Suraj"},{"family":"Bhaumik","given":"Soumyadeeep"},{"family":"Bhutta","given":"Zulfiqar A."},{"family":"Biadgo","given":"Belete"},{"family":"Biehl","given":"Molly H."},{"family":"Bijani","given":"Ali"},{"family":"Bikbov","given":"Boris"},{"family":"Bilano","given":"Ver"},{"family":"Bililign","given":"Nigus"},{"family":"Sayeed","given":"Muhammad Shahdaat Bin"},{"family":"Bisanzio","given":"Donal"},{"family":"Biswas","given":"Tuhin"},{"family":"Blacker","given":"Brigette F."},{"family":"Basara","given":"Berrak Bora"},{"family":"Borschmann","given":"Rohan"},{"family":"Bosetti","given":"Cristina"},{"family":"Bozorgmehr","given":"Kayvan"},{"family":"Brady","given":"Oliver J."},{"family":"Brant","given":"Luisa C."},{"family":"Brayne","given":"Carol"},{"family":"Brazinova","given":"Alexandra"},{"family":"Breitborde","given":"Nicholas J. K."},{"family":"Brenner","given":"Hermann"},{"family":"Briant","given":"Paul Svitil"},{"family":"Britton","given":"Gabrielle"},{"family":"Brugha","given":"Traolach"},{"family":"Busse","given":"Reinhard"},{"family":"Butt","given":"Zahid A."},{"family":"Callender","given":"Charlton S. K. H."},{"family":"Campos-Nonato","given":"Ismael R."},{"family":"Rincon","given":"Julio Cesar Campuzano"},{"family":"Cano","given":"Jorge"},{"family":"Car","given":"Mate"},{"family":"Cárdenas","given":"Rosario"},{"family":"Carreras","given":"Giulia"},{"family":"Carrero","given":"Juan J."},{"family":"Carter","given":"Austin"},{"family":"Carvalho","given":"Félix"},{"family":"Castañeda-Orjuela","given":"Carlos A."},{"family":"Rivas","given":"Jacqueline Castillo"},{"family":"Castle","given":"Chris D."},{"family":"Castro","given":"Clara"},{"family":"Castro","given":"Franz"},{"family":"Catalá-López","given":"Ferrán"},{"family":"Cerin","given":"Ester"},{"family":"Chaiah","given":"Yazan"},{"family":"Chang","given":"Jung-Chen"},{"family":"Charlson","given":"Fiona J."},{"family":"Chaturvedi","given":"Pankaj"},{"family":"Chiang","given":"Peggy Pei-Chia"},{"family":"Chimed-Ochir","given":"Odgerel"},{"family":"Chisumpa","given":"Vesper Hichilombwe"},{"family":"Chitheer","given":"Abdulaal"},{"family":"Chowdhury","given":"Rajiv"},{"family":"Christensen","given":"Hanne"},{"family":"Christopher","given":"Devasahayam J."},{"family":"Chung","given":"Sheng-Chia"},{"family":"Cicuttini","given":"Flavia M."},{"family":"Ciobanu","given":"Liliana G."},{"family":"Cirillo","given":"Massimo"},{"family":"Cohen","given":"Aaron J."},{"family":"Cooper","given":"Leslie Trumbull"},{"family":"Cortesi","given":"Paolo Angelo"},{"family":"Cortinovis","given":"Monica"},{"family":"Cousin","given":"Ewerton"},{"family":"Cowie","given":"Benjamin C."},{"family":"Criqui","given":"Michael H."},{"family":"Cromwell","given":"Elizabeth A."},{"family":"Crowe","given":"Christopher Stephen"},{"family":"Crump","given":"John A."},{"family":"Cunningham","given":"Matthew"},{"family":"Daba","given":"Alemneh Kabeta"},{"family":"Dadi","given":"Abel Fekadu"},{"family":"Dandona","given":"Lalit"},{"family":"Dandona","given":"Rakhi"},{"family":"Dang","given":"Anh Kim"},{"family":"Dargan","given":"Paul I."},{"family":"Daryani","given":"Ahmad"},{"family":"Das","given":"Siddharth K."},{"family":"Gupta","given":"Rajat Das"},{"family":"Neves","given":"José Das"},{"family":"Dasa","given":"Tamirat Tesfaye"},{"family":"Dash","given":"Aditya Prasad"},{"family":"Davis","given":"Adrian C."},{"family":"Weaver","given":"Nicole Davis"},{"family":"Davitoiu","given":"Dragos Virgil"},{"family":"Davletov","given":"Kairat"},{"family":"Hoz","given":"Fernando Pio De La"},{"family":"Neve","given":"Jan-Walter De"},{"family":"Degefa","given":"Meaza Girma"},{"family":"Degenhardt","given":"Louisa"},{"family":"Degfie","given":"Tizta T."},{"family":"Deiparine","given":"Selina"},{"family":"Demoz","given":"Gebre Teklemariam"},{"family":"Demtsu","given":"Balem Betsu"},{"family":"Denova-Gutiérrez","given":"Edgar"},{"family":"Deribe","given":"Kebede"},{"family":"Dervenis","given":"Nikolaos"},{"family":"Jarlais","given":"Don C. Des"},{"family":"Dessie","given":"Getenet Ayalew"},{"family":"Dey","given":"Subhojit"},{"family":"Dharmaratne","given":"Samath D."},{"family":"Dicker","given":"Daniel"},{"family":"Dinberu","given":"Mesfin Tadese"},{"family":"Ding","given":"Eric L."},{"family":"Dirac","given":"M. Ashworth"},{"family":"Djalalinia","given":"Shirin"},{"family":"Dokova","given":"Klara"},{"family":"Doku","given":"David Teye"},{"family":"Donnelly","given":"Christl A."},{"family":"Dorsey","given":"E. Ray"},{"family":"Doshi","given":"Pratik P."},{"family":"Douwes-Schultz","given":"Dirk"},{"family":"Doyle","given":"Kerrie E."},{"family":"Driscoll","given":"Tim R."},{"family":"Dubey","given":"Manisha"},{"family":"Dubljanin","given":"Eleonora"},{"family":"Duken","given":"Eyasu Ejeta"},{"family":"Duncan","given":"Bruce B."},{"family":"Duraes","given":"Andre R."},{"family":"Ebrahimi","given":"Hedyeh"},{"family":"Ebrahimpour","given":"Soheil"},{"family":"Edessa","given":"Dumessa"},{"family":"Edvardsson","given":"David"},{"family":"Eggen","given":"Anne Elise"},{"family":"Bcheraoui","given":"Charbel El"},{"family":"Zaki","given":"Maysaa El Sayed"},{"family":"El-Khatib","given":"Ziad"},{"family":"Elkout","given":"Hajer"},{"family":"Ellingsen","given":"Christian Lycke"},{"family":"Endres","given":"Matthias"},{"family":"Endries","given":"Aman Yesuf"},{"family":"Er","given":"Benjamin"},{"family":"Erskine","given":"Holly E."},{"family":"Eshrati","given":"Babak"},{"family":"Eskandarieh","given":"Sharareh"},{"family":"Esmaeili","given":"Reza"},{"family":"Esteghamati","given":"Alireza"},{"family":"Fakhar","given":"Mahdi"},{"family":"Fakhim","given":"Hamed"},{"family":"Faramarzi","given":"Mahbobeh"},{"family":"Fareed","given":"Mohammad"},{"family":"Farhadi","given":"Farzaneh"},{"family":"Farinha","given":"Carla Sofia E.","dropping-particle":"sá"},{"family":"Faro","given":"Andre"},{"family":"Farvid","given":"Maryam S."},{"family":"Farzadfar","given":"Farshad"},{"family":"Farzaei","given":"Mohammad Hosein"},{"family":"Feigin","given":"Valery L."},{"family":"Feigl","given":"Andrea B."},{"family":"Fentahun","given":"Netsanet"},{"family":"Fereshtehnejad","given":"Seyed-Mohammad"},{"family":"Fernandes","given":"Eduarda"},{"family":"Fernandes","given":"Joao C."},{"family":"Ferrari","given":"Alize J."},{"family":"Feyissa","given":"Garumma Tolu"},{"family":"Filip","given":"Irina"},{"family":"Finegold","given":"Samuel"},{"family":"Fischer","given":"Florian"},{"family":"Fitzmaurice","given":"Christina"},{"family":"Foigt","given":"Nataliya A."},{"family":"Foreman","given":"Kyle J."},{"family":"Fornari","given":"Carla"},{"family":"Frank","given":"Tahvi D."},{"family":"Fukumoto","given":"Takeshi"},{"family":"Fuller","given":"John E."},{"family":"Fullman","given":"Nancy"},{"family":"Fürst","given":"Thomas"},{"family":"Furtado","given":"João M."},{"family":"Futran","given":"Neal D."},{"family":"Gallus","given":"Silvano"},{"family":"Garcia-Basteiro","given":"Alberto L."},{"family":"Garcia-Gordillo","given":"Miguel A."},{"family":"Gardner","given":"William M."},{"family":"Gebre","given":"Abadi Kahsu"},{"family":"Gebrehiwot","given":"Tsegaye Tewelde"},{"family":"Gebremedhin","given":"Amanuel Tesfay"},{"family":"Gebremichael","given":"Bereket"},{"family":"Gebremichael","given":"Teklu Gebrehiwo"},{"family":"Gelano","given":"Tilayie Feto"},{"family":"Geleijnse","given":"Johanna M."},{"family":"Genova-Maleras","given":"Ricard"},{"family":"Geramo","given":"Yilma Chisha Dea"},{"family":"Gething","given":"Peter W."},{"family":"Gezae","given":"Kebede Embaye"},{"family":"Ghadami","given":"Mohammad Rasoul"},{"family":"Ghadimi","given":"Reza"},{"family":"Falavarjani","given":"Khalil Ghasemi"},{"family":"Ghasemi-Kasman","given":"Maryam"},{"family":"Ghimire","given":"Mamata"},{"family":"Gibney","given":"Katherine B."},{"family":"Gill","given":"Paramjit Singh"},{"family":"Gill","given":"Tiffany K."},{"family":"Gillum","given":"Richard F."},{"family":"Ginawi","given":"Ibrahim Abdelmageed"},{"family":"Giroud","given":"Maurice"},{"family":"Giussani","given":"Giorgia"},{"family":"Goenka","given":"Shifalika"},{"family":"Goldberg","given":"Ellen M."},{"family":"Goli","given":"Srinivas"},{"family":"Gómez-Dantés","given":"Hector"},{"family":"Gona","given":"Philimon N."},{"family":"Gopalani","given":"Sameer Vali"},{"family":"Gorman","given":"Taren M."},{"family":"Goto","given":"Atsushi"},{"family":"Goulart","given":"Alessandra C."},{"family":"Gnedovskaya","given":"Elena V."},{"family":"Grada","given":"Ayman"},{"family":"Grosso","given":"Giuseppe"},{"family":"Gugnani","given":"Harish Chander"},{"family":"Guimaraes","given":"Andre Luiz Sena"},{"family":"Guo","given":"Yuming"},{"family":"Gupta","given":"Prakash C."},{"family":"Gupta","given":"Rahul"},{"family":"Gupta","given":"Rajeev"},{"family":"Gupta","given":"Tanush"},{"family":"Gutiérrez","given":"Reyna Alma"},{"family":"Gyawali","given":"Bishal"},{"family":"Haagsma","given":"Juanita A."},{"family":"Hafezi-Nejad","given":"Nima"},{"family":"Hagos","given":"Tekleberhan B."},{"family":"Hailegiyorgis","given":"Tewodros Tesfa"},{"family":"Hailu","given":"Gessessew Bugssa"},{"family":"Haj-Mirzaian","given":"Arvin"},{"family":"Haj-Mirzaian","given":"Arya"},{"family":"Hamadeh","given":"Randah R."},{"family":"Hamidi","given":"Samer"},{"family":"Handal","given":"Alexis J."},{"family":"Hankey","given":"Graeme J."},{"family":"Harb","given":"Hilda L."},{"family":"Harikrishnan","given":"Sivadasanpillai"},{"family":"Haro","given":"Josep Maria"},{"family":"Hasan","given":"Mehedi"},{"family":"Hassankhani","given":"Hadi"},{"family":"Hassen","given":"Hamid Yimam"},{"family":"Havmoeller","given":"Rasmus"},{"family":"Hay","given":"Roderick J."},{"family":"Hay","given":"Simon I."},{"family":"He","given":"Yihua"},{"family":"Hedayatizadeh-Omran","given":"Akbar"},{"family":"Hegazy","given":"Mohamed I."},{"family":"Heibati","given":"Behzad"},{"family":"Heidari","given":"Mohsen"},{"family":"Hendrie","given":"Delia"},{"family":"Henok","given":"Andualem"},{"family":"Henry","given":"Nathaniel J."},{"family":"Herteliu","given":"Claudiu"},{"family":"Heydarpour","given":"Fatemeh"},{"family":"Heydarpour","given":"Pouria"},{"family":"Heydarpour","given":"Sousan"},{"family":"Hibstu","given":"Desalegn Tsegaw"},{"family":"Hoek","given":"Hans W."},{"family":"Hole","given":"Michael K."},{"family":"Rad","given":"Enayatollah Homaie"},{"family":"Hoogar","given":"Praveen"},{"family":"Hosgood","given":"H. Dean"},{"family":"Hosseini","given":"Seyed Mostafa"},{"family":"Hosseinzadeh","given":"Mehdi"},{"family":"Hostiuc","given":"Mihaela"},{"family":"Hostiuc","given":"Sorin"},{"family":"Hotez","given":"Peter J."},{"family":"Hoy","given":"Damian G."},{"family":"Hsiao","given":"Thomas"},{"family":"Hu","given":"Guoqing"},{"family":"Huang","given":"John J."},{"family":"Husseini","given":"Abdullatif"},{"family":"Hussen","given":"Mohammedaman Mama"},{"family":"Hutfless","given":"Susan"},{"family":"Idrisov","given":"Bulat"},{"family":"Ilesanmi","given":"Olayinka Stephen"},{"family":"Iqbal","given":"Usman"},{"family":"Irvani","given":"Seyed Sina Naghibi"},{"family":"Irvine","given":"Caleb Mackay Salpeter"},{"family":"Islam","given":"Nazrul"},{"family":"Islam","given":"Sheikh Mohammed Shariful"},{"family":"Islami","given":"Farhad"},{"family":"Jacobsen","given":"Kathryn H."},{"family":"Jahangiry","given":"Leila"},{"family":"Jahanmehr","given":"Nader"},{"family":"Jain","given":"Sudhir Kumar"},{"family":"Jakovljevic","given":"Mihajlo"},{"family":"Jalu","given":"Moti Tolera"},{"family":"James","given":"Spencer L."},{"family":"Javanbakht","given":"Mehdi"},{"family":"Jayatilleke","given":"Achala Upendra"},{"family":"Jeemon","given":"Panniyammakal"},{"family":"Jenkins","given":"Kathy J."},{"family":"Jha","given":"Ravi Prakash"},{"family":"Jha","given":"Vivekanand"},{"family":"Johnson","given":"Catherine O."},{"family":"Johnson","given":"Sarah C."},{"family":"Jonas","given":"Jost B."},{"family":"Joshi","given":"Ankur"},{"family":"Jozwiak","given":"Jacek Jerzy"},{"family":"Jungari","given":"Suresh Banayya"},{"family":"Jürisson","given":"Mikk"},{"family":"Kabir","given":"Zubair"},{"family":"Kadel","given":"Rajendra"},{"family":"Kahsay","given":"Amaha"},{"family":"Kalani","given":"Rizwan"},{"family":"Karami","given":"Manoochehr"},{"family":"Matin","given":"Behzad Karami"},{"family":"Karch","given":"André"},{"family":"Karema","given":"Corine"},{"family":"Karimi-Sari","given":"Hamidreza"},{"family":"Kasaeian","given":"Amir"},{"family":"Kassa","given":"Dessalegn H."},{"family":"Kassa","given":"Getachew Mullu"},{"family":"Kassa","given":"Tesfaye Dessale"},{"family":"Kassebaum","given":"Nicholas J."},{"family":"Katikireddi","given":"Srinivasa Vittal"},{"family":"Kaul","given":"Anil"},{"family":"Kazemi","given":"Zhila"},{"family":"Karyani","given":"Ali Kazemi"},{"family":"Kazi","given":"Dhruv Satish"},{"family":"Kefale","given":"Adane Teshome"},{"family":"Keiyoro","given":"Peter Njenga"},{"family":"Kemp","given":"Grant Rodgers"},{"family":"Kengne","given":"Andre Pascal"},{"family":"Keren","given":"Andre"},{"family":"Kesavachandran","given":"Chandrasekharan Nair"},{"family":"Khader","given":"Yousef Saleh"},{"family":"Khafaei","given":"Behzad"},{"family":"Khafaie","given":"Morteza Abdullatif"},{"family":"Khajavi","given":"Alireza"},{"family":"Khalid","given":"Nauman"},{"family":"Khalil","given":"Ibrahim A."},{"family":"Khan","given":"Ejaz Ahmad"},{"family":"Khan","given":"Muhammad Shahzeb"},{"family":"Khan","given":"Muhammad Ali"},{"family":"Khang","given":"Young-Ho"},{"family":"Khater","given":"Mona M."},{"family":"Khoja","given":"Abdullah T."},{"family":"Khosravi","given":"Ardeshir"},{"family":"Khosravi","given":"Mohammad Hossein"},{"family":"Khubchandani","given":"Jagdish"},{"family":"Kiadaliri","given":"Aliasghar A."},{"family":"Kibret","given":"Getiye D."},{"family":"Kidanemariam","given":"Zelalem Teklemariam"},{"family":"Kiirithio","given":"Daniel N."},{"family":"Kim","given":"Daniel"},{"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ul","given":"Parvaiz A."},{"family":"Koyanagi","given":"Ai"},{"family":"Kravchenko","given":"Michael A."},{"family":"Krishan","given":"Kewal"},{"family":"Defo","given":"Barthelemy Kuate"},{"family":"Bicer","given":"Burcu Kucuk"},{"family":"Kumar","given":"G. Anil"},{"family":"Kumar","given":"Manasi"},{"family":"Kumar","given":"Pushpendra"},{"family":"Kutz","given":"Michael J."},{"family":"Kuzin","given":"Igor"},{"family":"Kyu","given":"Hmwe Hmwe"},{"family":"Lad","given":"Deepesh P."},{"family":"Lad","given":"Sheetal D."},{"family":"Lafranconi","given":"Alessandra"},{"family":"Lal","given":"Dharmesh Kumar"},{"family":"Lalloo","given":"Ratilal"},{"family":"Lallukka","given":"Tea"},{"family":"Lam","given":"Jennifer O."},{"family":"Lami","given":"Faris Hasan"},{"family":"Lansingh","given":"Van C."},{"family":"Lansky","given":"Sonia"},{"family":"Larson","given":"Heidi J."},{"family":"Latifi","given":"Arman"},{"family":"Lau","given":"Kathryn Mei-Ming"},{"family":"Lazarus","given":"Jeffrey V."},{"family":"Lebedev","given":"Georgy"},{"family":"Lee","given":"Paul H."},{"family":"Leigh","given":"James"},{"family":"Leili","given":"Mostafa"},{"family":"Leshargie","given":"Cheru Tesema"},{"family":"Li","given":"Shanshan"},{"family":"Li","given":"Yichong"},{"family":"Liang","given":"Juan"},{"family":"Lim","given":"Lee-Ling"},{"family":"Lim","given":"Stephen S."},{"family":"Limenih","given":"Miteku Andualem"},{"family":"Linn","given":"Shai"},{"family":"Liu","given":"Shiwei"},{"family":"Liu","given":"Yang"},{"family":"Lodha","given":"Rakesh"},{"family":"Lonsdale","given":"Chris"},{"family":"Lopez","given":"Alan D."},{"family":"Lorkowski","given":"Stefan"},{"family":"Lotufo","given":"Paulo A."},{"family":"Lozano","given":"Rafael"},{"family":"Lunevicius","given":"Raimundas"},{"family":"Ma","given":"Stefan"},{"family":"Macarayan","given":"Erlyn Rachelle King"},{"family":"Mackay","given":"Mark T."},{"family":"MacLachlan","given":"Jennifer H."},{"family":"Maddison","given":"Emilie R."},{"family":"Madotto","given":"Fabiana"},{"family":"Razek","given":"Hassan Magdy Abd El"},{"family":"Razek","given":"Muhammed Magdy Abd El"},{"family":"Maghavani","given":"Dhaval P."},{"family":"Majdan","given":"Marek"},{"family":"Majdzadeh","given":"Reza"},{"family":"Majeed","given":"Azeem"},{"family":"Malekzadeh","given":"Reza"},{"family":"Malta","given":"Deborah Carvalho"},{"family":"Manda","given":"Ana-Laura"},{"family":"Mandarano-Filho","given":"Luiz Garcia"},{"family":"Manguerra","given":"Helena"},{"family":"Mansournia","given":"Mohammad Ali"},{"family":"Mapoma","given":"Chabila Christopher"},{"family":"Marami","given":"Dadi"},{"family":"Maravilla","given":"Joemer C."},{"family":"Marcenes","given":"Wagner"},{"family":"Marczak","given":"Laurie"},{"family":"Marks","given":"Ashley"},{"family":"Marks","given":"Guy B."},{"family":"Martinez","given":"Gabriel"},{"family":"Martins-Melo","given":"Francisco Rogerlândio"},{"family":"Martopullo","given":"Ira"},{"family":"März","given":"Winfried"},{"family":"Marzan","given":"Melvin B."},{"family":"Masci","given":"Joseph R."},{"family":"Massenburg","given":"Benjamin Ballard"},{"family":"Mathur","given":"Manu Raj"},{"family":"Mathur","given":"Prashant"},{"family":"Matzopoulos","given":"Richard"},{"family":"Maulik","given":"Pallab K."},{"family":"Mazidi","given":"Mohsen"},{"family":"McAlinden","given":"Colm"},{"family":"McGrath","given":"John J."},{"family":"McKee","given":"Martin"},{"family":"McMahon","given":"Brian J."},{"family":"Mehata","given":"Suresh"},{"family":"Mehndiratta","given":"Man Mohan"},{"family":"Mehrotra","given":"Ravi"},{"family":"Mehta","given":"Kala M."},{"family":"Mehta","given":"Varshil"},{"family":"Mekonnen","given":"Tefera C."},{"family":"Melese","given":"Addisu"},{"family":"Melku","given":"Mulugeta"},{"family":"Memiah","given":"Peter T. N."},{"family":"Memish","given":"Ziad A."},{"family":"Mendoza","given":"Walter"},{"family":"Mengistu","given":"Desalegn Tadese"},{"family":"Mengistu","given":"Getnet"},{"family":"Mensah","given":"George A."},{"family":"Mereta","given":"Seid Tiku"},{"family":"Meretoja","given":"Atte"},{"family":"Meretoja","given":"Tuomo J."},{"family":"Mestrovic","given":"Tomislav"},{"family":"Mezgebe","given":"Haftay Berhane"},{"family":"Miazgowski","given":"Bartosz"},{"family":"Miazgowski","given":"Tomasz"},{"family":"Millear","given":"Anoushka I."},{"family":"Miller","given":"Ted R."},{"family":"Miller-Petrie","given":"Molly Katherine"},{"family":"Mini","given":"G. K."},{"family":"Mirabi","given":"Parvaneh"},{"family":"Mirarefin","given":"Mojde"},{"family":"Mirica","given":"Andreea"},{"family":"Mirrakhimov","given":"Erkin M."},{"family":"Misganaw","given":"Awoke Temesgen"},{"family":"Mitiku","given":"Habtamu"},{"family":"Moazen","given":"Babak"},{"family":"Mohammad","given":"Karzan Abdulmuhsin"},{"family":"Mohammadi","given":"Moslem"},{"family":"Mohammadifard","given":"Noushin"},{"family":"Mohammed","given":"Mohammed A."},{"family":"Mohammed","given":"Shafiu"},{"family":"Mohan","given":"Viswanathan"},{"family":"Mokdad","given":"Ali H."},{"family":"Molokhia","given":"Mariam"},{"family":"Monasta","given":"Lorenzo"},{"family":"Moradi","given":"Ghobad"},{"family":"Moradi-Lakeh","given":"Maziar"},{"family":"Moradinazar","given":"Mehdi"},{"family":"Moraga","given":"Paula"},{"family":"Morawska","given":"Lidia"},{"family":"Velásquez","given":"Ilais Moreno"},{"family":"Morgado-Da-Costa","given":"Joana"},{"family":"Morrison","given":"Shane Douglas"},{"family":"Moschos","given":"Marilita M."},{"family":"Mouodi","given":"Simin"},{"family":"Mousavi","given":"Seyyed Meysam"},{"family":"Muchie","given":"Kindie Fentahun"},{"family":"Mueller","given":"Ulrich Otto"},{"family":"Mukhopadhyay","given":"Satinath"},{"family":"Muller","given":"Kate"},{"family":"Mumford","given":"John Everett"},{"family":"Musa","given":"Jonah"},{"family":"Musa","given":"Kamarul Imran"},{"family":"Mustafa","given":"Ghulam"},{"family":"Muthupandian","given":"Saravanan"},{"family":"Nachega","given":"Jean B."},{"family":"Nagel","given":"Gabriele"},{"family":"Naheed","given":"Aliya"},{"family":"Nahvijou","given":"Azin"},{"family":"Naik","given":"Gurudatta"},{"family":"Nair","given":"Sanjeev"},{"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 J."},{"family":"Ngalesoni","given":"Frida N."},{"family":"Ngunjiri","given":"Josephine W."},{"family":"Nguyen","given":"Anh Quynh"},{"family":"Nguyen","given":"Grant"},{"family":"Nguyen","given":"Ha Thu"},{"family":"Nguyen","given":"Huong Thanh"},{"family":"Nguyen","given":"Long Hoang"},{"family":"Nguyen","given":"Minh"},{"family":"Nguyen","given":"Trang Huyen"},{"family":"Nichols","given":"Emma"},{"family":"Ningrum","given":"Dina Nur Anggraini"},{"family":"Nirayo","given":"Yirga Legesse"},{"family":"Nixon","given":"Molly R."},{"family":"Nolutshungu","given":"Nomonde"},{"family":"Nomura","given":"Shuhei"},{"family":"Norheim","given":"Ole F."},{"family":"Noroozi","given":"Mehdi"},{"family":"Norrving","given":"Bo"},{"family":"Noubiap","given":"Jean Jacques"},{"family":"Nouri","given":"Hamid Reza"},{"family":"Shiadeh","given":"Malihe Nourollahpour"},{"family":"Nowroozi","given":"Mohammad Reza"},{"family":"Nyasulu","given":"Peter S."},{"family":"Odell","given":"Christopher M."},{"family":"Ofori-Asenso","given":"Richard"},{"family":"Ogbo","given":"Felix Akpojene"},{"family":"Oh","given":"In-Hwan"},{"family":"Oladimeji","given":"Olanrewaju"},{"family":"Olagunju","given":"Andrew T."},{"family":"Olivares","given":"Pedro R."},{"family":"Olsen","given":"Helen Elizabeth"},{"family":"Olusanya","given":"Bolajoko Olubukunola"},{"family":"Olusanya","given":"Jacob Olusegun"},{"family":"Ong","given":"Kanyin L."},{"family":"Ong","given":"Sok King Sk"},{"family":"Oren","given":"Eyal"},{"family":"Orpana","given":"Heather M."},{"family":"Ortiz","given":"Alberto"},{"family":"Ortiz","given":"Justin R."},{"family":"Otstavnov","given":"Stanislav S."},{"family":"Øverland","given":"Simon"},{"family":"Owolabi","given":"Mayowa Ojo"},{"family":"Özdemir","given":"Raziye"},{"family":"A","given":"Mahesh P."},{"family":"Pacella","given":"Rosana"},{"family":"Pakhale","given":"Smita"},{"family":"Pakhare","given":"Abhijit P."},{"family":"Pakpour","given":"Amir H."},{"family":"Pana","given":"Adrian"},{"family":"Panda-Jonas","given":"Songhomitra"},{"family":"Pandian","given":"Jeyaraj Durai"},{"family":"Parisi","given":"Andrea"},{"family":"Park","given":"Eun-Kee"},{"family":"Parry","given":"Charles D. H."},{"family":"Parsian","given":"Hadi"},{"family":"Patel","given":"Shanti"},{"family":"Pati","given":"Sanghamitra"},{"family":"Patton","given":"George C."},{"family":"Paturi","given":"Vishnupriya Rao"},{"family":"Paulson","given":"Katherine R."},{"family":"Pereira","given":"Alexandre"},{"family":"Pereira","given":"David M."},{"family":"Perico","given":"Norberto"},{"family":"Pesudovs","given":"Konrad"},{"family":"Petzold","given":"Max"},{"family":"Phillips","given":"Michael R."},{"family":"Piel","given":"Frédéric B."},{"family":"Pigott","given":"David M."},{"family":"Pillay","given":"Julian David"},{"family":"Pirsaheb","given":"Meghdad"},{"family":"Pishgar","given":"Farhad"},{"family":"Polinder","given":"Suzanne"},{"family":"Postma","given":"Maarten J."},{"family":"Pourshams","given":"Akram"},{"family":"Poustchi","given":"Hossein"},{"family":"Pujar","given":"Ashwini"},{"family":"Prakash","given":"Swayam"},{"family":"Prasad","given":"Narayan"},{"family":"Purcell","given":"Caroline A."},{"family":"Qorbani","given":"Mostafa"},{"family":"Quintana","given":"Hedley"},{"family":"Quistberg","given":"D. Alex"},{"family":"Rade","given":"Kirankumar Waman"},{"family":"Radfar","given":"Amir"},{"family":"Rafay","given":"Anwar"},{"family":"Rafiei","given":"Alireza"},{"family":"Rahim","given":"Fakher"},{"family":"Rahimi","given":"Kazem"},{"family":"Rahimi-Movaghar","given":"Afarin"},{"family":"Rahman","given":"Mahfuzar"},{"family":"Rahman","given":"Mohammad Hifz Ur"},{"family":"Rahman","given":"Muhammad Aziz"},{"family":"Rai","given":"Rajesh Kumar"},{"family":"Rajsic","given":"Sasa"},{"family":"Ram","given":"Usha"},{"family":"Ranabhat","given":"Chhabi Lal"},{"family":"Ranjan","given":"Prabhat"},{"family":"Rao","given":"Puja C."},{"family":"Rawaf","given":"David Laith"},{"family":"Rawaf","given":"Salman"},{"family":"Razo-García","given":"Christian"},{"family":"Reddy","given":"K. Srinath"},{"family":"Reiner","given":"Robert C."},{"family":"Reitsma","given":"Marissa B."},{"family":"Remuzzi","given":"Giuseppe"},{"family":"Renzaho","given":"Andre M. N."},{"family":"Resnikoff","given":"Serge"},{"family":"Rezaei","given":"Satar"},{"family":"Rezaeian","given":"Shahab"},{"family":"Rezai","given":"Mohammad Sadegh"},{"family":"Riahi","given":"Seyed Mohammad"},{"family":"Ribeiro","given":"Antonio Luiz P."},{"family":"Rios-Blancas","given":"Maria Jesus"},{"family":"Roba","given":"Kedir Teji"},{"family":"Roberts","given":"Nicholas L. S."},{"family":"Robinson","given":"Stephen R."},{"family":"Roever","given":"Leonardo"},{"family":"Ronfani","given":"Luca"},{"family":"Roshandel","given":"Gholamreza"},{"family":"Rostami","given":"Ali"},{"family":"Rothenbacher","given":"Dietrich"},{"family":"Roy","given":"Ambuj"},{"family":"Rubagotti","given":"Enrico"},{"family":"Sachdev","given":"Perminder S."},{"family":"Saddik","given":"Basema"},{"family":"Sadeghi","given":"Ehsan"},{"family":"Safari","given":"Hosein"},{"family":"Safdarian","given":"Mahdi"},{"family":"Safi","given":"Sare"},{"family":"Safiri","given":"Saeid"},{"family":"Sagar","given":"Rajesh"},{"family":"Sahebkar","given":"Amirhossein"},{"family":"Sahraian","given":"Mohammad Ali"},{"family":"Salam","given":"Nasir"},{"family":"Salama","given":"Joseph S."},{"family":"Salamati","given":"Payman"},{"family":"Saldanha","given":"Raphael De Freitas"},{"family":"Saleem","given":"Zikria"},{"family":"Salimi","given":"Yahya"},{"family":"Salvi","given":"Sundeep Santosh"},{"family":"Salz","given":"Inbal"},{"family":"Sambala","given":"Evanson Zondani"},{"family":"Samy","given":"Abdallah M."},{"family":"Sanabria","given":"Juan"},{"family":"Sanchez-Niño","given":"Maria Dolores"},{"family":"Santomauro","given":"Damian Francesco"},{"family":"Santos","given":"Itamar S."},{"family":"Santos","given":"João Vasco"},{"family":"Milicevic","given":"Milena M. Santric"},{"family":"Jose","given":"Bruno Piassi Sao"},{"family":"Sarker","given":"Abdur Razzaque"},{"family":"Sarmiento-Suárez","given":"Rodrigo"},{"family":"Sarrafzadegan","given":"Nizal"},{"family":"Sartorius","given":"Benn"},{"family":"Sarvi","given":"Shahabeddin"},{"family":"Sathian","given":"Brijesh"},{"family":"Satpathy","given":"Maheswar"},{"family":"Sawant","given":"Arundhati R."},{"family":"Sawhney","given":"Monika"},{"family":"Saxena","given":"Sonia"},{"family":"Sayyah","given":"Mehdi"},{"family":"Schaeffner","given":"Elke"},{"family":"Schmidt","given":"Maria Inês"},{"family":"Schneider","given":"Ione J. C."},{"family":"Schöttker","given":"Ben"},{"family":"Schutte","given":"Aletta Elisabeth"},{"family":"Schwebel","given":"David C."},{"family":"Schwendicke","given":"Falk"},{"family":"Scott","given":"James G."},{"family":"Sekerija","given":"Mario"},{"family":"Sepanlou","given":"Sadaf G."},{"family":"Serván-Mori","given":"Edson"},{"family":"Seyedmousavi","given":"Seyedmojtaba"},{"family":"Shabaninejad","given":"Hosein"},{"family":"Shackelford","given":"Katya Anne"},{"family":"Shafieesabet","given":"Azadeh"},{"family":"Shahbazi","given":"Mehdi"},{"family":"Shaheen","given":"Amira A."},{"family":"Shaikh","given":"Masood Ali"},{"family":"Shams-Beyranvand","given":"Mehran"},{"family":"Shamsi","given":"Mohammadbagher"},{"family":"Shamsizadeh","given":"Morteza"},{"family":"Sharafi","given":"Kiomars"},{"family":"Sharif","given":"Mehdi"},{"family":"Sharif-Alhoseini","given":"Mahdi"},{"family":"Sharma","given":"Rajesh"},{"family":"She","given":"Jun"},{"family":"Sheikh","given":"Aziz"},{"family":"Shi","given":"Peilin"},{"family":"Shiferaw","given":"Mekonnen Sisay"},{"family":"Shigematsu","given":"Mika"},{"family":"Shiri","given":"Rahman"},{"family":"Shirkoohi","given":"Reza"},{"family":"Shiue","given":"Ivy"},{"family":"Shokraneh","given":"Farhad"},{"family":"Shrime","given":"Mark G."},{"family":"Si","given":"Si"},{"family":"Siabani","given":"Soraya"},{"family":"Siddiqi","given":"Tariq J."},{"family":"Sigfusdottir","given":"Inga Dora"},{"family":"Sigurvinsdottir","given":"Rannveig"},{"family":"Silberberg","given":"Donald H."},{"family":"Silva","given":"Diego Augusto Santos"},{"family":"Silva","given":"João Pedro"},{"family":"Silva","given":"Natacha Torres Da"},{"family":"Silveira","given":"Dayane Gabriele Alves"},{"family":"Singh","given":"Jasvinder A."},{"family":"Singh","given":"Narinder Pal"},{"family":"Singh","given":"Prashant Kumar"},{"family":"Singh","given":"Virendra"},{"family":"Sinha","given":"Dhirendra Narain"},{"family":"Sliwa","given":"Karen"},{"family":"Smith","given":"Mari"},{"family":"Sobaih","given":"Badr Hasan"},{"family":"Sobhani","given":"Soheila"},{"family":"Sobngwi","given":"Eugène"},{"family":"Soneji","given":"Samir S."},{"family":"Soofi","given":"Moslem"},{"family":"Sorensen","given":"Reed J. D."},{"family":"Soriano","given":"Joan B."},{"family":"Soyiri","given":"Ireneous N."},{"family":"Sposato","given":"Luciano A."},{"family":"Sreeramareddy","given":"Chandrashekhar T."},{"family":"Srinivasan","given":"Vinay"},{"family":"Stanaway","given":"Jeffrey D."},{"family":"Starodubov","given":"Vladimir I."},{"family":"Stathopoulou","given":"Vasiliki"},{"family":"Stein","given":"Dan J."},{"family":"Steiner","given":"Caitlyn"},{"family":"Stewart","given":"Leo G."},{"family":"Stokes","given":"Mark A."},{"family":"Subart","given":"Michelle L."},{"family":"Sudaryanto","given":"Agus"},{"family":"Sufiyan","given":"Mu'awiyyah Babale"},{"family":"Sur","given":"Patrick John"},{"family":"Sutradhar","given":"Ipsita"},{"family":"Sykes","given":"Bryan L."},{"family":"Sylaja","given":"P. N."},{"family":"Sylte","given":"Dillon O."},{"family":"Szoeke","given":"Cassandra E. I."},{"family":"Tabarés-Seisdedos","given":"Rafael"},{"family":"Tabuchi","given":"Takahiro"},{"family":"Tadakamadla","given":"Santosh Kumar"},{"family":"Takahashi","given":"Ken"},{"family":"Tandon","given":"Nikhil"},{"family":"Tassew","given":"Segen Gebremeskel"},{"family":"Taveira","given":"Nuno"},{"family":"Tehrani-Banihashemi","given":"Arash"},{"family":"Tekalign","given":"Tigist Gashaw"},{"family":"Tekle","given":"Merhawi Gebremedhin"},{"family":"Temsah","given":"Mohamad-Hani"},{"family":"Temsah","given":"Omar"},{"family":"Terkawi","given":"Abdullah Sulieman"},{"family":"Teshale","given":"Manaye Yihune"},{"family":"Tessema","given":"Belay"},{"family":"Tessema","given":"Gizachew Assefa"},{"family":"Thankappan","given":"Kavumpurathu Raman"},{"family":"Thirunavukkarasu","given":"Sathish"},{"family":"Thomas","given":"Nihal"},{"family":"Thrift","given":"Amanda G."},{"family":"Thurston","given":"George D."},{"family":"Tilahun","given":"Binyam"},{"family":"To","given":"Quyen G."},{"family":"Tobe-Gai","given":"Ruoyan"},{"family":"Tonelli","given":"Marcello"},{"family":"Topor-Madry","given":"Roman"},{"family":"Torre","given":"Anna E."},{"family":"Tortajada-Girbés","given":"Miguel"},{"family":"Touvier","given":"Mathilde"},{"family":"Tovani-Palone","given":"Marcos Roberto"},{"family":"Tran","given":"Bach Xuan"},{"family":"Tran","given":"Khanh Bao"},{"family":"Tripathi","given":"Suryakant"},{"family":"Troeger","given":"Christopher E."},{"family":"Truelsen","given":"Thomas Clement"},{"family":"Truong","given":"Nu Thi"},{"family":"Tsadik","given":"Afewerki Gebremeskel"},{"family":"Tsoi","given":"Derrick"},{"family":"Car","given":"Lorainne Tudor"},{"family":"Tuzcu","given":"E. Murat"},{"family":"Tyrovolas","given":"Stefanos"},{"family":"Ukwaja","given":"Kingsley N."},{"family":"Ullah","given":"Irfan"},{"family":"Undurraga","given":"Eduardo A."},{"family":"Updike","given":"Rachel L."},{"family":"Usman","given":"Muhammad Shariq"},{"family":"Uthman","given":"Olalekan A."},{"family":"Uzun","given":"Selen Begüm"},{"family":"Vaduganathan","given":"Muthiah"},{"family":"Vaezi","given":"Afsane"},{"family":"Vaidya","given":"Gaurang"},{"family":"Valdez","given":"Pascual R."},{"family":"Varavikova","given":"Elena"},{"family":"Vasankari","given":"Tommi Juhani"},{"family":"Venketasubramanian","given":"Narayanaswamy"},{"family":"Villafaina","given":"Santos"},{"family":"Violante","given":"Francesco S."},{"family":"Vladimirov","given":"Sergey Konstantinovitch"},{"family":"Vlassov","given":"Vasily"},{"family":"Vollset","given":"Stein Emil"},{"family":"Vos","given":"Theo"},{"family":"Wagner","given":"Gregory R."},{"family":"Wagnew","given":"Fasil Shiferaw"},{"family":"Waheed","given":"Yasir"},{"family":"Wallin","given":"Mitchell Taylor"},{"family":"Walson","given":"Judd L."},{"family":"Wang","given":"Yanping"},{"family":"Wang","given":"Yuan-Pang"},{"family":"Wassie","given":"Molla Mesele"},{"family":"Weiderpass","given":"Elisabete"},{"family":"Weintraub","given":"Robert G."},{"family":"Weldegebreal","given":"Fitsum"},{"family":"Weldegwergs","given":"Kidu Gidey"},{"family":"Werdecker","given":"Andrea"},{"family":"Werkneh","given":"Adhena Ayaliew"},{"family":"West","given":"T. Eoin"},{"family":"Westerman","given":"Ronny"},{"family":"Whiteford","given":"Harvey A."},{"family":"Widecka","given":"Justyna"},{"family":"Wilner","given":"Lauren B."},{"family":"Wilson","given":"Shadrach"},{"family":"Winkler","given":"Andrea Sylvia"},{"family":"Wiysonge","given":"Charles Shey"},{"family":"Wolfe","given":"Charles D. A."},{"family":"Wu","given":"Shouling"},{"family":"Wu","given":"Yun-Chun"},{"family":"Wyper","given":"Grant M. A."},{"family":"Xavier","given":"Denis"},{"family":"Xu","given":"Gelin"},{"family":"Yadgir","given":"Simon"},{"family":"Yadollahpour","given":"Ali"},{"family":"Jabbari","given":"Seyed Hossein Yahyazadeh"},{"family":"Yakob","given":"Bereket"},{"family":"Yan","given":"Lijing L."},{"family":"Yano","given":"Yuichiro"},{"family":"Yaseri","given":"Mehdi"},{"family":"Yasin","given":"Yasin Jemal"},{"family":"Yentür","given":"Gökalp Kadri"},{"family":"Yeshaneh","given":"Alex"},{"family":"Yimer","given":"Ebrahim M."},{"family":"Yip","given":"Paul"},{"family":"Yirsaw","given":"Biruck Desalegn"},{"family":"Yisma","given":"Engida"},{"family":"Yonemoto","given":"Naohiro"},{"family":"Yonga","given":"Gerald"},{"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Anthony Lin"},{"family":"Zhang","given":"Kai"},{"family":"Zhou","given":"Maigeng"},{"family":"Zodpey","given":"Sanjay"},{"family":"Zuhlke","given":"Liesl Joanna"},{"family":"Naghavi","given":"Mohsen"},{"family":"Murray","given":"Christopher J. L."}],"issued":{"date-parts":[["2018",11,10]]}}}],"schema":"https://github.com/citation-style-language/schema/raw/master/csl-citation.json"} </w:instrText>
      </w:r>
      <w:r w:rsidR="0050368D">
        <w:fldChar w:fldCharType="separate"/>
      </w:r>
      <w:r w:rsidR="0050368D" w:rsidRPr="0050368D">
        <w:rPr>
          <w:rFonts w:ascii="Calibri" w:hAnsi="Calibri" w:cs="Calibri"/>
        </w:rPr>
        <w:t>[13,14]</w:t>
      </w:r>
      <w:r w:rsidR="0050368D">
        <w:fldChar w:fldCharType="end"/>
      </w:r>
      <w:r>
        <w:t xml:space="preserve">. </w:t>
      </w:r>
      <w:r w:rsidR="00E8125E">
        <w:t xml:space="preserve">In such settings the opportunity to miss cases of childhood cancer presenting with symptoms of infection such as fever (e.g. leukaemia), or vomiting and weight loss (e.g. brain tumours), is compounded by the extreme rarity of cancer in this age group and the barriers affecting utilisation of services; </w:t>
      </w:r>
      <w:r w:rsidR="00593DFC">
        <w:t xml:space="preserve">including accessibility </w:t>
      </w:r>
      <w:r w:rsidR="00E8125E">
        <w:t>to</w:t>
      </w:r>
      <w:r w:rsidR="00593DFC">
        <w:t xml:space="preserve"> health care, </w:t>
      </w:r>
      <w:r>
        <w:t>cultural</w:t>
      </w:r>
      <w:r w:rsidR="00593DFC">
        <w:t xml:space="preserve"> factors</w:t>
      </w:r>
      <w:r>
        <w:t>,</w:t>
      </w:r>
      <w:r w:rsidR="00593DFC">
        <w:t xml:space="preserve"> </w:t>
      </w:r>
      <w:r w:rsidR="00202297">
        <w:t>disease</w:t>
      </w:r>
      <w:r>
        <w:t xml:space="preserve"> awareness</w:t>
      </w:r>
      <w:r w:rsidR="00593DFC">
        <w:t xml:space="preserve"> and financial circumstances</w:t>
      </w:r>
      <w:r>
        <w:t xml:space="preserve"> </w:t>
      </w:r>
      <w:r>
        <w:fldChar w:fldCharType="begin"/>
      </w:r>
      <w:r w:rsidR="00124231">
        <w:instrText xml:space="preserve"> ADDIN ZOTERO_ITEM CSL_CITATION {"citationID":"feIqe5hF","properties":{"formattedCitation":"[15\\uc0\\u8211{}17]","plainCitation":"[15–17]","noteIndex":0},"citationItems":[{"id":12811,"uris":["http://zotero.org/groups/23637/items/RVK4LLS7"],"uri":["http://zotero.org/groups/23637/items/RVK4LLS7"],"itemData":{"id":12811,"type":"article-journal","abstract":"There is an increasing burden of chronic illness in low and middle income countries, driven by TB/HIV, as well as non-communicable diseases. Few health systems are organized to meet the needs of chronically ill patients, and patients' perspectives on the difficulties of accessing care need to be better understood, particularly in poor resourced settings, to achieve this end. This paper describes the experience of poor households attempting to access chronic care in a rural area of South Africa.","container-title":"BMC Health Services Research","DOI":"10.1186/1472-6963-9-75","ISSN":"1472-6963","issue":"1","journalAbbreviation":"BMC Health Services Research","page":"75","source":"BioMed Central","title":"Affordability, availability and acceptability barriers to health care for the chronically ill: Longitudinal case studies from South Africa","title-short":"Affordability, availability and acceptability barriers to health care for the chronically ill","volume":"9","author":[{"family":"Goudge","given":"Jane"},{"family":"Gilson","given":"Lucy"},{"family":"Russell","given":"Steven"},{"family":"Gumede","given":"Tebogo"},{"family":"Mills","given":"Anne"}],"issued":{"date-parts":[["2009",5,9]]}}},{"id":12814,"uris":["http://zotero.org/groups/23637/items/3I4PRU7G"],"uri":["http://zotero.org/groups/23637/items/3I4PRU7G"],"itemData":{"id":12814,"type":"article-journal","abstract":"An estimated 9.7 million children under the age of five die every year worldwide, approximately 41% of them in sub-Saharan Africa (SSA). Access to adequate health care is among the factors suggested to be associated with child mortality; improved access holds great potential for a significant reduction in under-five death in developing countries. Theory and corresponding frameworks indicate a wide range of factors affecting access to health care, such as traditionally measured variables (distance to a health provider and cost of obtaining health care) and additional variables (social support, time availability and caregiver autonomy). Few analytical studies of traditional variables have been conducted in SSA, and they have significant limitations and inconclusive results. The importance of additional factors has been suggested by qualitative and recent quantitative studies. We propose that access to health care is multidimensional; factors other than distance and cost need to be considered by those planning health care provision if child mortality rates are to be reduced through improved access. Analytical studies that comprehensively evaluate both traditional and additional variables in developing countries are required.","container-title":"Tropical Medicine &amp; International Health","DOI":"10.1111/j.1365-3156.2010.02497.x","ISSN":"1365-3156","issue":"5","language":"en","page":"508-519","source":"Wiley Online Library","title":"How access to health care relates to under-five mortality in sub-Saharan Africa: systematic review","title-short":"How access to health care relates to under-five mortality in sub-Saharan Africa","volume":"15","author":[{"family":"Rutherford","given":"Merrin E."},{"family":"Mulholland","given":"Kim"},{"family":"Hill","given":"Philip C."}],"issued":{"date-parts":[["2010"]]}}},{"id":11732,"uris":["http://zotero.org/groups/23637/items/NQVJ2MSS"],"uri":["http://zotero.org/groups/23637/items/NQVJ2MSS"],"itemData":{"id":11732,"type":"article-journal","abstract":"Inequalities in health according to social conditions are regarded as unnecessary and unjust. There is a large body of evidence on inequalities in adult cancer, observable throughout the societies on a national level as well as on a global scale. Socioeconomic influences on health matter at all ages including childhood, for which childhood cancer is one of the most dreaded diseases. Substantial differences in the reported incidence of childhood cancers have been observed globally by socioeconomic development of a population. This is reflected in the higher incidence rates reported for high-income countries (HICs), particularly for acute lymphoblastic leukemia, and for cancer in infants (below 1 year), compared to low- and middle-income countries (LMICs). Considerable inequalities between populations and degree of socioeconomic development are also noted for survival from childhood cancer, with substantially lower survival rates seen in most LMICs compared to HICs. With respect to inequalities by socioeconomic position (SEP) within countries, findings of an association between SEP and childhood cancer risk are diverse and limited to studies from HICs. On the contrary, observations on social inequalities in survival within countries are accumulating and indicate that survival inequalities do not only concern resource-poor countries but also high-income populations including European countries. In turn, a childhood cancer diagnosis in itself may have implications on the parents´ socioeconomic situation as well as on the later socioeconomic life after having survived the disease. The underlying mechanisms and causal pathways of these empirically demonstrated social inequalities are poorly understood, although it is of significant public health relevance for any actions or strategies to reduce childhood cancer-related inequity. We propose a conceptual framework on potential underlying mechanism and pathways specifically addressing social inequalities in childhood cancer and after childhood cancer to i) illustrate potential pathways by which social determinants may create health inequities at different points of the childhood cancer continuum; ii) illustrate potential pathways by which a childhood cancer diagnosis may impact the socioeconomic situation of the concerned family or the later life of a childhood survivor; and iii) point out how major determinants may relate to each other.","container-title":"Frontiers in Public Health","DOI":"10.3389/fpubh.2019.00084","ISSN":"2296-2565","journalAbbreviation":"Front. Public Health","language":"English","source":"Frontiers","title":"Social Inequalities Along the Childhood Cancer Continuum: An Overview of Evidence and a Conceptual Framework to Identify Underlying Mechanisms and Pathways","title-short":"Social Inequalities Along the Childhood Cancer Continuum","URL":"https://www.frontiersin.org/articles/10.3389/fpubh.2019.00084/full?utm_source=F-AAE&amp;utm_medium=EMLF&amp;utm_campaign=MRK_976839_70_Public_20190430_arts_A","volume":"7","author":[{"family":"Erdmann","given":"Friederike"},{"family":"Feychting","given":"Maria"},{"family":"Mogensen","given":"Hanna"},{"family":"Schmiegelow","given":"Kjeld"},{"family":"Zeeb","given":"Hajo"}],"accessed":{"date-parts":[["2019",4,30]]},"issued":{"date-parts":[["2019"]]}}}],"schema":"https://github.com/citation-style-language/schema/raw/master/csl-citation.json"} </w:instrText>
      </w:r>
      <w:r>
        <w:fldChar w:fldCharType="separate"/>
      </w:r>
      <w:r w:rsidR="0050368D" w:rsidRPr="0050368D">
        <w:rPr>
          <w:rFonts w:ascii="Calibri" w:hAnsi="Calibri" w:cs="Calibri"/>
          <w:szCs w:val="24"/>
        </w:rPr>
        <w:t>[15–17]</w:t>
      </w:r>
      <w:r>
        <w:fldChar w:fldCharType="end"/>
      </w:r>
      <w:r w:rsidR="0050368D">
        <w:t>.</w:t>
      </w:r>
      <w:r>
        <w:t xml:space="preserve"> </w:t>
      </w:r>
    </w:p>
    <w:p w14:paraId="0482AEE9" w14:textId="247CCA4F" w:rsidR="008469CD" w:rsidRDefault="008469CD" w:rsidP="00A71D2B">
      <w:pPr>
        <w:spacing w:after="0" w:line="240" w:lineRule="auto"/>
      </w:pPr>
    </w:p>
    <w:p w14:paraId="297C9EA1" w14:textId="3608C37F" w:rsidR="00A71D2B" w:rsidRDefault="00B448D6" w:rsidP="00A71D2B">
      <w:pPr>
        <w:spacing w:after="0" w:line="240" w:lineRule="auto"/>
      </w:pPr>
      <w:r>
        <w:t>C</w:t>
      </w:r>
      <w:r w:rsidR="004A7F84">
        <w:t>urrently, t</w:t>
      </w:r>
      <w:r w:rsidR="0033099D">
        <w:t xml:space="preserve">he most comprehensive </w:t>
      </w:r>
      <w:r w:rsidR="001F313F">
        <w:t xml:space="preserve">data </w:t>
      </w:r>
      <w:r w:rsidR="00205B25">
        <w:t xml:space="preserve">compendium </w:t>
      </w:r>
      <w:r w:rsidR="007F2BB3">
        <w:t xml:space="preserve">is </w:t>
      </w:r>
      <w:r w:rsidR="0033099D">
        <w:t>the International Incidence of Childhood Cancer study, volume 3</w:t>
      </w:r>
      <w:r w:rsidR="00AC07C4">
        <w:t xml:space="preserve"> (I</w:t>
      </w:r>
      <w:r w:rsidR="00E35F34">
        <w:t>I</w:t>
      </w:r>
      <w:r w:rsidR="003A2602">
        <w:t>CC-3)</w:t>
      </w:r>
      <w:r w:rsidR="0033099D">
        <w:t xml:space="preserve"> </w:t>
      </w:r>
      <w:r w:rsidR="0033099D">
        <w:fldChar w:fldCharType="begin"/>
      </w:r>
      <w:r w:rsidR="00124231">
        <w:instrText xml:space="preserve"> ADDIN ZOTERO_ITEM CSL_CITATION {"citationID":"oYKQdJk2","properties":{"formattedCitation":"[18]","plainCitation":"[18]","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schema":"https://github.com/citation-style-language/schema/raw/master/csl-citation.json"} </w:instrText>
      </w:r>
      <w:r w:rsidR="0033099D">
        <w:fldChar w:fldCharType="separate"/>
      </w:r>
      <w:r w:rsidR="004D24B7" w:rsidRPr="004D24B7">
        <w:rPr>
          <w:rFonts w:ascii="Calibri" w:hAnsi="Calibri" w:cs="Calibri"/>
        </w:rPr>
        <w:t>[18]</w:t>
      </w:r>
      <w:r w:rsidR="0033099D">
        <w:fldChar w:fldCharType="end"/>
      </w:r>
      <w:r w:rsidR="004A7F84">
        <w:t xml:space="preserve">, which </w:t>
      </w:r>
      <w:r w:rsidR="0033099D">
        <w:t>summarises</w:t>
      </w:r>
      <w:r w:rsidR="001F313F">
        <w:t xml:space="preserve"> </w:t>
      </w:r>
      <w:r w:rsidR="007F2BB3">
        <w:t>ICCC-3</w:t>
      </w:r>
      <w:r w:rsidR="001F313F">
        <w:t xml:space="preserve"> coded registrations </w:t>
      </w:r>
      <w:r w:rsidR="007F2BB3">
        <w:t xml:space="preserve"> </w:t>
      </w:r>
      <w:r w:rsidR="007F2BB3">
        <w:fldChar w:fldCharType="begin"/>
      </w:r>
      <w:r w:rsidR="00124231">
        <w:instrText xml:space="preserve"> ADDIN ZOTERO_ITEM CSL_CITATION {"citationID":"YfSvzriL","properties":{"formattedCitation":"[11]","plainCitation":"[11]","noteIndex":0},"citationItems":[{"id":12403,"uris":["http://zotero.org/groups/23637/items/TFCIB4R9"],"uri":["http://zotero.org/groups/23637/items/TFCIB4R9"],"itemData":{"id":12403,"type":"article-journal","abstract":"BACKGROUND: The third edition of the International Classification of Diseases for Oncology (ICD-O-3), which was published in 2000, introduced major changes in coding and classification of neoplasms, notably for leukemias and lymphomas, which are important groups of cancer types that occur in childhood. This necessitated a third revision of the 1996 International Classification of Childhood Cancer (ICCC-3).\nMETHODS: The tumor categories for the ICCC-3 were designed to respect several principles: agreement with current international standards, integration of the entities defined by newly developed diagnostic techniques, continuity with previous childhood classifications, and exhaustiveness.\nRESULTS: The ICCC-3 classifies tumors coded according to the ICD-O-3 into 12 main groups, which are split further into 47 subgroups. These 2 levels of the ICCC-3 allow standardized comparisons of the broad categories of childhood neoplasms in continuity with the previous classifications. The 16 most heterogeneous subgroups are broken down further into 2-11 divisions to allow study of important entities or homogeneous collections of tumors characterized at the cytogenetic or molecular level. Some divisions may be combined across the higher-level categories, such as the B-cell neoplasms within leukemias and lymphomas.\nCONCLUSIONS: The ICCC-3 respects currently existing international standards and was designed for use in international, population-based, epidemiological studies and cancer registries. The use of an international classification system is especially important in the field of pediatric oncology, in which the low frequency of cases requires rigorous procedures to ensure data comparability.","container-title":"Cancer","DOI":"10.1002/cncr.20910","ISSN":"0008-543X","issue":"7","journalAbbreviation":"Cancer","language":"eng","note":"PMID: 15712273","page":"1457-1467","source":"PubMed","title":"International Classification of Childhood Cancer, third edition","volume":"103","author":[{"family":"Steliarova-Foucher","given":"Eva"},{"family":"Stiller","given":"Charles"},{"family":"Lacour","given":"Brigitte"},{"family":"Kaatsch","given":"Peter"}],"issued":{"date-parts":[["2005",4,1]]}}}],"schema":"https://github.com/citation-style-language/schema/raw/master/csl-citation.json"} </w:instrText>
      </w:r>
      <w:r w:rsidR="007F2BB3">
        <w:fldChar w:fldCharType="separate"/>
      </w:r>
      <w:r w:rsidR="003477B0" w:rsidRPr="003477B0">
        <w:rPr>
          <w:rFonts w:ascii="Calibri" w:hAnsi="Calibri" w:cs="Calibri"/>
        </w:rPr>
        <w:t>[11]</w:t>
      </w:r>
      <w:r w:rsidR="007F2BB3">
        <w:fldChar w:fldCharType="end"/>
      </w:r>
      <w:r w:rsidR="007F2BB3">
        <w:t xml:space="preserve"> </w:t>
      </w:r>
      <w:r w:rsidR="00BE2C61">
        <w:t xml:space="preserve">from </w:t>
      </w:r>
      <w:r w:rsidR="007F2BB3">
        <w:t xml:space="preserve">more than 500 </w:t>
      </w:r>
      <w:r w:rsidR="00534F3D">
        <w:t xml:space="preserve">quality assured registries </w:t>
      </w:r>
      <w:r w:rsidR="007F2BB3" w:rsidRPr="00BF2315">
        <w:t xml:space="preserve">in </w:t>
      </w:r>
      <w:r w:rsidR="00BF2315" w:rsidRPr="00BF2315">
        <w:t>81</w:t>
      </w:r>
      <w:r w:rsidR="007F2BB3" w:rsidRPr="00BF2315">
        <w:t xml:space="preserve"> countries</w:t>
      </w:r>
      <w:r w:rsidR="007F2BB3">
        <w:t xml:space="preserve"> and territories</w:t>
      </w:r>
      <w:r w:rsidR="00E5167B">
        <w:t xml:space="preserve">.  </w:t>
      </w:r>
      <w:r w:rsidR="00FD3A7F">
        <w:t>Among t</w:t>
      </w:r>
      <w:r w:rsidR="00B7008C">
        <w:t xml:space="preserve">he </w:t>
      </w:r>
      <w:r w:rsidR="0033099D">
        <w:t xml:space="preserve">contributing </w:t>
      </w:r>
      <w:r w:rsidR="00717A33">
        <w:t>registries</w:t>
      </w:r>
      <w:r w:rsidR="007372E9">
        <w:t xml:space="preserve"> </w:t>
      </w:r>
      <w:r w:rsidR="00B7008C">
        <w:t>covering</w:t>
      </w:r>
      <w:r w:rsidR="007F2BB3">
        <w:t xml:space="preserve"> local, regional or </w:t>
      </w:r>
      <w:r w:rsidR="00717A33">
        <w:t xml:space="preserve">national </w:t>
      </w:r>
      <w:r w:rsidR="00B7008C">
        <w:t>populations</w:t>
      </w:r>
      <w:r w:rsidR="00534F3D">
        <w:t>, more affluent regions of the world</w:t>
      </w:r>
      <w:r w:rsidR="007F2BB3">
        <w:t xml:space="preserve"> are far better represented</w:t>
      </w:r>
      <w:r w:rsidR="00F947C8">
        <w:t>;</w:t>
      </w:r>
      <w:r w:rsidR="001F313F">
        <w:t xml:space="preserve"> the </w:t>
      </w:r>
      <w:r w:rsidR="00717A33">
        <w:t xml:space="preserve">disparity </w:t>
      </w:r>
      <w:r w:rsidR="00BE1E47">
        <w:t>is</w:t>
      </w:r>
      <w:r w:rsidR="00534F3D">
        <w:t xml:space="preserve"> </w:t>
      </w:r>
      <w:r w:rsidR="00717A33">
        <w:t xml:space="preserve">illustrated </w:t>
      </w:r>
      <w:r w:rsidR="008F515D">
        <w:t>in Figure</w:t>
      </w:r>
      <w:r w:rsidR="003A2602">
        <w:t>s</w:t>
      </w:r>
      <w:r w:rsidR="008F515D">
        <w:t xml:space="preserve"> 1</w:t>
      </w:r>
      <w:r w:rsidR="003A2602">
        <w:t xml:space="preserve"> and 2</w:t>
      </w:r>
      <w:r w:rsidR="008F515D">
        <w:t xml:space="preserve">, where </w:t>
      </w:r>
      <w:r w:rsidR="007F2BB3">
        <w:t xml:space="preserve">the </w:t>
      </w:r>
      <w:r w:rsidR="000947E0">
        <w:t>populations</w:t>
      </w:r>
      <w:r w:rsidR="007F2BB3">
        <w:t xml:space="preserve"> covered in </w:t>
      </w:r>
      <w:r w:rsidR="00A71D2B">
        <w:t>IICC-3 and</w:t>
      </w:r>
      <w:r w:rsidR="00F947C8">
        <w:t xml:space="preserve"> the </w:t>
      </w:r>
      <w:r w:rsidR="00A4008D">
        <w:t xml:space="preserve">UN </w:t>
      </w:r>
      <w:r w:rsidR="008F515D">
        <w:t>world estimates</w:t>
      </w:r>
      <w:r w:rsidR="00435FFA">
        <w:t xml:space="preserve"> for </w:t>
      </w:r>
      <w:r w:rsidR="00A4008D">
        <w:t xml:space="preserve">2015 </w:t>
      </w:r>
      <w:r w:rsidR="008F515D">
        <w:fldChar w:fldCharType="begin"/>
      </w:r>
      <w:r w:rsidR="00124231">
        <w:instrText xml:space="preserve"> ADDIN ZOTERO_ITEM CSL_CITATION {"citationID":"LdMl434b","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8F515D">
        <w:fldChar w:fldCharType="separate"/>
      </w:r>
      <w:r w:rsidR="0050368D" w:rsidRPr="0050368D">
        <w:rPr>
          <w:rFonts w:ascii="Calibri" w:hAnsi="Calibri" w:cs="Calibri"/>
        </w:rPr>
        <w:t>[19]</w:t>
      </w:r>
      <w:r w:rsidR="008F515D">
        <w:fldChar w:fldCharType="end"/>
      </w:r>
      <w:r w:rsidR="008F515D">
        <w:t xml:space="preserve"> are </w:t>
      </w:r>
      <w:r w:rsidR="007F2BB3">
        <w:t>categorised</w:t>
      </w:r>
      <w:r w:rsidR="00A71D2B">
        <w:t xml:space="preserve"> by WHO R</w:t>
      </w:r>
      <w:r w:rsidR="003A2602">
        <w:t>egion</w:t>
      </w:r>
      <w:r w:rsidR="00534F3D">
        <w:t xml:space="preserve"> </w:t>
      </w:r>
      <w:r w:rsidR="00A71D2B">
        <w:t xml:space="preserve">and </w:t>
      </w:r>
      <w:r w:rsidR="00D312C9">
        <w:t>h</w:t>
      </w:r>
      <w:r w:rsidR="00A4008D">
        <w:t xml:space="preserve">uman </w:t>
      </w:r>
      <w:r w:rsidR="00D312C9">
        <w:t>d</w:t>
      </w:r>
      <w:r w:rsidR="00A4008D">
        <w:t xml:space="preserve">evelopment </w:t>
      </w:r>
      <w:r w:rsidR="00D312C9">
        <w:t>i</w:t>
      </w:r>
      <w:r w:rsidR="00A4008D">
        <w:t>ndex</w:t>
      </w:r>
      <w:r w:rsidR="00A71D2B">
        <w:t xml:space="preserve"> (</w:t>
      </w:r>
      <w:r w:rsidR="0036469B">
        <w:t>HDI</w:t>
      </w:r>
      <w:r w:rsidR="00A71D2B">
        <w:t>)</w:t>
      </w:r>
      <w:r w:rsidR="00A4008D">
        <w:t xml:space="preserve">.  </w:t>
      </w:r>
      <w:r w:rsidR="00F947C8">
        <w:t>W</w:t>
      </w:r>
      <w:r w:rsidR="00A71D2B">
        <w:t xml:space="preserve">ith large parts of Africa, Asia and Latin America </w:t>
      </w:r>
      <w:r w:rsidR="00F947C8">
        <w:t xml:space="preserve">missing, countries outside the very </w:t>
      </w:r>
      <w:r w:rsidR="00653443">
        <w:t xml:space="preserve">high </w:t>
      </w:r>
      <w:r w:rsidR="00F947C8">
        <w:t xml:space="preserve">HDI </w:t>
      </w:r>
      <w:r w:rsidR="00F023E6">
        <w:t>category</w:t>
      </w:r>
      <w:r w:rsidR="00F947C8">
        <w:t xml:space="preserve"> are poorly represented</w:t>
      </w:r>
      <w:r w:rsidR="00A71D2B">
        <w:t xml:space="preserve">. </w:t>
      </w:r>
      <w:r w:rsidR="009A5397">
        <w:t>One exception is the UN region of</w:t>
      </w:r>
      <w:r w:rsidR="00520D7B">
        <w:t xml:space="preserve"> </w:t>
      </w:r>
      <w:r w:rsidR="00A71D2B">
        <w:t>Southern Africa</w:t>
      </w:r>
      <w:r w:rsidR="009A5397">
        <w:t>, where two countries (Botswana and South Africa) provided data from cancer registries</w:t>
      </w:r>
      <w:r w:rsidR="00BE1E47">
        <w:t xml:space="preserve"> </w:t>
      </w:r>
      <w:r w:rsidR="00F947C8">
        <w:t xml:space="preserve">estimating </w:t>
      </w:r>
      <w:r w:rsidR="000947E0">
        <w:t xml:space="preserve">a </w:t>
      </w:r>
      <w:r w:rsidR="000947E0">
        <w:lastRenderedPageBreak/>
        <w:t xml:space="preserve">regional coverage of 80%, </w:t>
      </w:r>
      <w:r w:rsidR="00F947C8">
        <w:t xml:space="preserve">the </w:t>
      </w:r>
      <w:r w:rsidR="000947E0">
        <w:t>third highest globally.</w:t>
      </w:r>
      <w:r w:rsidR="00A71D2B">
        <w:t xml:space="preserve"> </w:t>
      </w:r>
      <w:r w:rsidR="009A5397">
        <w:t>T</w:t>
      </w:r>
      <w:r w:rsidR="0036469B">
        <w:t xml:space="preserve">he </w:t>
      </w:r>
      <w:r w:rsidR="00520D7B">
        <w:t xml:space="preserve">lowest </w:t>
      </w:r>
      <w:r w:rsidR="00C356E6">
        <w:t xml:space="preserve">estimated </w:t>
      </w:r>
      <w:r w:rsidR="00520D7B">
        <w:t xml:space="preserve">coverage </w:t>
      </w:r>
      <w:r w:rsidR="009A5397">
        <w:t xml:space="preserve">is noted for </w:t>
      </w:r>
      <w:r w:rsidR="00520D7B">
        <w:t>Eastern</w:t>
      </w:r>
      <w:r w:rsidR="0036469B">
        <w:t xml:space="preserve"> </w:t>
      </w:r>
      <w:r w:rsidR="00C356E6" w:rsidRPr="00A969D2">
        <w:t xml:space="preserve">Africa </w:t>
      </w:r>
      <w:r w:rsidR="0036469B" w:rsidRPr="00A969D2">
        <w:t>(</w:t>
      </w:r>
      <w:r w:rsidR="00D774FA" w:rsidRPr="00A969D2">
        <w:t>1.5</w:t>
      </w:r>
      <w:r w:rsidR="0036469B" w:rsidRPr="00A969D2">
        <w:t>%)</w:t>
      </w:r>
      <w:r w:rsidR="00520D7B" w:rsidRPr="00A969D2">
        <w:t>, Middle</w:t>
      </w:r>
      <w:r w:rsidR="0036469B" w:rsidRPr="00A969D2">
        <w:t xml:space="preserve"> </w:t>
      </w:r>
      <w:r w:rsidR="00C356E6" w:rsidRPr="00A969D2">
        <w:t xml:space="preserve">Africa </w:t>
      </w:r>
      <w:r w:rsidR="0036469B" w:rsidRPr="00A969D2">
        <w:t>(</w:t>
      </w:r>
      <w:r w:rsidR="00D774FA" w:rsidRPr="00A969D2">
        <w:t>1.1</w:t>
      </w:r>
      <w:r w:rsidR="0036469B" w:rsidRPr="00A969D2">
        <w:t>%)</w:t>
      </w:r>
      <w:r w:rsidR="00520D7B" w:rsidRPr="00A969D2">
        <w:t>, and Western Africa</w:t>
      </w:r>
      <w:r w:rsidR="0036469B" w:rsidRPr="00A969D2">
        <w:t xml:space="preserve"> (</w:t>
      </w:r>
      <w:r w:rsidR="00D774FA" w:rsidRPr="00A969D2">
        <w:t>0.5</w:t>
      </w:r>
      <w:r w:rsidR="0036469B" w:rsidRPr="00A969D2">
        <w:t>%)</w:t>
      </w:r>
      <w:r w:rsidR="00520D7B">
        <w:t xml:space="preserve">. </w:t>
      </w:r>
    </w:p>
    <w:p w14:paraId="28033D00" w14:textId="647541D3" w:rsidR="0044087A" w:rsidRDefault="0044087A">
      <w:pPr>
        <w:spacing w:after="0" w:line="240" w:lineRule="auto"/>
      </w:pPr>
    </w:p>
    <w:p w14:paraId="2794461A" w14:textId="2ED2005F" w:rsidR="00337929" w:rsidRDefault="00FD2C38" w:rsidP="008F3498">
      <w:r>
        <w:t xml:space="preserve">Current estimates of the global burden of cancer </w:t>
      </w:r>
      <w:r>
        <w:fldChar w:fldCharType="begin"/>
      </w:r>
      <w:r w:rsidR="00124231">
        <w:instrText xml:space="preserve"> ADDIN ZOTERO_ITEM CSL_CITATION {"citationID":"NL5igPyn","properties":{"formattedCitation":"[1,20,21]","plainCitation":"[1,20,21]","noteIndex":0},"citationItems":[{"id":11591,"uris":["http://zotero.org/groups/23637/items/5Z9F9FD2"],"uri":["http://zotero.org/groups/23637/items/5Z9F9FD2"],"itemData":{"id":11591,"type":"article-journal","abstract":"Estimates of the worldwide incidence and mortality from 36 cancers and for all cancers combined for the year 2018 are now available in the GLOBOCAN 2018 database, compiled and disseminated by the International Agency for Research on Cancer (IARC). This paper reviews the sources and methods used in compiling the cancer statistics in 185 countries. The validity of the national estimates depends upon the representativeness of the source information, and to take into account possible sources of bias, uncertainty intervals are now provided for the estimated sex- and site-specific all-ages number of new cancer cases and cancer deaths. We briefly describe the key results globally and by world region. There were an estimated 18.1 million (95% UI: 17.5–18.7 million) new cases of cancer (17 million excluding non-melanoma skin cancer) and 9.6 million (95% UI: 9.3–9.8 million) deaths from cancer (9.5 million excluding non-melanoma skin cancer) worldwide in 2018.","container-title":"International Journal of Cancer","DOI":"10.1002/ijc.31937","ISSN":"1097-0215","issue":"8","language":"en","page":"1941-1953","source":"Wiley Online Library","title":"Estimating the global cancer incidence and mortality in 2018: GLOBOCAN sources and methods","title-short":"Estimating the global cancer incidence and mortality in 2018","volume":"144","author":[{"family":"Ferlay","given":"J."},{"family":"Colombet","given":"M."},{"family":"Soerjomataram","given":"I."},{"family":"Mathers","given":"C."},{"family":"Parkin","given":"D. M."},{"family":"Piñeros","given":"M."},{"family":"Znaor","given":"A."},{"family":"Bray","given":"F."}],"issued":{"date-parts":[["2019"]]}}},{"id":10969,"uris":["http://zotero.org/groups/23637/items/B5BT8UXL"],"uri":["http://zotero.org/groups/23637/items/B5BT8UXL"],"itemData":{"id":10969,"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journalAbbreviation":"CA Cancer J Clin","language":"eng","note":"PMID: 30207593","page":"394-424","source":"PubMed","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11]]}}},{"id":10792,"uris":["http://zotero.org/groups/23637/items/XB5PECNM"],"uri":["http://zotero.org/groups/23637/items/XB5PECNM"],"itemData":{"id":10792,"type":"article-journal","container-title":"JAMA Oncology","DOI":"10.1001/jamaoncol.2016.5688","ISSN":"2374-2437","issue":"4","language":"en","page":"524","source":"Crossref","title":"Global, Regional, and National Cancer Incidence, Mortality, Years of Life Lost, Years Lived With Disability, and Disability-Adjusted Life-years for 32 Cancer Groups, 1990 to 2015: A Systematic Analysis for the Global Burden of Disease Study","title-short":"Global, Regional, and National Cancer Incidence, Mortality, Years of Life Lost, Years Lived With Disability, and Disability-Adjusted Life-years for 32 Cancer Groups, 1990 to 2015","volume":"3","author":[{"literal":"Global Burden of Disease Cancer Collaboration"},{"family":"Fitzmaurice","given":"Christina"},{"family":"Allen","given":"Christine"},{"family":"Barber","given":"Ryan M."},{"family":"Barregard","given":"Lars"},{"family":"Bhutta","given":"Zulfiqar A."},{"family":"Brenner","given":"Hermann"},{"family":"Dicker","given":"Daniel J."},{"family":"Chimed-Orchir","given":"Odgerel"},{"family":"Dandona","given":"Rakhi"},{"family":"Dandona","given":"Lalit"},{"family":"Fleming","given":"Tom"},{"family":"Forouzanfar","given":"Mohammad H."},{"family":"Hancock","given":"Jamie"},{"family":"Hay","given":"Roderick J."},{"family":"Hunter-Merrill","given":"Rachel"},{"family":"Huynh","given":"Chantal"},{"family":"Hosgood","given":"H. Dean"},{"family":"Johnson","given":"Catherine O."},{"family":"Jonas","given":"Jost B."},{"family":"Khubchandani","given":"Jagdish"},{"family":"Kumar","given":"G. Anil"},{"family":"Kutz","given":"Michael"},{"family":"Lan","given":"Qing"},{"family":"Larson","given":"Heidi J."},{"family":"Liang","given":"Xiaofeng"},{"family":"Lim","given":"Stephen S."},{"family":"Lopez","given":"Alan D."},{"family":"MacIntyre","given":"Michael F."},{"family":"Marczak","given":"Laurie"},{"family":"Marquez","given":"Neal"},{"family":"Mokdad","given":"Ali H."},{"family":"Pinho","given":"Christine"},{"family":"Pourmalek","given":"Farshad"},{"family":"Salomon","given":"Joshua A."},{"family":"Sanabria","given":"Juan Ramon"},{"family":"Sandar","given":"Logan"},{"family":"Sartorius","given":"Benn"},{"family":"Schwartz","given":"Stephen M."},{"family":"Shackelford","given":"Katya A."},{"family":"Shibuya","given":"Kenji"},{"family":"Stanaway","given":"Jeff"},{"family":"Steiner","given":"Caitlyn"},{"family":"Sun","given":"Jiandong"},{"family":"Takahashi","given":"Ken"},{"family":"Vollset","given":"Stein Emil"},{"family":"Vos","given":"Theo"},{"family":"Wagner","given":"Joseph A."},{"family":"Wang","given":"Haidong"},{"family":"Westerman","given":"Ronny"},{"family":"Zeeb","given":"Hajo"},{"family":"Zoeckler","given":"Leo"},{"family":"Abd-Allah","given":"Foad"},{"family":"Ahmed","given":"Muktar Beshir"},{"family":"Alabed","given":"Samer"},{"family":"Alam","given":"Noore K."},{"family":"Aldhahri","given":"Saleh Fahed"},{"family":"Alem","given":"Girma"},{"family":"Alemayohu","given":"Mulubirhan Assefa"},{"family":"Ali","given":"Raghib"},{"family":"Al-Raddadi","given":"Rajaa"},{"family":"Amare","given":"Azmeraw"},{"family":"Amoako","given":"Yaw"},{"family":"Artaman","given":"Al"},{"family":"Asayesh","given":"Hamid"},{"family":"Atnafu","given":"Niguse"},{"family":"Awasthi","given":"Ashish"},{"family":"Saleem","given":"Huda Ba"},{"family":"Barac","given":"Aleksandra"},{"family":"Bedi","given":"Neeraj"},{"family":"Bensenor","given":"Isabela"},{"family":"Berhane","given":"Adugnaw"},{"family":"Bernabé","given":"Eduardo"},{"family":"Betsu","given":"Balem"},{"family":"Binagwaho","given":"Agnes"},{"family":"Boneya","given":"Dube"},{"family":"Campos-Nonato","given":"Ismael"},{"family":"Castañeda-Orjuela","given":"Carlos"},{"family":"Catalá-López","given":"Ferrán"},{"family":"Chiang","given":"Peggy"},{"family":"Chibueze","given":"Chioma"},{"family":"Chitheer","given":"Abdulaal"},{"family":"Choi","given":"Jee-Young"},{"family":"Cowie","given":"Benjamin"},{"family":"Damtew","given":"Solomon"},{"family":"Neves","given":"José","non-dropping-particle":"das"},{"family":"Dey","given":"Suhojit"},{"family":"Dharmaratne","given":"Samath"},{"family":"Dhillon","given":"Preet"},{"family":"Ding","given":"Eric"},{"family":"Driscoll","given":"Tim"},{"family":"Ekwueme","given":"Donatus"},{"family":"Endries","given":"Aman Yesuf"},{"family":"Farvid","given":"Maryam"},{"family":"Farzadfar","given":"Farshad"},{"family":"Fernandes","given":"Joao"},{"family":"Fischer","given":"Florian"},{"family":"G/hiwot","given":"Tsegaye Tewelde"},{"family":"Gebru","given":"Alemseged"},{"family":"Gopalani","given":"Sameer"},{"family":"Hailu","given":"Alemayehu"},{"family":"Horino","given":"Masako"},{"family":"Horita","given":"Nobuyuki"},{"family":"Husseini","given":"Abdullatif"},{"family":"Huybrechts","given":"Inge"},{"family":"Inoue","given":"Manami"},{"family":"Islami","given":"Farhad"},{"family":"Jakovljevic","given":"Mihajlo"},{"family":"James","given":"Spencer"},{"family":"Javanbakht","given":"Mehdi"},{"family":"Jee","given":"Sun Ha"},{"family":"Kasaeian","given":"Amir"},{"family":"Kedir","given":"Muktar Sano"},{"family":"Khader","given":"Yousef S."},{"family":"Khang","given":"Young-Ho"},{"family":"Kim","given":"Daniel"},{"family":"Leigh","given":"James"},{"family":"Linn","given":"Shai"},{"family":"Lunevicius","given":"Raimundas"},{"family":"El Razek","given":"Hassan Magdy Abd"},{"family":"Malekzadeh","given":"Reza"},{"family":"Malta","given":"Deborah Carvalho"},{"family":"Marcenes","given":"Wagner"},{"family":"Markos","given":"Desalegn"},{"family":"Melaku","given":"Yohannes A."},{"family":"Meles","given":"Kidanu G"},{"family":"Mendoza","given":"Walter"},{"family":"Mengiste","given":"Desalegn Tadese"},{"family":"Meretoja","given":"Tuomo J."},{"family":"Miller","given":"Ted R."},{"family":"Mohammad","given":"Karzan Abdulmuhsin"},{"family":"Mohammadi","given":"Alireza"},{"family":"Mohammed","given":"Shafiu"},{"family":"Moradi-Lakeh","given":"Maziar"},{"family":"Nagel","given":"Gabriele"},{"family":"Nand","given":"Devina"},{"family":"Le Nguyen","given":"Quyen"},{"family":"Nolte","given":"Sandra"},{"family":"Ogbo","given":"Felix A."},{"family":"Oladimeji","given":"Kelechi E."},{"family":"Oren","given":"Eyal"},{"family":"Pa","given":"Mahesh"},{"family":"Park","given":"Eun-Kee"},{"family":"Pereira","given":"David M"},{"family":"Plass","given":"Dietrich"},{"family":"Qorbani","given":"Mostafa"},{"family":"Radfar","given":"Amir"},{"family":"Rafay","given":"Anwar"},{"family":"Rahman","given":"Mahfuzar"},{"family":"Rana","given":"Saleem M."},{"family":"Søreide","given":"Kjetil"},{"family":"Satpathy","given":"Maheswar"},{"family":"Sawhney","given":"Monika"},{"family":"Sepanlou","given":"Sadaf G."},{"family":"Shaikh","given":"Masood Ali"},{"family":"She","given":"Jun"},{"family":"Shiue","given":"Ivy"},{"family":"Shore","given":"Hirbo Roba"},{"family":"Shrime","given":"Mark G."},{"family":"So","given":"Samuel"},{"family":"Soneji","given":"Samir"},{"family":"Stathopoulou","given":"Vasiliki"},{"family":"Stroumpoulis","given":"Konstantinos"},{"family":"Sufiyan","given":"Muawiyyah Babale"},{"family":"Sykes","given":"Bryan L."},{"family":"Tabarés-Seisdedos","given":"Rafael"},{"family":"Tadese","given":"Fentaw"},{"family":"Tedla","given":"Bemnet Amare"},{"family":"Tessema","given":"Gizachew Assefa"},{"family":"Thakur","given":"J. S."},{"family":"Tran","given":"Bach Xuan"},{"family":"Ukwaja","given":"Kingsley Nnanna"},{"family":"Uzochukwu","given":"Benjamin S. Chudi"},{"family":"Vlassov","given":"Vasiliy Victorovich"},{"family":"Weiderpass","given":"Elisabete"},{"family":"Wubshet Terefe","given":"Mamo"},{"family":"Yebyo","given":"Henock Gebremedhin"},{"family":"Yimam","given":"Hassen Hamid"},{"family":"Yonemoto","given":"Naohiro"},{"family":"Younis","given":"Mustafa Z."},{"family":"Yu","given":"Chuanhua"},{"family":"Zaidi","given":"Zoubida"},{"family":"Zaki","given":"Maysaa El Sayed"},{"family":"Zenebe","given":"Zerihun Menlkalew"},{"family":"Murray","given":"Christopher J. L."},{"family":"Naghavi","given":"Mohsen"}],"issued":{"date-parts":[["2017",4,1]]}}}],"schema":"https://github.com/citation-style-language/schema/raw/master/csl-citation.json"} </w:instrText>
      </w:r>
      <w:r>
        <w:fldChar w:fldCharType="separate"/>
      </w:r>
      <w:r w:rsidR="0050368D" w:rsidRPr="0050368D">
        <w:rPr>
          <w:rFonts w:ascii="Calibri" w:hAnsi="Calibri" w:cs="Calibri"/>
        </w:rPr>
        <w:t>[1,20,21]</w:t>
      </w:r>
      <w:r>
        <w:fldChar w:fldCharType="end"/>
      </w:r>
      <w:r>
        <w:t xml:space="preserve"> </w:t>
      </w:r>
      <w:r w:rsidR="008F3498">
        <w:t>suggest</w:t>
      </w:r>
      <w:r>
        <w:t xml:space="preserve"> broad scale geographic variations in the incidence of childhood cancer.  </w:t>
      </w:r>
      <w:r w:rsidR="008F3498">
        <w:t>I</w:t>
      </w:r>
      <w:r>
        <w:t xml:space="preserve">n reality, </w:t>
      </w:r>
      <w:r w:rsidR="00737F20">
        <w:t xml:space="preserve">however, </w:t>
      </w:r>
      <w:r>
        <w:t xml:space="preserve">it is unclear what the relative contributions of genuine differences in the risk of childhood cancer and variations in reporting </w:t>
      </w:r>
      <w:r w:rsidR="00F177E2">
        <w:t xml:space="preserve">standards and under-diagnosis </w:t>
      </w:r>
      <w:r>
        <w:t xml:space="preserve">of childhood cancer </w:t>
      </w:r>
      <w:r w:rsidR="00F177E2">
        <w:t xml:space="preserve">cases </w:t>
      </w:r>
      <w:r>
        <w:t xml:space="preserve">in different settings </w:t>
      </w:r>
      <w:r w:rsidR="00737F20">
        <w:t xml:space="preserve">make </w:t>
      </w:r>
      <w:r>
        <w:t xml:space="preserve">to the </w:t>
      </w:r>
      <w:r w:rsidR="00737F20">
        <w:t xml:space="preserve">registration </w:t>
      </w:r>
      <w:r>
        <w:t xml:space="preserve">patterns observed </w:t>
      </w:r>
      <w:r>
        <w:fldChar w:fldCharType="begin"/>
      </w:r>
      <w:r w:rsidR="00124231">
        <w:instrText xml:space="preserve"> ADDIN ZOTERO_ITEM CSL_CITATION {"citationID":"ywJRZ0cu","properties":{"formattedCitation":"[5,22]","plainCitation":"[5,22]","noteIndex":0},"citationItems":[{"id":11597,"uris":["http://zotero.org/groups/23637/items/Q5NQFCCX"],"uri":["http://zotero.org/groups/23637/items/Q5NQFCCX"],"itemData":{"id":11597,"type":"article-journal","abstract":"Global studies of childhood cancer provide clues to cancer etiology, facilitate prevention and early diagnosis, identify biologic differences, improve survival rates in low-income countries (LIC) by facilitating quality improvement initiatives, and improve outcomes in high-income countries (HIC) through studies of tumor biology and collaborative clinical trials. Incidence rates of cancer differ between various ethnic groups within a single country and between various countries with similar ethnic compositions. Such differences may be the result of genetic predisposition, early or delayed exposure to infectious diseases, and other environmental factors. The reported incidence of childhood leukemia is lower in LIC than in more prosperous countries. Registration of childhood leukemia requires recognition of symptoms, rapid access to primary and tertiary medical care (a pediatric cancer unit), a correct diagnosis, and a data management infrastructure. In LIC, where these services are lacking, some children with leukemia may die before diagnosis and registration. In this environment, epidemiologic studies would seem to be an unaffordable luxury, but in reality represent a key element for progress. Hospital-based registries are both feasible and essential in LIC, and can be developed using available training programs for data managers and the free online Pediatric Oncology Networked Data Base (www.POND4kids.org), which allows collection, analysis, and sharing of data.","container-title":"Cancer","DOI":"10.1002/cncr.23205","ISSN":"0008-543X","issue":"3","journalAbbreviation":"Cancer","language":"eng","note":"PMID: 18072274","page":"461-472","source":"PubMed","title":"Childhood cancer epidemiology in low-income countries","volume":"112","author":[{"family":"Howard","given":"Scott C."},{"family":"Metzger","given":"Monika L."},{"family":"Wilimas","given":"Judith A."},{"family":"Quintana","given":"Yuri"},{"family":"Pui","given":"Ching-Hon"},{"family":"Robison","given":"Leslie L."},{"family":"Ribeiro","given":"Raul C."}],"issued":{"date-parts":[["2008",2,1]]}}},{"id":11470,"uris":["http://zotero.org/groups/23637/items/T4LRLRGW"],"uri":["http://zotero.org/groups/23637/items/T4LRLRGW"],"itemData":{"id":11470,"type":"article-journal","abstract":"&lt;h2&gt;Summary&lt;/h2&gt;&lt;p&gt;Patterns of cancer incidence across the world have undergone substantial changes as a result of industrialisation and economic development. However, the economies of most countries remain at an early or intermediate stage of development—these stages are characterised by poverty, too few health-care providers, weak health systems, and poor access to education, modern technology, and health care because of scattered rural populations. Low-income and middle-income countries also have younger populations and therefore a larger proportion of children with cancer than high-income countries. Most of these children die from the disease. Chronic infections, which remain the most common causes of disease-related death in all except high-income countries, can also be major risk factors for childhood cancer in poorer regions. We discuss childhood cancer in relation to global development and propose strategies that could result in improved survival. Education of the public, more and better-trained health professionals, strengthened cancer services, locally relevant research, regional hospital networks, international collaboration, and health insurance are all essential components of an enhanced model of care.&lt;/p&gt;","container-title":"The Lancet Oncology","DOI":"10.1016/S1470-2045(13)70008-1","ISSN":"1470-2045, 1474-5488","issue":"3","journalAbbreviation":"The Lancet Oncology","language":"English","note":"PMID: 23434340","page":"e104-e116","source":"www.thelancet.com","title":"Paediatric cancer in low-income and middle-income countries","volume":"14","author":[{"family":"Magrath","given":"Ian"},{"family":"Steliarova-Foucher","given":"Eva"},{"family":"Epelman","given":"Sidnei"},{"family":"Ribeiro","given":"Raul C."},{"family":"Harif","given":"Mhamed"},{"family":"Li","given":"Chi-Kong"},{"family":"Kebudi","given":"Rejin"},{"family":"Macfarlane","given":"Scott D."},{"family":"Howard","given":"Scott C."}],"issued":{"date-parts":[["2013",3,1]]}}}],"schema":"https://github.com/citation-style-language/schema/raw/master/csl-citation.json"} </w:instrText>
      </w:r>
      <w:r>
        <w:fldChar w:fldCharType="separate"/>
      </w:r>
      <w:r w:rsidR="0050368D" w:rsidRPr="0050368D">
        <w:rPr>
          <w:rFonts w:ascii="Calibri" w:hAnsi="Calibri" w:cs="Calibri"/>
        </w:rPr>
        <w:t>[5,22]</w:t>
      </w:r>
      <w:r>
        <w:fldChar w:fldCharType="end"/>
      </w:r>
      <w:r>
        <w:t xml:space="preserve">.    </w:t>
      </w:r>
    </w:p>
    <w:p w14:paraId="51B70ED3" w14:textId="7AF9A770" w:rsidR="00DE027D" w:rsidRDefault="004A6729" w:rsidP="00DE027D">
      <w:pPr>
        <w:spacing w:after="0" w:line="240" w:lineRule="auto"/>
      </w:pPr>
      <w:r>
        <w:t>W</w:t>
      </w:r>
      <w:r w:rsidR="00BC07EB">
        <w:t xml:space="preserve">ith </w:t>
      </w:r>
      <w:r>
        <w:t xml:space="preserve">the aim of </w:t>
      </w:r>
      <w:r w:rsidR="00B95996">
        <w:t xml:space="preserve">correcting for </w:t>
      </w:r>
      <w:r w:rsidR="003511D4">
        <w:t>possible</w:t>
      </w:r>
      <w:r w:rsidR="00B95996">
        <w:t xml:space="preserve"> underdiagnosis, </w:t>
      </w:r>
      <w:r w:rsidR="00590CA3">
        <w:t xml:space="preserve">Ward </w:t>
      </w:r>
      <w:r w:rsidR="00E5167B">
        <w:t>and colleagues</w:t>
      </w:r>
      <w:r w:rsidR="00590CA3">
        <w:t xml:space="preserve"> </w:t>
      </w:r>
      <w:r w:rsidR="00BC7AD6">
        <w:t xml:space="preserve">developed a Global Childhood Cancer (GCC) model </w:t>
      </w:r>
      <w:r w:rsidR="00421C85">
        <w:t xml:space="preserve">in which they </w:t>
      </w:r>
      <w:r w:rsidR="00DA5315">
        <w:t>extrapolat</w:t>
      </w:r>
      <w:r w:rsidR="003511D4">
        <w:t>ed</w:t>
      </w:r>
      <w:r w:rsidR="00DA5315">
        <w:t xml:space="preserve"> both the available cancer incidence data and health system measures across regions and within groups of countries with similar levels of development</w:t>
      </w:r>
      <w:r w:rsidR="00E5167B">
        <w:t xml:space="preserve"> </w:t>
      </w:r>
      <w:r w:rsidR="00E5167B">
        <w:fldChar w:fldCharType="begin"/>
      </w:r>
      <w:r w:rsidR="00124231">
        <w:instrText xml:space="preserve"> ADDIN ZOTERO_ITEM CSL_CITATION {"citationID":"DfccZzes","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uppress-author":true}],"schema":"https://github.com/citation-style-language/schema/raw/master/csl-citation.json"} </w:instrText>
      </w:r>
      <w:r w:rsidR="00E5167B">
        <w:fldChar w:fldCharType="separate"/>
      </w:r>
      <w:r w:rsidR="0050368D" w:rsidRPr="0050368D">
        <w:rPr>
          <w:rFonts w:ascii="Calibri" w:hAnsi="Calibri" w:cs="Calibri"/>
        </w:rPr>
        <w:t>[23]</w:t>
      </w:r>
      <w:r w:rsidR="00E5167B">
        <w:fldChar w:fldCharType="end"/>
      </w:r>
      <w:r w:rsidR="00DC5038">
        <w:t xml:space="preserve">.  With this model, they </w:t>
      </w:r>
      <w:r w:rsidR="00590CA3">
        <w:t>estimat</w:t>
      </w:r>
      <w:r w:rsidR="00DA5315">
        <w:t>e</w:t>
      </w:r>
      <w:r w:rsidR="00DC5038">
        <w:t>d</w:t>
      </w:r>
      <w:r w:rsidR="00590CA3">
        <w:t xml:space="preserve"> the total observed and unobserved worldwide childhood cancer </w:t>
      </w:r>
      <w:r w:rsidR="00E05E88" w:rsidRPr="00E05E88">
        <w:t>incidence</w:t>
      </w:r>
      <w:r w:rsidR="003511D4">
        <w:t xml:space="preserve"> and</w:t>
      </w:r>
      <w:r w:rsidR="00DA5315">
        <w:t xml:space="preserve"> describ</w:t>
      </w:r>
      <w:r w:rsidR="003511D4">
        <w:t>e</w:t>
      </w:r>
      <w:r w:rsidR="00DC5038">
        <w:t>d</w:t>
      </w:r>
      <w:r w:rsidR="00DA5315">
        <w:t xml:space="preserve"> regional variations in the underlying risk of childhood cancer </w:t>
      </w:r>
      <w:r w:rsidR="0023251C">
        <w:t xml:space="preserve">and </w:t>
      </w:r>
      <w:r w:rsidR="00DA5315">
        <w:t>levels of underdiagnosi</w:t>
      </w:r>
      <w:r w:rsidR="0023251C">
        <w:t>s</w:t>
      </w:r>
      <w:r w:rsidR="00DA5315">
        <w:t xml:space="preserve">.  </w:t>
      </w:r>
      <w:r w:rsidR="00BB64C6">
        <w:t>However, a</w:t>
      </w:r>
      <w:r w:rsidR="0023251C">
        <w:t xml:space="preserve">lthough </w:t>
      </w:r>
      <w:r w:rsidR="00265191">
        <w:t>this approach acknowledges</w:t>
      </w:r>
      <w:r w:rsidR="00B32976">
        <w:t>,</w:t>
      </w:r>
      <w:r w:rsidR="00265191">
        <w:t xml:space="preserve"> and attempts to account for variation in the </w:t>
      </w:r>
      <w:r w:rsidR="00421C85">
        <w:t xml:space="preserve">availability and accessibility </w:t>
      </w:r>
      <w:r w:rsidR="00265191">
        <w:t xml:space="preserve">of healthcare, it </w:t>
      </w:r>
      <w:r w:rsidR="00B95996">
        <w:t xml:space="preserve">remains </w:t>
      </w:r>
      <w:r w:rsidR="00265191">
        <w:t xml:space="preserve">susceptible to </w:t>
      </w:r>
      <w:r w:rsidR="00421C85">
        <w:t xml:space="preserve">sparsity of </w:t>
      </w:r>
      <w:r w:rsidR="00265191">
        <w:t>data</w:t>
      </w:r>
      <w:r w:rsidR="00421C85">
        <w:t xml:space="preserve"> (Figure 1).</w:t>
      </w:r>
      <w:r w:rsidR="00265191">
        <w:t xml:space="preserve"> </w:t>
      </w:r>
      <w:r w:rsidR="00421C85">
        <w:t>F</w:t>
      </w:r>
      <w:r w:rsidR="00BE2C61">
        <w:t>or example</w:t>
      </w:r>
      <w:r w:rsidR="00421C85">
        <w:t>,</w:t>
      </w:r>
      <w:r w:rsidR="00BE2C61">
        <w:t xml:space="preserve"> </w:t>
      </w:r>
      <w:r w:rsidR="00421C85">
        <w:t xml:space="preserve">estimates for </w:t>
      </w:r>
      <w:r w:rsidR="00E5167B">
        <w:t xml:space="preserve">populous </w:t>
      </w:r>
      <w:r w:rsidR="00BE2C61">
        <w:t xml:space="preserve">Western Africa </w:t>
      </w:r>
      <w:r w:rsidR="00421C85">
        <w:t>are</w:t>
      </w:r>
      <w:r w:rsidR="00BE2C61">
        <w:t xml:space="preserve"> heavily reliant </w:t>
      </w:r>
      <w:r w:rsidR="00E5167B">
        <w:t xml:space="preserve">on </w:t>
      </w:r>
      <w:r w:rsidR="00421C85">
        <w:t xml:space="preserve">just </w:t>
      </w:r>
      <w:r w:rsidR="00194964">
        <w:t xml:space="preserve">one </w:t>
      </w:r>
      <w:r w:rsidR="00E5167B">
        <w:t>registry</w:t>
      </w:r>
      <w:r w:rsidR="00194964">
        <w:t xml:space="preserve"> in Mali</w:t>
      </w:r>
      <w:r w:rsidR="00E5167B">
        <w:t>.</w:t>
      </w:r>
      <w:r w:rsidR="00265191">
        <w:t xml:space="preserve"> </w:t>
      </w:r>
      <w:r w:rsidR="00DE027D">
        <w:t xml:space="preserve"> </w:t>
      </w:r>
    </w:p>
    <w:p w14:paraId="541BC9F6" w14:textId="77777777" w:rsidR="00DE027D" w:rsidRDefault="00DE027D" w:rsidP="00DE027D">
      <w:pPr>
        <w:spacing w:after="0" w:line="240" w:lineRule="auto"/>
      </w:pPr>
    </w:p>
    <w:p w14:paraId="3B08611F" w14:textId="7CF185EF" w:rsidR="00BE2C61" w:rsidRDefault="00C96F0D" w:rsidP="00C96F0D">
      <w:pPr>
        <w:spacing w:after="0" w:line="240" w:lineRule="auto"/>
      </w:pPr>
      <w:r>
        <w:t xml:space="preserve">In this paper we present </w:t>
      </w:r>
      <w:r w:rsidR="00782FC5">
        <w:t xml:space="preserve">regional and global childhood cancer incidence estimates derived from </w:t>
      </w:r>
      <w:r w:rsidR="006F5308">
        <w:t>a</w:t>
      </w:r>
      <w:r>
        <w:t xml:space="preserve"> </w:t>
      </w:r>
      <w:r w:rsidR="003511D4">
        <w:t xml:space="preserve">baseline model </w:t>
      </w:r>
      <w:r>
        <w:t>(BM)</w:t>
      </w:r>
      <w:r w:rsidR="00782FC5">
        <w:t>;</w:t>
      </w:r>
      <w:r>
        <w:t xml:space="preserve"> which wa</w:t>
      </w:r>
      <w:r w:rsidR="003511D4">
        <w:t xml:space="preserve">s </w:t>
      </w:r>
      <w:r w:rsidR="006F5308">
        <w:t xml:space="preserve">specifically </w:t>
      </w:r>
      <w:r w:rsidR="003511D4">
        <w:t xml:space="preserve">developed to integrate </w:t>
      </w:r>
      <w:r w:rsidR="00AE01FD">
        <w:t>established</w:t>
      </w:r>
      <w:r w:rsidR="003511D4">
        <w:t xml:space="preserve"> aetiological information into estimates of childhood cancer incidence</w:t>
      </w:r>
      <w:r>
        <w:t xml:space="preserve">. </w:t>
      </w:r>
      <w:r w:rsidR="00F023E6">
        <w:t xml:space="preserve">To develop the BM we used </w:t>
      </w:r>
      <w:r>
        <w:t xml:space="preserve">rates from the Surveillance, Epidemiology and End Results (SEER) program </w:t>
      </w:r>
      <w:r>
        <w:fldChar w:fldCharType="begin"/>
      </w:r>
      <w:r w:rsidR="00124231">
        <w:instrText xml:space="preserve"> ADDIN ZOTERO_ITEM CSL_CITATION {"citationID":"b727sLmh","properties":{"formattedCitation":"[24]","plainCitation":"[24]","noteIndex":0},"citationItems":[{"id":11604,"uris":["http://zotero.org/groups/23637/items/2686ALE2"],"uri":["http://zotero.org/groups/23637/items/2686ALE2"],"itemData":{"id":11604,"type":"article-journal","collection-title":"Working with the SEER data: Opportunities and Cautions","container-title":"Current Problems in Cancer","DOI":"10.1016/j.currproblcancer.2012.03.007","ISSN":"0147-0272","issue":"4","journalAbbreviation":"Current Problems in Cancer","page":"183-190","source":"ScienceDirect","title":"Overview of the Surveillance, Epidemiology, and End Results Database: Evolution, Data Variables, and Quality Assurance","title-short":"Overview of the Surveillance, Epidemiology, and End Results Database","volume":"36","author":[{"family":"Park","given":"Henry S."},{"family":"Lloyd","given":"Shane"},{"family":"Decker","given":"Roy H."},{"family":"Wilson","given":"Lynn D."},{"family":"Yu","given":"James B."}],"issued":{"date-parts":[["2012",7,1]]}}}],"schema":"https://github.com/citation-style-language/schema/raw/master/csl-citation.json"} </w:instrText>
      </w:r>
      <w:r>
        <w:fldChar w:fldCharType="separate"/>
      </w:r>
      <w:r w:rsidR="0050368D" w:rsidRPr="0050368D">
        <w:rPr>
          <w:rFonts w:ascii="Calibri" w:hAnsi="Calibri" w:cs="Calibri"/>
        </w:rPr>
        <w:t>[24]</w:t>
      </w:r>
      <w:r>
        <w:fldChar w:fldCharType="end"/>
      </w:r>
      <w:r>
        <w:t xml:space="preserve"> </w:t>
      </w:r>
      <w:r w:rsidR="00F023E6">
        <w:t xml:space="preserve">and </w:t>
      </w:r>
      <w:r>
        <w:t xml:space="preserve">augmented </w:t>
      </w:r>
      <w:r w:rsidR="00F023E6">
        <w:t xml:space="preserve">them </w:t>
      </w:r>
      <w:r>
        <w:t xml:space="preserve">with data from other sources to take account of </w:t>
      </w:r>
      <w:r w:rsidR="00F35F1A">
        <w:t xml:space="preserve">the </w:t>
      </w:r>
      <w:r>
        <w:t>aetiological association</w:t>
      </w:r>
      <w:r w:rsidR="00F35F1A">
        <w:t>s</w:t>
      </w:r>
      <w:r>
        <w:t xml:space="preserve"> of </w:t>
      </w:r>
      <w:r w:rsidRPr="00047884">
        <w:rPr>
          <w:i/>
        </w:rPr>
        <w:t>P.</w:t>
      </w:r>
      <w:r w:rsidR="00047884">
        <w:rPr>
          <w:i/>
        </w:rPr>
        <w:t xml:space="preserve"> </w:t>
      </w:r>
      <w:r w:rsidRPr="00047884">
        <w:rPr>
          <w:i/>
        </w:rPr>
        <w:t>falciparum</w:t>
      </w:r>
      <w:r>
        <w:t xml:space="preserve"> with endemic (African) Burkitt’s lymphoma (</w:t>
      </w:r>
      <w:proofErr w:type="spellStart"/>
      <w:r>
        <w:t>eBL</w:t>
      </w:r>
      <w:proofErr w:type="spellEnd"/>
      <w:r>
        <w:t xml:space="preserve">) </w:t>
      </w:r>
      <w:r>
        <w:fldChar w:fldCharType="begin"/>
      </w:r>
      <w:r w:rsidR="00124231">
        <w:instrText xml:space="preserve"> ADDIN ZOTERO_ITEM CSL_CITATION {"citationID":"W2AiTCfC","properties":{"formattedCitation":"[25\\uc0\\u8211{}28]","plainCitation":"[25–28]","noteIndex":0},"citationItems":[{"id":10957,"uris":["http://zotero.org/groups/23637/items/IAKRS878"],"uri":["http://zotero.org/groups/23637/items/IAKRS878"],"itemData":{"id":10957,"type":"article-journal","abstract":"Burkitt lymphoma, a childhood tumor common in parts of sub-Saharan Africa, has been directly associated with Epstein-Barr virus (EBV) and indirectly with prevalence of malaria. We studied antibodies to both EBV and malaria in children diagnosed with this cancer in Uganda. We performed a case-control study of HIV-seronegative children (≤15 years) admitted to hospital. Cases were diagnosed with Burkitt lymphoma and controls with non-malignant conditions or non-lymphatic cancers. Interviews were conducted and serological samples collected and, when possible, tested for both EBV and malaria. Adjusted odds ratios (ORs) for Burkitt lymphoma were estimated using unconditional logistic regression adjusting for sex, age, residential district, household income and tribe. The mean age of cases was 7 years and 61% were male. Compared to controls, cases were more likely to be reported having received more frequent treatment for malaria in the past year (OR = 2.0; p = 0.001) and less likely to be living in a home where insecticides were used (OR = 0.2; p &lt; 0.0001). Odds ratios for Burkitt lymphoma in children increased with increasing antibody levels against EBV (p &lt; 0.0001) and malaria (p = 0.05). Findings were similar for children residing in districts close to the capital city and in remote areas. Cases were 5 times more likely than controls to have raised levels of both EBV and malaria antibodies (OR = 5.0; p = 0.003). Our findings suggest that EBV and malaria may act synergistically in the pathogenesis of childhood Burkitt lymphoma. Malaria prevention measures may also prevent this childhood cancer. © 2007 Wiley-Liss, Inc.","container-title":"International Journal of Cancer","DOI":"10.1002/ijc.23254","ISSN":"1097-0215","issue":"6","language":"en","page":"1319-1323","source":"Wiley Online Library","title":"Antibodies against malaria and Epstein-Barr virus in childhood Burkitt lymphoma: A case-control study in Uganda","title-short":"Antibodies against malaria and Epstein-Barr virus in childhood Burkitt lymphoma","volume":"122","author":[{"family":"Carpenter","given":"Lucy M."},{"family":"Newton","given":"Robert"},{"family":"Casabonne","given":"Delphine"},{"family":"Ziegler","given":"John"},{"family":"Mbulaiteye","given":"Sam"},{"family":"Mbidde","given":"Edward"},{"family":"Wabinga","given":"Henry"},{"family":"Jaffe","given":"Harold"},{"family":"Beral","given":"Valerie"}],"issued":{"date-parts":[["2008"]]}}},{"id":11609,"uris":["http://zotero.org/groups/23637/items/98EAKTF9"],"uri":["http://zotero.org/groups/23637/items/98EAKTF9"],"itemData":{"id":11609,"type":"article-journal","abstract":"Burkitt lymphoma has provided a model for the understanding of the epidemiology, the molecular abnormalities that induce tumours, and the treatment of other lymphomas. It is important to remember that the early phases of this work were conducted in Africa where today, unfortunately, the disease usually results in death because of limited resources, even though most children in more developed countries are cured. This must be changed. In addition, it is time to re-explore, with modern techniques, some of the questions that were raised some 50 years ago shortly after Burkitt’s first description, as well as new questions that can be asked only in the light of modern understanding of the immune system and the molecular basis of tumor development. The African lymphoma has taught us much, but there is a great deal still to be learned.","container-title":"ecancermedicalscience","DOI":"10.3332/ecancer.2009.159","ISSN":"1754-6605","journalAbbreviation":"Ecancermedicalscience","note":"PMID: 22276020\nPMCID: PMC3224008","source":"PubMed Central","title":"Denis Burkitt and the African lymphoma","URL":"https://www.ncbi.nlm.nih.gov/pmc/articles/PMC3224008/","volume":"3","author":[{"family":"Magrath","given":"I"}],"accessed":{"date-parts":[["2019",3,18]]},"issued":{"date-parts":[["2009",9,30]]}}},{"id":11455,"uris":["http://zotero.org/groups/23637/items/GNU5Q4UJ"],"uri":["http://zotero.org/groups/23637/items/GNU5Q4UJ"],"itemData":{"id":11455,"type":"article-journal","abstract":"Background The risk factors and co-factors for sporadic childhood BL are unknown. We investigated demographic and age-specific characteristics of childhood BL (0–14 years) in the U.S. Procedure BL age-standardized incidence rates (2000 U.S. standard population), were calculated using data obtained from 12 registries in the NCI's Surveillance, Epidemiology, and End Results program for cases diagnosed from 1992 to 2005. Incidence rate ratios and 95% confidence intervals (95% CI) were calculated by gender, age-group, race, ethnicity, calendar-year period, and registry. Results Of 296 cases identified, 56% were diagnosed in lymph nodes, 21% in abdominal organs, not including retroperitoneal lymph nodes, 14% were Burkitt cell leukemia, and 9% on face/head structures. The male-to-female case ratio was highest for facial/head tumors (25:1) and lowest for Burkitt cell leukemia (1.6:1). BL incidence rate was 2.5 (95% CI 2.3–2.8) cases per million person-years and was higher among boys than girls (3.9 vs. 1.1, P &lt; 0.001) and higher among Whites and Asians/Pacific Islanders than among Blacks (2.8 and 2.9 vs. 1.2, respectively, P &lt; 0.001). By ethnicity, BL incidence was higher among non-Hispanic Whites than Hispanic Whites (3.2 vs. 2.0, P = 0.002). Age-specific incidence rate for BL peaked by age 3–5 years (3.4 cases per million), then stabilized or declined with increasing age, but it did not vary with calendar-year or registry area. Conclusions Our results indicate that early childhood exposures, male-sex, and White race may be risk factors for sporadic childhood BL in the United States. Pediatr Blood Cancer 2009;53:366–370. Published 2009 Wiley-Liss, Inc.","container-title":"Pediatric Blood &amp; Cancer","DOI":"10.1002/pbc.22047","ISSN":"1545-5017","issue":"3","language":"en","page":"366-370","source":"Wiley Online Library","title":"Sporadic childhood Burkitt lymphoma incidence in the United States during 1992–2005","volume":"53","author":[{"family":"Mbulaiteye","given":"Sam M."},{"family":"Biggar","given":"Robert J."},{"family":"Bhatia","given":"Kishor"},{"family":"Linet","given":"Martha S."},{"family":"Devesa","given":"Susan S."}],"issued":{"date-parts":[["2009"]]}}},{"id":1214,"uris":["http://zotero.org/groups/23637/items/BDRZ2US4"],"uri":["http://zotero.org/groups/23637/items/BDRZ2US4"],"itemData":{"id":1214,"type":"article-journal","abstract":"Burkitt's lymphoma (BL) was first described in Eastern Africa, initially thought to be a sarcoma of the jaw. Shortly it became well known that this was a distinct form of Non Hodgkin's lymphoma. The disease has given insight in all aspects of cancer research and care. Its peculiar epidemiology has led to the discovery of Epstein Barr virus (EBV) and its importance in the cause of several viral illnesses and malignancies. The highest incidence and mortality rates of BL are seen in Eastern Africa. BL affects mainly children, and boys are more susceptible than girls. Evidence for a causal relationship between EBV and BL in the endemic form is fairly strong. Frequency of association between EBV and BL varies between different patient groups and different parts of the world. EBV may play a role in the pathogenesis of BL by deregulation of the oncogene c-MYC by chromosomal translocation. Although several studies suggest an association between malaria and BL, there has never been a conclusive population study in support of a direct role of malaria in causation of BL. The emergence of HIV and a distinct subtype of BL in HIV infected have brought a new dimension to the disease particularly in areas where both HIV and BL are endemic. BL has been reported as a common neoplasmin HIV infected patients, but not in other forms of immuno-depression, and the occurrence of BL seems to be higher amongst HIV positive adults, while the evidence of an association amongst children is still disputed. The role of other possible risk factors such as low socio-economical status, exposure to a plant species common in Africa called Euphorbiaceae, exposure to pesticies and to other infections such as schistosomiasis and arbovirus (an RNA virus transmitted by insect vectors) remain to be elucidated.","container-title":"African Health Sciences","DOI":"10.5555/afhs.2007.7.3.166","ISSN":"1729-0503","issue":"3","journalAbbreviation":"Afr Health Sci","note":"PMID: 18052871","page":"166-175","source":"NCBI PubMed","title":"Burkitt's lymphoma in Africa, a review of the epidemiology and etiology","volume":"7","author":[{"family":"Orem","given":"Jackson"},{"family":"Mbidde","given":"Edward Katongole"},{"family":"Lambert","given":"Bo"},{"family":"Sanjose","given":"Silvia","non-dropping-particle":"de"},{"family":"Weiderpass","given":"Elisabete"}],"issued":{"date-parts":[["2007",9]]}}}],"schema":"https://github.com/citation-style-language/schema/raw/master/csl-citation.json"} </w:instrText>
      </w:r>
      <w:r>
        <w:fldChar w:fldCharType="separate"/>
      </w:r>
      <w:r w:rsidR="0050368D" w:rsidRPr="0050368D">
        <w:rPr>
          <w:rFonts w:ascii="Calibri" w:hAnsi="Calibri" w:cs="Calibri"/>
          <w:szCs w:val="24"/>
        </w:rPr>
        <w:t>[25–28]</w:t>
      </w:r>
      <w:r>
        <w:fldChar w:fldCharType="end"/>
      </w:r>
      <w:r w:rsidRPr="00FC4D13">
        <w:t xml:space="preserve"> and Kaposi Sarcoma</w:t>
      </w:r>
      <w:r>
        <w:t xml:space="preserve"> (KS) </w:t>
      </w:r>
      <w:r>
        <w:fldChar w:fldCharType="begin"/>
      </w:r>
      <w:r w:rsidR="00124231">
        <w:instrText xml:space="preserve"> ADDIN ZOTERO_ITEM CSL_CITATION {"citationID":"Y2NFAIWh","properties":{"formattedCitation":"[29,30]","plainCitation":"[29,30]","noteIndex":0},"citationItems":[{"id":10937,"uris":["http://zotero.org/groups/23637/items/NZHV433P"],"uri":["http://zotero.org/groups/23637/items/NZHV433P"],"itemData":{"id":10937,"type":"article-journal","abstract":"&lt;h3&gt;Background:&lt;/h3&gt;&lt;p&gt;Endemic Kaposi's sarcoma (KS) is a clinically and epidemiologically distinct human immunodeficiency virus negative form of KS occurring in Africa. Kaposi's sarcoma is now the most frequently reported cancer in some areas of Africa.&lt;/p&gt;&lt;h3&gt;Objective:&lt;/h3&gt;&lt;p&gt;To determine if a KS-associated herpes-virus (KSHV) is present in both endemic HIV-seronegative and HIV-seropositive KS lesions from African patients.&lt;/p&gt;&lt;h3&gt;Methods:&lt;/h3&gt;&lt;p&gt;Paraffin-embedded tissue specimens from Ugandan patients with KS and non-KS tumor control patients attending a university-based oncology clinic were examined in a blinded case-control study. Tissue DNA specimens were examined for detectable KSHV genome by nested polymerase chain reaction performed at two independent laboratories.&lt;/p&gt;&lt;h3&gt;Results:&lt;/h3&gt;&lt;p&gt;We identified KSHV in 17 (85%) of 20 KS tissue specimens from HIV-seronegative patients and 22 (92%) of 24 KS tissue specimens from HIV-infected persons. Kaposi's sarcoma lesions from four HIV-infected persons and four HIV-seronegative persons were positive for KSHV. Unlike previous studies in North America and Europe, three (14%) of 22 non-KS cancer control patients' tissue specimens were also positive for KSHV that resulted in an overall odds ratio of 49.2 (95% confidence interval, 9.1 to 335) for detecting KSHV in KS lesions from patients in Uganda.&lt;/p&gt;&lt;h3&gt;Conclusion:&lt;/h3&gt;&lt;p&gt;As in North America and Europe, KSHV infection is strongly associated with both HIV-seropositive and HIV-seronegative KS in Africa. However, it is likely that infection with this virus is more highly prevalent in Uganda.&lt;/p&gt;&lt;p&gt;(Arch Intern Med. 1996;156:202-204)&lt;/p&gt;","container-title":"Archives of Internal Medicine","DOI":"10.1001/archinte.1996.00440020112014","ISSN":"0003-9926","issue":"2","journalAbbreviation":"Arch Intern Med","language":"en","page":"202-204","source":"jamanetwork.com","title":"Kaposi's sarcoma-associated herpesvirus and Kaposi's sarcoma in Africa","volume":"156","author":[{"family":"Chang","given":"Yuan"},{"family":"Ziegler","given":"John"},{"family":"Wabinga","given":"Henry"},{"family":"Katangole-Mbidde","given":"Edward"},{"family":"Boshoff","given":"Chris"},{"family":"Schulz","given":"Thomas"},{"family":"Whitby","given":"Denise"},{"family":"Maddalena","given":"Dawn"},{"family":"Jaffe","given":"Harold W."},{"family":"Weiss","given":"Robin A."},{"family":"Moore","given":"Patrick S."}],"issued":{"date-parts":[["1996",1,22]]}}},{"id":10935,"uris":["http://zotero.org/groups/23637/items/DWVY6HMM"],"uri":["http://zotero.org/groups/23637/items/DWVY6HMM"],"itemData":{"id":10935,"type":"article-journal","container-title":"British Journal of Cancer","DOI":"10.1038/sj.bjc.6600745","ISSN":"0007-0920","issue":"1","journalAbbreviation":"Br J Cancer","note":"PMID: 12556950\nPMCID: PMC2376771","page":"1-3","source":"PubMed Central","title":"Review of the distribution of Kaposi's sarcoma-associated herpesvirus (KSHV) in Africa in relation to the incidence of Kaposi's sarcoma","volume":"88","author":[{"family":"Dedicoat","given":"M"},{"family":"Newton","given":"R"}],"issued":{"date-parts":[["2003",1,13]]}}}],"schema":"https://github.com/citation-style-language/schema/raw/master/csl-citation.json"} </w:instrText>
      </w:r>
      <w:r>
        <w:fldChar w:fldCharType="separate"/>
      </w:r>
      <w:r w:rsidR="0050368D" w:rsidRPr="0050368D">
        <w:rPr>
          <w:rFonts w:ascii="Calibri" w:hAnsi="Calibri" w:cs="Calibri"/>
        </w:rPr>
        <w:t>[29,30]</w:t>
      </w:r>
      <w:r>
        <w:fldChar w:fldCharType="end"/>
      </w:r>
      <w:r>
        <w:t xml:space="preserve">.  In addition, we have assessed </w:t>
      </w:r>
      <w:r w:rsidR="00DE027D">
        <w:t>th</w:t>
      </w:r>
      <w:r w:rsidR="0030335A">
        <w:t xml:space="preserve">e strengths and weaknesses </w:t>
      </w:r>
      <w:r>
        <w:t xml:space="preserve">of the BM model by comparing it to </w:t>
      </w:r>
      <w:r w:rsidR="00AE7D5F">
        <w:t xml:space="preserve">national extrapolations of the registry data presented in the IICC-3 study for the 81 participating countries </w:t>
      </w:r>
      <w:r w:rsidR="00AE7D5F">
        <w:fldChar w:fldCharType="begin"/>
      </w:r>
      <w:r w:rsidR="00124231">
        <w:instrText xml:space="preserve"> ADDIN ZOTERO_ITEM CSL_CITATION {"citationID":"CRaTfPlq","properties":{"formattedCitation":"[18]","plainCitation":"[18]","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schema":"https://github.com/citation-style-language/schema/raw/master/csl-citation.json"} </w:instrText>
      </w:r>
      <w:r w:rsidR="00AE7D5F">
        <w:fldChar w:fldCharType="separate"/>
      </w:r>
      <w:r w:rsidR="00AE7D5F" w:rsidRPr="004D24B7">
        <w:rPr>
          <w:rFonts w:ascii="Calibri" w:hAnsi="Calibri" w:cs="Calibri"/>
        </w:rPr>
        <w:t>[18]</w:t>
      </w:r>
      <w:r w:rsidR="00AE7D5F">
        <w:fldChar w:fldCharType="end"/>
      </w:r>
      <w:r w:rsidR="00AE7D5F">
        <w:t xml:space="preserve">, </w:t>
      </w:r>
      <w:r w:rsidR="0030335A">
        <w:t>the</w:t>
      </w:r>
      <w:r w:rsidR="00AE7D5F">
        <w:t xml:space="preserve"> </w:t>
      </w:r>
      <w:r>
        <w:t xml:space="preserve">estimates </w:t>
      </w:r>
      <w:r w:rsidR="00AE7D5F">
        <w:t xml:space="preserve">based on the data available </w:t>
      </w:r>
      <w:r w:rsidR="00FC4DCE">
        <w:t xml:space="preserve">worldwide </w:t>
      </w:r>
      <w:r w:rsidR="00AE7D5F">
        <w:t xml:space="preserve">from cancer registries and vital statistics published by </w:t>
      </w:r>
      <w:r w:rsidR="00F777A9">
        <w:t xml:space="preserve">GLOBOCAN </w:t>
      </w:r>
      <w:r w:rsidR="00F777A9">
        <w:fldChar w:fldCharType="begin"/>
      </w:r>
      <w:r w:rsidR="00124231">
        <w:instrText xml:space="preserve"> ADDIN ZOTERO_ITEM CSL_CITATION {"citationID":"Gt923wum","properties":{"formattedCitation":"[31]","plainCitation":"[31]","noteIndex":0},"citationItems":[{"id":10822,"uris":["http://zotero.org/groups/23637/items/5P32ZVWU"],"uri":["http://zotero.org/groups/23637/items/5P32ZVWU"],"itemData":{"id":10822,"type":"webpage","abstract":"CANCER TODAY provides data visualization tools that present current national estimates of the incidence, mortality, and prevalence of 36 cancer types in 185 countries, by sex and age group.\n\npermalink to the data:\nhttp://gco.iarc.fr/today/online-analysis-table?v=2018&amp;mode=population&amp;mode_population=countries&amp;population=900&amp;populations=900&amp;key=asr&amp;sex=0&amp;cancer=39&amp;type=0&amp;statistic=5&amp;prevalence=0&amp;population_group=0&amp;ages_group%5B%5D=0&amp;ages_group%5B%5D=2&amp;nb_items=5&amp;group_cancer=1&amp;include_nmsc=1&amp;include_nmsc_other=1\n\n\nFerlay J, Ervik M, Lam F, Colombet M, Mery L, Piñeros M, Znaor A, Soerjomataram I, Bray F (2018). Global Cancer Observatory: Cancer Today. Lyon, France: International Agency for Research on Cancer. Available from: https://gco.iarc.fr/today, accessed [DD Month YYYY].","container-title":"Cancer Today","language":"en","note":"Lyon, France:\nInternational Agency for Research on Cancer","title":"Global Cancer Observatory: Cancer today","title-short":"Globocan 2018","URL":"http://gco.iarc.fr/today","author":[{"family":"Ferlay","given":"J"},{"family":"Ervik","given":"M"},{"family":"Lam","given":"F"},{"family":"Colombet","given":"M"},{"family":"Mery","given":"L"},{"family":"Pineros","given":"M"},{"family":"Znaor","given":"A"},{"family":"Soerjomataram","given":"I"},{"family":"Bray","given":"F"}],"accessed":{"date-parts":[["2018",10,18]]},"issued":{"date-parts":[["2018"]]}},"label":"page"}],"schema":"https://github.com/citation-style-language/schema/raw/master/csl-citation.json"} </w:instrText>
      </w:r>
      <w:r w:rsidR="00F777A9">
        <w:fldChar w:fldCharType="separate"/>
      </w:r>
      <w:r w:rsidR="0050368D" w:rsidRPr="0050368D">
        <w:rPr>
          <w:rFonts w:ascii="Calibri" w:hAnsi="Calibri" w:cs="Calibri"/>
        </w:rPr>
        <w:t>[31]</w:t>
      </w:r>
      <w:r w:rsidR="00F777A9">
        <w:fldChar w:fldCharType="end"/>
      </w:r>
      <w:r w:rsidR="00F777A9">
        <w:t xml:space="preserve">, and </w:t>
      </w:r>
      <w:r w:rsidR="00AE7D5F">
        <w:t xml:space="preserve">finally, to </w:t>
      </w:r>
      <w:r w:rsidR="00AC3460">
        <w:t>the GCC</w:t>
      </w:r>
      <w:r w:rsidR="00F777A9">
        <w:t xml:space="preserve"> </w:t>
      </w:r>
      <w:r>
        <w:t xml:space="preserve">model </w:t>
      </w:r>
      <w:r w:rsidR="00F777A9">
        <w:fldChar w:fldCharType="begin"/>
      </w:r>
      <w:r w:rsidR="00124231">
        <w:instrText xml:space="preserve"> ADDIN ZOTERO_ITEM CSL_CITATION {"citationID":"2o1CB2D1","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chema":"https://github.com/citation-style-language/schema/raw/master/csl-citation.json"} </w:instrText>
      </w:r>
      <w:r w:rsidR="00F777A9">
        <w:fldChar w:fldCharType="separate"/>
      </w:r>
      <w:r w:rsidR="0050368D" w:rsidRPr="0050368D">
        <w:rPr>
          <w:rFonts w:ascii="Calibri" w:hAnsi="Calibri" w:cs="Calibri"/>
        </w:rPr>
        <w:t>[23]</w:t>
      </w:r>
      <w:r w:rsidR="00F777A9">
        <w:fldChar w:fldCharType="end"/>
      </w:r>
      <w:r w:rsidR="00AC3460">
        <w:t xml:space="preserve">.  </w:t>
      </w:r>
    </w:p>
    <w:p w14:paraId="56B5844E" w14:textId="77777777" w:rsidR="00F63CC9" w:rsidRDefault="00F63CC9" w:rsidP="0023251C"/>
    <w:p w14:paraId="48024A68" w14:textId="6E731B58" w:rsidR="005F5FD1" w:rsidRDefault="00BE3B19" w:rsidP="0059408F">
      <w:pPr>
        <w:jc w:val="center"/>
      </w:pPr>
      <w:r>
        <w:rPr>
          <w:noProof/>
          <w:lang w:val="en-US"/>
        </w:rPr>
        <w:lastRenderedPageBreak/>
        <w:drawing>
          <wp:inline distT="0" distB="0" distL="0" distR="0" wp14:anchorId="50ECF727" wp14:editId="62C15136">
            <wp:extent cx="5731510" cy="5015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 IICC3 coverage by reg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2320E1BE" w14:textId="18A77FC8" w:rsidR="005F5FD1" w:rsidRDefault="005F5FD1" w:rsidP="00ED4236">
      <w:pPr>
        <w:spacing w:after="0" w:line="240" w:lineRule="auto"/>
      </w:pPr>
      <w:r w:rsidRPr="006675C5">
        <w:rPr>
          <w:b/>
          <w:bCs/>
        </w:rPr>
        <w:t xml:space="preserve">Figure </w:t>
      </w:r>
      <w:r>
        <w:rPr>
          <w:b/>
          <w:bCs/>
        </w:rPr>
        <w:t>1</w:t>
      </w:r>
      <w:r w:rsidRPr="006675C5">
        <w:rPr>
          <w:b/>
          <w:bCs/>
        </w:rPr>
        <w:t xml:space="preserve"> </w:t>
      </w:r>
      <w:r w:rsidRPr="006675C5">
        <w:rPr>
          <w:bCs/>
        </w:rPr>
        <w:t xml:space="preserve">– </w:t>
      </w:r>
      <w:r>
        <w:rPr>
          <w:bCs/>
        </w:rPr>
        <w:t>A)</w:t>
      </w:r>
      <w:r w:rsidR="00895B7F">
        <w:rPr>
          <w:bCs/>
        </w:rPr>
        <w:t xml:space="preserve"> </w:t>
      </w:r>
      <w:r w:rsidR="00BA42D6">
        <w:rPr>
          <w:bCs/>
        </w:rPr>
        <w:t>Estimated coverage of regional childhood populations in 2015 by population-based cancer registries contributing to IICC-3.  Red line denotes coverage as a percentage and stacked columns depict e</w:t>
      </w:r>
      <w:r>
        <w:rPr>
          <w:bCs/>
        </w:rPr>
        <w:t xml:space="preserve">stimated </w:t>
      </w:r>
      <w:r w:rsidR="00BA42D6">
        <w:rPr>
          <w:bCs/>
        </w:rPr>
        <w:t xml:space="preserve">regional </w:t>
      </w:r>
      <w:r w:rsidR="001D633E">
        <w:rPr>
          <w:bCs/>
        </w:rPr>
        <w:t>population</w:t>
      </w:r>
      <w:r w:rsidR="00BA42D6">
        <w:rPr>
          <w:bCs/>
        </w:rPr>
        <w:t>s</w:t>
      </w:r>
      <w:r w:rsidR="001D633E">
        <w:rPr>
          <w:bCs/>
        </w:rPr>
        <w:t xml:space="preserve"> of children aged &lt;15 years (millions) in 2015</w:t>
      </w:r>
      <w:r w:rsidR="00BF2315">
        <w:rPr>
          <w:bCs/>
        </w:rPr>
        <w:t xml:space="preserve"> </w:t>
      </w:r>
      <w:r w:rsidR="00BF2315">
        <w:rPr>
          <w:bCs/>
        </w:rPr>
        <w:fldChar w:fldCharType="begin"/>
      </w:r>
      <w:r w:rsidR="00124231">
        <w:rPr>
          <w:bCs/>
        </w:rPr>
        <w:instrText xml:space="preserve"> ADDIN ZOTERO_ITEM CSL_CITATION {"citationID":"6KrZN7jo","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BF2315">
        <w:rPr>
          <w:bCs/>
        </w:rPr>
        <w:fldChar w:fldCharType="separate"/>
      </w:r>
      <w:r w:rsidR="0050368D" w:rsidRPr="0050368D">
        <w:rPr>
          <w:rFonts w:ascii="Calibri" w:hAnsi="Calibri" w:cs="Calibri"/>
        </w:rPr>
        <w:t>[19]</w:t>
      </w:r>
      <w:r w:rsidR="00BF2315">
        <w:rPr>
          <w:bCs/>
        </w:rPr>
        <w:fldChar w:fldCharType="end"/>
      </w:r>
      <w:r w:rsidR="001D633E">
        <w:rPr>
          <w:bCs/>
        </w:rPr>
        <w:t xml:space="preserve"> </w:t>
      </w:r>
      <w:r w:rsidR="00BA42D6">
        <w:rPr>
          <w:bCs/>
        </w:rPr>
        <w:t xml:space="preserve">(filled) and estimated population coverage of registries contributing to IICC-3 (open) </w:t>
      </w:r>
      <w:r>
        <w:rPr>
          <w:bCs/>
        </w:rPr>
        <w:fldChar w:fldCharType="begin"/>
      </w:r>
      <w:r w:rsidR="00124231">
        <w:rPr>
          <w:bCs/>
        </w:rPr>
        <w:instrText xml:space="preserve"> ADDIN ZOTERO_ITEM CSL_CITATION {"citationID":"J0kRnIcR","properties":{"formattedCitation":"[32]","plainCitation":"[32]","noteIndex":0},"citationItems":[{"id":10829,"uris":["http://zotero.org/groups/23637/items/GWPJWBM6"],"uri":["http://zotero.org/groups/23637/items/GWPJWBM6"],"itemData":{"id":10829,"type":"book","event-place":"Lyon, France","publisher":"International Agency for Research on Cancer","publisher-place":"Lyon, France","title":"International Incidence of Childhood Cancer Volume III (electronic version)","title-short":"IICC-3","URL":"http://iicc.iarc.fr/results/index.php","author":[{"literal":"Steliarova-Foucher, E"},{"literal":"Colombet, M"},{"literal":"Ries, LAG"},{"literal":"Hesseling, P"},{"literal":"Moreno, F"},{"literal":"Shin, HY"},{"literal":"Stiller, CA"},{"literal":"editors"}],"accessed":{"date-parts":[["2017",9,11]]},"issued":{"date-parts":[["2017"]]}}}],"schema":"https://github.com/citation-style-language/schema/raw/master/csl-citation.json"} </w:instrText>
      </w:r>
      <w:r>
        <w:rPr>
          <w:bCs/>
        </w:rPr>
        <w:fldChar w:fldCharType="separate"/>
      </w:r>
      <w:r w:rsidR="004D24B7" w:rsidRPr="004D24B7">
        <w:rPr>
          <w:rFonts w:ascii="Calibri" w:hAnsi="Calibri" w:cs="Calibri"/>
        </w:rPr>
        <w:t>[32]</w:t>
      </w:r>
      <w:r>
        <w:rPr>
          <w:bCs/>
        </w:rPr>
        <w:fldChar w:fldCharType="end"/>
      </w:r>
      <w:r>
        <w:t>.</w:t>
      </w:r>
      <w:r w:rsidR="00895B7F">
        <w:t xml:space="preserve"> B) </w:t>
      </w:r>
      <w:r w:rsidR="00895B7F">
        <w:rPr>
          <w:bCs/>
        </w:rPr>
        <w:t>United Nations world regions</w:t>
      </w:r>
      <w:r w:rsidR="00895B7F">
        <w:rPr>
          <w:bCs/>
        </w:rPr>
        <w:fldChar w:fldCharType="begin"/>
      </w:r>
      <w:r w:rsidR="0050368D">
        <w:rPr>
          <w:bCs/>
        </w:rPr>
        <w:instrText xml:space="preserve"> ADDIN ZOTERO_ITEM CSL_CITATION {"citationID":"wSlky297","properties":{"formattedCitation":"[33]","plainCitation":"[33]","noteIndex":0},"citationItems":[{"id":12387,"uris":["http://zotero.org/groups/23637/items/J6IVN7J9"],"uri":["http://zotero.org/groups/23637/items/J6IVN7J9"],"itemData":{"id":12387,"type":"webpage","title":"UNSD — Methodology","URL":"https://unstats.un.org/unsd/methodology/m49/","accessed":{"date-parts":[["2019",6,25]]}}}],"schema":"https://github.com/citation-style-language/schema/raw/master/csl-citation.json"} </w:instrText>
      </w:r>
      <w:r w:rsidR="00895B7F">
        <w:rPr>
          <w:bCs/>
        </w:rPr>
        <w:fldChar w:fldCharType="separate"/>
      </w:r>
      <w:r w:rsidR="0050368D" w:rsidRPr="0050368D">
        <w:rPr>
          <w:rFonts w:ascii="Calibri" w:hAnsi="Calibri" w:cs="Calibri"/>
        </w:rPr>
        <w:t>[33]</w:t>
      </w:r>
      <w:r w:rsidR="00895B7F">
        <w:rPr>
          <w:bCs/>
        </w:rPr>
        <w:fldChar w:fldCharType="end"/>
      </w:r>
      <w:r w:rsidR="00BA42D6">
        <w:rPr>
          <w:bCs/>
        </w:rPr>
        <w:t>.</w:t>
      </w:r>
    </w:p>
    <w:p w14:paraId="5B76FE8A" w14:textId="723B5648" w:rsidR="004C5EB2" w:rsidRDefault="004C5EB2" w:rsidP="00ED4236">
      <w:pPr>
        <w:spacing w:after="0" w:line="240" w:lineRule="auto"/>
      </w:pPr>
    </w:p>
    <w:p w14:paraId="4B1F6695" w14:textId="111919EC" w:rsidR="000A17D1" w:rsidRDefault="00A50A93">
      <w:r>
        <w:rPr>
          <w:noProof/>
          <w:lang w:val="en-US"/>
        </w:rPr>
        <w:lastRenderedPageBreak/>
        <w:drawing>
          <wp:inline distT="0" distB="0" distL="0" distR="0" wp14:anchorId="0B0430B4" wp14:editId="5BCD0271">
            <wp:extent cx="5731510" cy="4298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2 - IICC3 coverage by human developm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B39B82F" w14:textId="01B9D3A0" w:rsidR="00BA42D6" w:rsidRDefault="005F5FD1" w:rsidP="00ED4236">
      <w:pPr>
        <w:spacing w:after="0" w:line="240" w:lineRule="auto"/>
      </w:pPr>
      <w:r w:rsidRPr="006675C5">
        <w:rPr>
          <w:b/>
          <w:bCs/>
        </w:rPr>
        <w:t xml:space="preserve">Figure </w:t>
      </w:r>
      <w:r>
        <w:rPr>
          <w:b/>
          <w:bCs/>
        </w:rPr>
        <w:t>2</w:t>
      </w:r>
      <w:r w:rsidRPr="006675C5">
        <w:rPr>
          <w:b/>
          <w:bCs/>
        </w:rPr>
        <w:t xml:space="preserve"> </w:t>
      </w:r>
      <w:r w:rsidRPr="006675C5">
        <w:rPr>
          <w:bCs/>
        </w:rPr>
        <w:t xml:space="preserve">– </w:t>
      </w:r>
      <w:r w:rsidR="00BA42D6">
        <w:rPr>
          <w:bCs/>
        </w:rPr>
        <w:t xml:space="preserve">A) Estimated coverage of childhood populations by </w:t>
      </w:r>
      <w:r w:rsidR="00F35F1A">
        <w:rPr>
          <w:bCs/>
        </w:rPr>
        <w:t>h</w:t>
      </w:r>
      <w:r w:rsidR="00BA42D6">
        <w:rPr>
          <w:bCs/>
        </w:rPr>
        <w:t xml:space="preserve">uman development index (HDI) in 2015 by population-based cancer registries contributing to IICC-3.  Red line denotes coverage as a percentage and stacked columns depict estimated populations of children aged &lt;15 years (millions) in 2015 </w:t>
      </w:r>
      <w:r w:rsidR="00BF2315">
        <w:fldChar w:fldCharType="begin"/>
      </w:r>
      <w:r w:rsidR="00124231">
        <w:instrText xml:space="preserve"> ADDIN ZOTERO_ITEM CSL_CITATION {"citationID":"52Vr1zwr","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BF2315">
        <w:fldChar w:fldCharType="separate"/>
      </w:r>
      <w:r w:rsidR="0050368D" w:rsidRPr="0050368D">
        <w:rPr>
          <w:rFonts w:ascii="Calibri" w:hAnsi="Calibri" w:cs="Calibri"/>
        </w:rPr>
        <w:t>[19]</w:t>
      </w:r>
      <w:r w:rsidR="00BF2315">
        <w:fldChar w:fldCharType="end"/>
      </w:r>
      <w:r w:rsidR="00BF2315">
        <w:t xml:space="preserve"> </w:t>
      </w:r>
      <w:r w:rsidR="00BA42D6">
        <w:rPr>
          <w:bCs/>
        </w:rPr>
        <w:t xml:space="preserve">by HDI group (filled) and estimated population coverage of registries contributing to IICC-3 (open) </w:t>
      </w:r>
      <w:r w:rsidR="00BA42D6">
        <w:rPr>
          <w:bCs/>
        </w:rPr>
        <w:fldChar w:fldCharType="begin"/>
      </w:r>
      <w:r w:rsidR="00124231">
        <w:rPr>
          <w:bCs/>
        </w:rPr>
        <w:instrText xml:space="preserve"> ADDIN ZOTERO_ITEM CSL_CITATION {"citationID":"BN96zA02","properties":{"formattedCitation":"[32]","plainCitation":"[32]","noteIndex":0},"citationItems":[{"id":10829,"uris":["http://zotero.org/groups/23637/items/GWPJWBM6"],"uri":["http://zotero.org/groups/23637/items/GWPJWBM6"],"itemData":{"id":10829,"type":"book","event-place":"Lyon, France","publisher":"International Agency for Research on Cancer","publisher-place":"Lyon, France","title":"International Incidence of Childhood Cancer Volume III (electronic version)","title-short":"IICC-3","URL":"http://iicc.iarc.fr/results/index.php","author":[{"literal":"Steliarova-Foucher, E"},{"literal":"Colombet, M"},{"literal":"Ries, LAG"},{"literal":"Hesseling, P"},{"literal":"Moreno, F"},{"literal":"Shin, HY"},{"literal":"Stiller, CA"},{"literal":"editors"}],"accessed":{"date-parts":[["2017",9,11]]},"issued":{"date-parts":[["2017"]]}}}],"schema":"https://github.com/citation-style-language/schema/raw/master/csl-citation.json"} </w:instrText>
      </w:r>
      <w:r w:rsidR="00BA42D6">
        <w:rPr>
          <w:bCs/>
        </w:rPr>
        <w:fldChar w:fldCharType="separate"/>
      </w:r>
      <w:r w:rsidR="004D24B7" w:rsidRPr="004D24B7">
        <w:rPr>
          <w:rFonts w:ascii="Calibri" w:hAnsi="Calibri" w:cs="Calibri"/>
        </w:rPr>
        <w:t>[32]</w:t>
      </w:r>
      <w:r w:rsidR="00BA42D6">
        <w:rPr>
          <w:bCs/>
        </w:rPr>
        <w:fldChar w:fldCharType="end"/>
      </w:r>
      <w:r w:rsidR="00BA42D6">
        <w:t xml:space="preserve">. B) Countries categorised by </w:t>
      </w:r>
      <w:r w:rsidR="00BA42D6">
        <w:rPr>
          <w:bCs/>
        </w:rPr>
        <w:t>HDI in 2015</w:t>
      </w:r>
      <w:r w:rsidR="00BA42D6">
        <w:rPr>
          <w:bCs/>
        </w:rPr>
        <w:fldChar w:fldCharType="begin"/>
      </w:r>
      <w:r w:rsidR="00124231">
        <w:rPr>
          <w:bCs/>
        </w:rPr>
        <w:instrText xml:space="preserve"> ADDIN ZOTERO_ITEM CSL_CITATION {"citationID":"3Gos8OZT","properties":{"formattedCitation":"[34]","plainCitation":"[34]","noteIndex":0},"citationItems":[{"id":11156,"uris":["http://zotero.org/groups/23637/items/2SHNQ7K8"],"uri":["http://zotero.org/groups/23637/items/2SHNQ7K8"],"itemData":{"id":11156,"type":"book","ISBN":"978-92-1-060036-1","language":"en","note":"DOI: 10.18356/b6186701-en","publisher":"UN","source":"Crossref","title":"Human Development Report 2016: Human Development for Everyone","title-short":"Human Development Report 2016","URL":"https://www.un-ilibrary.org/economic-and-social-development/human-development-report-2016_b6186701-en","author":[{"literal":"United Nations Development Programme"}],"accessed":{"date-parts":[["2019",1,23]]},"issued":{"date-parts":[["2017",3,21]]}}}],"schema":"https://github.com/citation-style-language/schema/raw/master/csl-citation.json"} </w:instrText>
      </w:r>
      <w:r w:rsidR="00BA42D6">
        <w:rPr>
          <w:bCs/>
        </w:rPr>
        <w:fldChar w:fldCharType="separate"/>
      </w:r>
      <w:r w:rsidR="0050368D" w:rsidRPr="0050368D">
        <w:rPr>
          <w:rFonts w:ascii="Calibri" w:hAnsi="Calibri" w:cs="Calibri"/>
        </w:rPr>
        <w:t>[34]</w:t>
      </w:r>
      <w:r w:rsidR="00BA42D6">
        <w:rPr>
          <w:bCs/>
        </w:rPr>
        <w:fldChar w:fldCharType="end"/>
      </w:r>
      <w:r w:rsidR="00BA42D6">
        <w:rPr>
          <w:bCs/>
        </w:rPr>
        <w:t>.</w:t>
      </w:r>
    </w:p>
    <w:p w14:paraId="4D4AEEA0" w14:textId="77777777" w:rsidR="002D2629" w:rsidRPr="00606F03" w:rsidRDefault="002D2629" w:rsidP="00ED4236">
      <w:pPr>
        <w:spacing w:after="0" w:line="240" w:lineRule="auto"/>
        <w:rPr>
          <w:bCs/>
        </w:rPr>
      </w:pPr>
    </w:p>
    <w:p w14:paraId="22D07908" w14:textId="489761E5" w:rsidR="000A17D1" w:rsidRDefault="000A17D1" w:rsidP="00ED4236">
      <w:pPr>
        <w:spacing w:after="0" w:line="240" w:lineRule="auto"/>
      </w:pPr>
    </w:p>
    <w:p w14:paraId="0A2138CA" w14:textId="1DF6F14F" w:rsidR="006B211A" w:rsidRDefault="00E44EE5" w:rsidP="00C072C2">
      <w:pPr>
        <w:pStyle w:val="Heading1"/>
        <w:numPr>
          <w:ilvl w:val="0"/>
          <w:numId w:val="23"/>
        </w:numPr>
        <w:spacing w:before="0" w:line="240" w:lineRule="auto"/>
      </w:pPr>
      <w:r>
        <w:t>Methods</w:t>
      </w:r>
    </w:p>
    <w:p w14:paraId="5F8D5DB4" w14:textId="5936D8B9" w:rsidR="00C24739" w:rsidRDefault="00152E31" w:rsidP="00C31DDA">
      <w:r>
        <w:t xml:space="preserve">Population data for 2015 were downloaded from the UN World Population Prospects dataset </w:t>
      </w:r>
      <w:r>
        <w:fldChar w:fldCharType="begin"/>
      </w:r>
      <w:r w:rsidR="00124231">
        <w:instrText xml:space="preserve"> ADDIN ZOTERO_ITEM CSL_CITATION {"citationID":"aVPn8Qkq","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fldChar w:fldCharType="separate"/>
      </w:r>
      <w:r w:rsidR="0050368D" w:rsidRPr="0050368D">
        <w:rPr>
          <w:rFonts w:ascii="Calibri" w:hAnsi="Calibri" w:cs="Calibri"/>
        </w:rPr>
        <w:t>[19]</w:t>
      </w:r>
      <w:r>
        <w:fldChar w:fldCharType="end"/>
      </w:r>
      <w:r>
        <w:t xml:space="preserve"> </w:t>
      </w:r>
      <w:r w:rsidR="002B5A6C">
        <w:t>(</w:t>
      </w:r>
      <w:hyperlink r:id="rId14" w:history="1">
        <w:r w:rsidRPr="00EC367C">
          <w:rPr>
            <w:rStyle w:val="Hyperlink"/>
          </w:rPr>
          <w:t>https://esa.un.org/unpd/wpp/)</w:t>
        </w:r>
      </w:hyperlink>
      <w:r w:rsidR="001A6ED9">
        <w:t xml:space="preserve"> and population density estimates </w:t>
      </w:r>
      <w:r w:rsidR="00BB64C6">
        <w:t xml:space="preserve">from </w:t>
      </w:r>
      <w:r w:rsidR="001A6ED9">
        <w:rPr>
          <w:lang w:val="en-US"/>
        </w:rPr>
        <w:t xml:space="preserve">the European Commission’s Global Human Settlement Layer </w:t>
      </w:r>
      <w:r w:rsidR="001A6ED9">
        <w:rPr>
          <w:lang w:val="en-US"/>
        </w:rPr>
        <w:fldChar w:fldCharType="begin"/>
      </w:r>
      <w:r w:rsidR="00124231">
        <w:rPr>
          <w:lang w:val="en-US"/>
        </w:rPr>
        <w:instrText xml:space="preserve"> ADDIN ZOTERO_ITEM CSL_CITATION {"citationID":"SlkMaAee","properties":{"formattedCitation":"[; 28]","plainCitation":"[; 28]","dontUpdate":true,"noteIndex":0},"citationItems":[{"id":10845,"uris":["http://zotero.org/groups/23637/items/RCAB2IC4"],"uri":["http://zotero.org/groups/23637/items/RCAB2IC4"],"itemData":{"id":10845,"type":"article","note":"European Commission, Joint Research Centre (JRC); Columbia University, Center for International Earth Science Information Network - CIESIN (2015):  GHS population grid, derived from GPW4, multitemporal (1975, 1990, 2000, 2015). European Commission, Joint Research Centre (JRC) [Dataset] PID: http://data.europa.eu/89h/jrc-ghsl-ghs_pop_gpw4_globe_r2015a","title":"GHS population grid, derived from GPW4, multitemporal (1975, 1990, 2000, 2015)","URL":"http://data.europa.eu/89h/jrc-ghsl-ghs_pop_gpw4_globe_r2015a","author":[{"literal":"European Commission, Joint Research Centre (JRC)"},{"family":"Columbia University, Center for International Earth Science Information Network - CIESIN","given":""}],"accessed":{"date-parts":[["2018",3,21]]},"issued":{"date-parts":[["2015"]]}},"suppress-author":true,"prefix":"; "}],"schema":"https://github.com/citation-style-language/schema/raw/master/csl-citation.json"} </w:instrText>
      </w:r>
      <w:r w:rsidR="001A6ED9">
        <w:rPr>
          <w:lang w:val="en-US"/>
        </w:rPr>
        <w:fldChar w:fldCharType="separate"/>
      </w:r>
      <w:r w:rsidR="001A6ED9" w:rsidRPr="00C34434">
        <w:rPr>
          <w:rFonts w:ascii="Calibri" w:hAnsi="Calibri" w:cs="Calibri"/>
        </w:rPr>
        <w:t>[28]</w:t>
      </w:r>
      <w:r w:rsidR="001A6ED9">
        <w:rPr>
          <w:lang w:val="en-US"/>
        </w:rPr>
        <w:fldChar w:fldCharType="end"/>
      </w:r>
      <w:r w:rsidR="001A6ED9">
        <w:rPr>
          <w:lang w:val="en-US"/>
        </w:rPr>
        <w:t xml:space="preserve"> (</w:t>
      </w:r>
      <w:hyperlink r:id="rId15" w:history="1">
        <w:r w:rsidR="001A6ED9" w:rsidRPr="00943965">
          <w:rPr>
            <w:rStyle w:val="Hyperlink"/>
            <w:lang w:val="en-US"/>
          </w:rPr>
          <w:t>https://ghsl.jrc.ec.europa.eu/index.php</w:t>
        </w:r>
      </w:hyperlink>
      <w:r w:rsidR="001A6ED9">
        <w:rPr>
          <w:rStyle w:val="Hyperlink"/>
          <w:lang w:val="en-US"/>
        </w:rPr>
        <w:t>)</w:t>
      </w:r>
      <w:r w:rsidR="001A6ED9">
        <w:rPr>
          <w:lang w:val="en-US"/>
        </w:rPr>
        <w:t xml:space="preserve">. </w:t>
      </w:r>
      <w:r>
        <w:t xml:space="preserve"> Cancer incidence data were obtained from </w:t>
      </w:r>
      <w:r w:rsidR="00E51B35">
        <w:t>four</w:t>
      </w:r>
      <w:r>
        <w:t xml:space="preserve"> source</w:t>
      </w:r>
      <w:r w:rsidR="00FF6753">
        <w:t>s</w:t>
      </w:r>
      <w:r>
        <w:t>: SEER</w:t>
      </w:r>
      <w:r w:rsidR="00F35567">
        <w:fldChar w:fldCharType="begin"/>
      </w:r>
      <w:r w:rsidR="00124231">
        <w:instrText xml:space="preserve"> ADDIN ZOTERO_ITEM CSL_CITATION {"citationID":"jDggWtVQ","properties":{"formattedCitation":"[36]","plainCitation":"[36]","noteIndex":0},"citationItems":[{"id":10832,"uris":["http://zotero.org/groups/23637/items/KRG6R7AS"],"uri":["http://zotero.org/groups/23637/items/KRG6R7AS"],"itemData":{"id":10832,"type":"article","note":"Surveillance, Epidemiology, and End Results (SEER) Program (www.seer.cancer.gov) SEER*Stat Database: Incidence - SEER 18 Regs Research Data + Hurricane Katrina Impacted Louisiana Cases, Nov 2016 Sub (2000-2014) &lt;Katrina/Rita Population Adjustment&gt; - Linked To County Attributes - Total U.S., 1969-2015 Counties, National Cancer Institute, DCCPS, Surveillance Research Program, released April 2017, based on the November 2016 submission.","title":"SEER*Stat Database: Incidence - SEER 18 Regs Research Data + Hurricane Katrina Impacted Louisiana Cases, Nov 2016 Sub (2000-2014) &lt;Katrina/Rita Population Adjustment&gt; - Linked To County Attributes - Total U.S., 1969-2015 Counties, National Cancer Institute, DCCPS, Surveillance Research Program, released April 2017, based on the November 2016 submission.","author":[{"literal":"Surveillance, Epidemiology, and End Results (SEER) Program"}],"accessed":{"date-parts":[["2017",9,11]]},"issued":{"date-parts":[["2017"]]}}}],"schema":"https://github.com/citation-style-language/schema/raw/master/csl-citation.json"} </w:instrText>
      </w:r>
      <w:r w:rsidR="00F35567">
        <w:fldChar w:fldCharType="separate"/>
      </w:r>
      <w:r w:rsidR="0050368D" w:rsidRPr="0050368D">
        <w:rPr>
          <w:rFonts w:ascii="Calibri" w:hAnsi="Calibri" w:cs="Calibri"/>
        </w:rPr>
        <w:t>[36]</w:t>
      </w:r>
      <w:r w:rsidR="00F35567">
        <w:fldChar w:fldCharType="end"/>
      </w:r>
      <w:r w:rsidR="00F35567">
        <w:t xml:space="preserve"> </w:t>
      </w:r>
      <w:r>
        <w:t xml:space="preserve">using SEER*Stat software version 8.3.5 </w:t>
      </w:r>
      <w:r>
        <w:fldChar w:fldCharType="begin"/>
      </w:r>
      <w:r w:rsidR="00124231">
        <w:instrText xml:space="preserve"> ADDIN ZOTERO_ITEM CSL_CITATION {"citationID":"e3ykzUQd","properties":{"formattedCitation":"[37]","plainCitation":"[37]","noteIndex":0},"citationItems":[{"id":10831,"uris":["http://zotero.org/groups/23637/items/62DENS83"],"uri":["http://zotero.org/groups/23637/items/62DENS83"],"itemData":{"id":10831,"type":"book","event-place":"National Cancer Institute","publisher-place":"National Cancer Institute","title":"SEER*Stat Software","URL":"seer.cancer.gov/seerstat","version":"8.3.5","author":[{"literal":"Surveillance Research Program"}],"issued":{"date-parts":[["2018",3,6]]}}}],"schema":"https://github.com/citation-style-language/schema/raw/master/csl-citation.json"} </w:instrText>
      </w:r>
      <w:r>
        <w:fldChar w:fldCharType="separate"/>
      </w:r>
      <w:r w:rsidR="0050368D" w:rsidRPr="0050368D">
        <w:rPr>
          <w:rFonts w:ascii="Calibri" w:hAnsi="Calibri" w:cs="Calibri"/>
        </w:rPr>
        <w:t>[37]</w:t>
      </w:r>
      <w:r>
        <w:fldChar w:fldCharType="end"/>
      </w:r>
      <w:r>
        <w:t xml:space="preserve">; IICC-3 </w:t>
      </w:r>
      <w:r>
        <w:fldChar w:fldCharType="begin"/>
      </w:r>
      <w:r w:rsidR="00124231">
        <w:instrText xml:space="preserve"> ADDIN ZOTERO_ITEM CSL_CITATION {"citationID":"jBCOBFo3","properties":{"formattedCitation":"[32]","plainCitation":"[32]","noteIndex":0},"citationItems":[{"id":10829,"uris":["http://zotero.org/groups/23637/items/GWPJWBM6"],"uri":["http://zotero.org/groups/23637/items/GWPJWBM6"],"itemData":{"id":10829,"type":"book","event-place":"Lyon, France","publisher":"International Agency for Research on Cancer","publisher-place":"Lyon, France","title":"International Incidence of Childhood Cancer Volume III (electronic version)","title-short":"IICC-3","URL":"http://iicc.iarc.fr/results/index.php","author":[{"literal":"Steliarova-Foucher, E"},{"literal":"Colombet, M"},{"literal":"Ries, LAG"},{"literal":"Hesseling, P"},{"literal":"Moreno, F"},{"literal":"Shin, HY"},{"literal":"Stiller, CA"},{"literal":"editors"}],"accessed":{"date-parts":[["2017",9,11]]},"issued":{"date-parts":[["2017"]]}},"label":"page"}],"schema":"https://github.com/citation-style-language/schema/raw/master/csl-citation.json"} </w:instrText>
      </w:r>
      <w:r>
        <w:fldChar w:fldCharType="separate"/>
      </w:r>
      <w:r w:rsidR="004D24B7" w:rsidRPr="004D24B7">
        <w:rPr>
          <w:rFonts w:ascii="Calibri" w:hAnsi="Calibri" w:cs="Calibri"/>
        </w:rPr>
        <w:t>[32]</w:t>
      </w:r>
      <w:r>
        <w:fldChar w:fldCharType="end"/>
      </w:r>
      <w:r>
        <w:t xml:space="preserve"> (</w:t>
      </w:r>
      <w:hyperlink r:id="rId16" w:history="1">
        <w:r w:rsidR="0038737B" w:rsidRPr="00036396">
          <w:rPr>
            <w:rStyle w:val="Hyperlink"/>
          </w:rPr>
          <w:t>http://iicc.iarc.fr/results</w:t>
        </w:r>
      </w:hyperlink>
      <w:r>
        <w:t>); supplementary information</w:t>
      </w:r>
      <w:r w:rsidR="00D11A2B">
        <w:t xml:space="preserve"> published by Ward and colleagues </w:t>
      </w:r>
      <w:r w:rsidR="00D11A2B">
        <w:fldChar w:fldCharType="begin"/>
      </w:r>
      <w:r w:rsidR="00124231">
        <w:instrText xml:space="preserve"> ADDIN ZOTERO_ITEM CSL_CITATION {"citationID":"9J5C0Fvi","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chema":"https://github.com/citation-style-language/schema/raw/master/csl-citation.json"} </w:instrText>
      </w:r>
      <w:r w:rsidR="00D11A2B">
        <w:fldChar w:fldCharType="separate"/>
      </w:r>
      <w:r w:rsidR="0050368D" w:rsidRPr="0050368D">
        <w:rPr>
          <w:rFonts w:ascii="Calibri" w:hAnsi="Calibri" w:cs="Calibri"/>
        </w:rPr>
        <w:t>[23]</w:t>
      </w:r>
      <w:r w:rsidR="00D11A2B">
        <w:fldChar w:fldCharType="end"/>
      </w:r>
      <w:r w:rsidR="00E51B35">
        <w:t>; and</w:t>
      </w:r>
      <w:r w:rsidR="00C31DDA">
        <w:t xml:space="preserve"> GLOBOCAN </w:t>
      </w:r>
      <w:r w:rsidR="002E1532">
        <w:t xml:space="preserve">2018 </w:t>
      </w:r>
      <w:r w:rsidR="00C31DDA">
        <w:fldChar w:fldCharType="begin"/>
      </w:r>
      <w:r w:rsidR="00124231">
        <w:instrText xml:space="preserve"> ADDIN ZOTERO_ITEM CSL_CITATION {"citationID":"MZJe3ZF4","properties":{"formattedCitation":"[31]","plainCitation":"[31]","noteIndex":0},"citationItems":[{"id":10822,"uris":["http://zotero.org/groups/23637/items/5P32ZVWU"],"uri":["http://zotero.org/groups/23637/items/5P32ZVWU"],"itemData":{"id":10822,"type":"webpage","abstract":"CANCER TODAY provides data visualization tools that present current national estimates of the incidence, mortality, and prevalence of 36 cancer types in 185 countries, by sex and age group.\n\npermalink to the data:\nhttp://gco.iarc.fr/today/online-analysis-table?v=2018&amp;mode=population&amp;mode_population=countries&amp;population=900&amp;populations=900&amp;key=asr&amp;sex=0&amp;cancer=39&amp;type=0&amp;statistic=5&amp;prevalence=0&amp;population_group=0&amp;ages_group%5B%5D=0&amp;ages_group%5B%5D=2&amp;nb_items=5&amp;group_cancer=1&amp;include_nmsc=1&amp;include_nmsc_other=1\n\n\nFerlay J, Ervik M, Lam F, Colombet M, Mery L, Piñeros M, Znaor A, Soerjomataram I, Bray F (2018). Global Cancer Observatory: Cancer Today. Lyon, France: International Agency for Research on Cancer. Available from: https://gco.iarc.fr/today, accessed [DD Month YYYY].","container-title":"Cancer Today","language":"en","note":"Lyon, France:\nInternational Agency for Research on Cancer","title":"Global Cancer Observatory: Cancer today","title-short":"Globocan 2018","URL":"http://gco.iarc.fr/today","author":[{"family":"Ferlay","given":"J"},{"family":"Ervik","given":"M"},{"family":"Lam","given":"F"},{"family":"Colombet","given":"M"},{"family":"Mery","given":"L"},{"family":"Pineros","given":"M"},{"family":"Znaor","given":"A"},{"family":"Soerjomataram","given":"I"},{"family":"Bray","given":"F"}],"accessed":{"date-parts":[["2018",10,18]]},"issued":{"date-parts":[["2018"]]}}}],"schema":"https://github.com/citation-style-language/schema/raw/master/csl-citation.json"} </w:instrText>
      </w:r>
      <w:r w:rsidR="00C31DDA">
        <w:fldChar w:fldCharType="separate"/>
      </w:r>
      <w:r w:rsidR="0050368D" w:rsidRPr="0050368D">
        <w:rPr>
          <w:rFonts w:ascii="Calibri" w:hAnsi="Calibri" w:cs="Calibri"/>
        </w:rPr>
        <w:t>[31]</w:t>
      </w:r>
      <w:r w:rsidR="00C31DDA">
        <w:fldChar w:fldCharType="end"/>
      </w:r>
      <w:r w:rsidR="00C31DDA">
        <w:t xml:space="preserve"> (</w:t>
      </w:r>
      <w:hyperlink r:id="rId17" w:history="1">
        <w:r w:rsidR="00C31DDA" w:rsidRPr="00E92330">
          <w:rPr>
            <w:rStyle w:val="Hyperlink"/>
          </w:rPr>
          <w:t>http://gco.iarc.fr/today</w:t>
        </w:r>
      </w:hyperlink>
      <w:r w:rsidR="00C31DDA">
        <w:t xml:space="preserve">). </w:t>
      </w:r>
    </w:p>
    <w:p w14:paraId="3F0C442E" w14:textId="6322F001" w:rsidR="0038737B" w:rsidRDefault="007103BD" w:rsidP="00C31DDA">
      <w:r>
        <w:t>M</w:t>
      </w:r>
      <w:r w:rsidR="00C24739">
        <w:t xml:space="preserve">alaria arising from infection with </w:t>
      </w:r>
      <w:r w:rsidR="00C24739">
        <w:rPr>
          <w:i/>
        </w:rPr>
        <w:t>Plasmodium</w:t>
      </w:r>
      <w:r w:rsidR="00C24739">
        <w:t xml:space="preserve"> </w:t>
      </w:r>
      <w:r w:rsidR="00C24739">
        <w:rPr>
          <w:i/>
        </w:rPr>
        <w:t>falciparum</w:t>
      </w:r>
      <w:r w:rsidR="00C24739">
        <w:t xml:space="preserve"> is </w:t>
      </w:r>
      <w:r w:rsidR="00BB64C6">
        <w:t xml:space="preserve">strongly </w:t>
      </w:r>
      <w:r w:rsidR="00C24739">
        <w:t>associated with</w:t>
      </w:r>
      <w:r>
        <w:t xml:space="preserve"> the distribution of</w:t>
      </w:r>
      <w:r w:rsidR="00C24739">
        <w:t xml:space="preserve"> </w:t>
      </w:r>
      <w:r w:rsidR="00BB64C6">
        <w:t xml:space="preserve">endemic </w:t>
      </w:r>
      <w:r w:rsidR="00C24739">
        <w:t xml:space="preserve">Burkitt </w:t>
      </w:r>
      <w:r w:rsidR="00BB64C6">
        <w:t>l</w:t>
      </w:r>
      <w:r w:rsidR="00C24739">
        <w:t>ymphoma</w:t>
      </w:r>
      <w:r w:rsidR="00BB64C6">
        <w:t xml:space="preserve"> (</w:t>
      </w:r>
      <w:proofErr w:type="spellStart"/>
      <w:r w:rsidR="00BB64C6">
        <w:t>eBL</w:t>
      </w:r>
      <w:proofErr w:type="spellEnd"/>
      <w:r w:rsidR="00BB64C6">
        <w:t>)</w:t>
      </w:r>
      <w:r>
        <w:t xml:space="preserve"> </w:t>
      </w:r>
      <w:r>
        <w:fldChar w:fldCharType="begin"/>
      </w:r>
      <w:r w:rsidR="00124231">
        <w:instrText xml:space="preserve"> ADDIN ZOTERO_ITEM CSL_CITATION {"citationID":"46YPsY6I","properties":{"formattedCitation":"[38]","plainCitation":"[38]","noteIndex":0},"citationItems":[{"id":10918,"uris":["http://zotero.org/groups/23637/items/Y37DJL9A"],"uri":["http://zotero.org/groups/23637/items/Y37DJL9A"],"itemData":{"id":10918,"type":"book","collection-number":"104","collection-title":"IARC monographs on the evaluation of carcinogenic risks to humans","event-place":"Lyon, France","ISBN":"978-92-832-1327-7","language":"eng","note":"OCLC: 871533804","publisher":"IARC Press","publisher-place":"Lyon, France","source":"Gemeinsamer Bibliotheksverbund ISBN","title":"IARC monographs on the evaluation of carcinogenic risks to humans: Malaria and some polyomaviruses (SV40, BK, JC, and Merkel cell viruses)","editor":[{"family":"IARC Working Group on the Evaluation of Carcinogenic Risks to Humans","given":""},{"family":"World Health Organization","given":""},{"family":"International Agency for Research on Cancer","given":""}],"issued":{"date-parts":[["2014"]]}}}],"schema":"https://github.com/citation-style-language/schema/raw/master/csl-citation.json"} </w:instrText>
      </w:r>
      <w:r>
        <w:fldChar w:fldCharType="separate"/>
      </w:r>
      <w:r w:rsidR="0050368D" w:rsidRPr="0050368D">
        <w:rPr>
          <w:rFonts w:ascii="Calibri" w:hAnsi="Calibri" w:cs="Calibri"/>
        </w:rPr>
        <w:t>[38]</w:t>
      </w:r>
      <w:r>
        <w:fldChar w:fldCharType="end"/>
      </w:r>
      <w:r>
        <w:t xml:space="preserve"> </w:t>
      </w:r>
      <w:r w:rsidR="00C24739">
        <w:t>and</w:t>
      </w:r>
      <w:r w:rsidR="002B2F61">
        <w:t>, to a lesser degree,</w:t>
      </w:r>
      <w:r w:rsidR="00C24739">
        <w:t xml:space="preserve"> Kaposi </w:t>
      </w:r>
      <w:r w:rsidR="00BB64C6">
        <w:t>s</w:t>
      </w:r>
      <w:r w:rsidR="00C24739">
        <w:t>arcoma</w:t>
      </w:r>
      <w:r w:rsidR="00BB64C6">
        <w:t xml:space="preserve"> (KS) </w:t>
      </w:r>
      <w:r>
        <w:t xml:space="preserve"> </w:t>
      </w:r>
      <w:r>
        <w:fldChar w:fldCharType="begin"/>
      </w:r>
      <w:r w:rsidR="00124231">
        <w:instrText xml:space="preserve"> ADDIN ZOTERO_ITEM CSL_CITATION {"citationID":"ETFDOeRG","properties":{"formattedCitation":"[39\\uc0\\u8211{}43]","plainCitation":"[39–43]","noteIndex":0},"citationItems":[{"id":10966,"uris":["http://zotero.org/groups/23637/items/CG2P6TMM"],"uri":["http://zotero.org/groups/23637/items/CG2P6TMM"],"itemData":{"id":10966,"type":"article-journal","abstract":"KSHV seroprevalence is very high in rural Uganda. Malaria infection and anemia are the risk factors associated with KSHV seroprevalence and antibody levels in t","container-title":"The Journal of Infectious Diseases","DOI":"10.1093/infdis/jiy274","ISSN":"0022-1899","issue":"7","journalAbbreviation":"J Infect Dis","language":"en","page":"1061-1065","source":"academic.oup.com","title":"Relationship between anemia, malaria coinfection, and Kaposi sarcoma-associated herpesvirus seropositivity in a population-based study in rural Uganda","volume":"218","author":[{"family":"Nalwoga","given":"Angela"},{"family":"Cose","given":"Stephen"},{"family":"Nash","given":"Stephen"},{"family":"Miley","given":"Wendell"},{"family":"Asiki","given":"Gershim"},{"family":"Kusemererwa","given":"Sylvia"},{"family":"Yarchoan","given":"Robert"},{"family":"Labo","given":"Nazzarena"},{"family":"Whitby","given":"Denise"},{"family":"Newton","given":"Robert"}],"issued":{"date-parts":[["2018",8,24]]}}},{"id":8611,"uris":["http://zotero.org/groups/23637/items/WIFF5B3Y"],"uri":["http://zotero.org/groups/23637/items/WIFF5B3Y"],"itemData":{"id":8611,"type":"article-journal","container-title":"Tropical Medicine &amp; International Health","DOI":"10.1111/tmi.12464","ISSN":"13602276","issue":"5","language":"en","page":"665-672","source":"CrossRef","title":"Association between malaria exposure and Kaposi's sarcoma-associated herpes virus seropositivity in Uganda","volume":"20","author":[{"family":"Nalwoga","given":"Angela"},{"family":"Cose","given":"Stephen"},{"family":"Wakeham","given":"Katie"},{"family":"Miley","given":"Wendell"},{"family":"Ndibazza","given":"Juliet"},{"family":"Drakeley","given":"Christopher"},{"family":"Elliott","given":"Alison"},{"family":"Whitby","given":"Denise"},{"family":"Newton","given":"Robert"}],"issued":{"date-parts":[["2015",5]]}}},{"id":10963,"uris":["http://zotero.org/groups/23637/items/KUVQFK3M"],"uri":["http://zotero.org/groups/23637/items/KUVQFK3M"],"itemData":{"id":10963,"type":"article-journal","abstract":"Among Ugandan mother-child pairs, Epstein-Barr virus was more likely to be shed in saliva than Kaposi sarcoma–associated virus. Child’s sex and parasitic infect","container-title":"The Journal of Infectious Diseases","DOI":"10.1093/infdis/jiy262","ISSN":"0022-1899","issue":"6","journalAbbreviation":"J Infect Dis","language":"en","page":"892-900","source":"academic.oup.com","title":"Determinants of gammaherpesvirus shedding in saliva among Ugandan children and their mothers","volume":"218","author":[{"family":"Newton","given":"Robert"},{"family":"Labo","given":"Nazzarena"},{"family":"Wakeham","given":"Katie"},{"family":"Marshall","given":"Vickie"},{"family":"Roshan","given":"Romin"},{"family":"Nalwoga","given":"Angela"},{"family":"Sebina","given":"Ismail"},{"family":"Muhangi","given":"Lawrence"},{"family":"Webb","given":"Emily L."},{"family":"Miley","given":"Wendell"},{"family":"Rochford","given":"Rosemary"},{"family":"Elliott","given":"Alison M."},{"family":"Whitby","given":"Denise"}],"issued":{"date-parts":[["2018",8,14]]}}},{"id":10906,"uris":["http://zotero.org/groups/23637/items/P43959BD"],"uri":["http://zotero.org/groups/23637/items/P43959BD"],"itemData":{"id":10906,"type":"article-journal","abstract":"BACKGROUND: Determinants of Kaposi sarcoma-associated herpesvirus (KSHV) seropositivity among children living in sub-Saharan African populations where infection is endemic are not well understood. Local environmental factors, including other infectious agents, may be key.\nMETHODS: Within the context of a well-characterized birth cohort, we examined associations between various factors and antibodies against KSHV, measured in stored plasma samples from 1823 mother-child pairs in Entebbe, Uganda.\nRESULTS: Seroprevalence increased with increasing age of the child (P = 0.0003) and was higher among those with KSHV seropositive mothers than in those without (12% vs 9%; odds ratio: 1.4, 95% confidence interval: 1.1 to 2.0). It was also higher among children with HIV infection (29% vs 10%; odds ratio: 3.1, 95% confidence interval: 1.2 to 8.3) or malaria parasitemia (30% vs 10%; odds ratio: 4.1, 95% confidence interval: 2.4 to 7.0) than in children without. These associations were not explained by socioeconomic status.\nCONCLUSIONS: The finding that KSHV serostatus is associated with malaria parasitemia in children is novel. In a country endemic for KSHV, malaria may be a cofactor for KSHV infection or reactivation among children.","container-title":"Journal of Acquired Immune Deficiency Syndromes (1999)","DOI":"10.1097/QAI.0b013e31828a7056","ISSN":"1944-7884","issue":"2","journalAbbreviation":"J. Acquir. Immune Defic. Syndr.","language":"eng","note":"PMID: 23403859\nPMCID: PMC3707567","page":"228-233","source":"PubMed","title":"Risk factors for seropositivity to Kaposi sarcoma-associated herpesvirus among children in Uganda","volume":"63","author":[{"family":"Wakeham","given":"Katie"},{"family":"Webb","given":"Emily L."},{"family":"Sebina","given":"Ismail"},{"family":"Nalwoga","given":"Angela"},{"family":"Muhangi","given":"Lawrence"},{"family":"Miley","given":"Wendell"},{"family":"Johnston","given":"W. Thomas"},{"family":"Ndibazza","given":"Juliet"},{"family":"Whitby","given":"Denise"},{"family":"Newton","given":"Robert"},{"family":"Elliott","given":"Alison M."}],"issued":{"date-parts":[["2013",6,1]]}}},{"id":10955,"uris":["http://zotero.org/groups/23637/items/2CDZENW8"],"uri":["http://zotero.org/groups/23637/items/2CDZENW8"],"itemData":{"id":10955,"type":"article-journal","abstract":"Immune modulation by parasites may influence susceptibility to bacteria and viruses. We examined the association between current parasite infections, HIV and syphilis (measured in blood or stool samples using standard methods) and antibodies against Kaposi's sarcoma herpesvirus (KSHV), measured by ELISA, in 1915 stored plasma samples from pregnant women in Entebbe, Uganda.","container-title":"Infectious Agents and Cancer","DOI":"10.1186/1750-9378-6-15","ISSN":"1750-9378","issue":"1","journalAbbreviation":"Infectious Agents and Cancer","page":"15","source":"BioMed Central","title":"Parasite infection is associated with Kaposi's sarcoma associated herpesvirus (KSHV) in Ugandan women","volume":"6","author":[{"family":"Wakeham","given":"Katie"},{"family":"Webb","given":"Emily L."},{"family":"Sebina","given":"Ismail"},{"family":"Muhangi","given":"Lawrence"},{"family":"Miley","given":"Wendell"},{"family":"Johnson","given":"W. Thomas"},{"family":"Ndibazza","given":"Juliet"},{"family":"Elliott","given":"Alison M."},{"family":"Whitby","given":"Denise"},{"family":"Newton","given":"Robert"}],"issued":{"date-parts":[["2011",9,30]]}}}],"schema":"https://github.com/citation-style-language/schema/raw/master/csl-citation.json"} </w:instrText>
      </w:r>
      <w:r>
        <w:fldChar w:fldCharType="separate"/>
      </w:r>
      <w:r w:rsidR="0050368D" w:rsidRPr="0050368D">
        <w:rPr>
          <w:rFonts w:ascii="Calibri" w:hAnsi="Calibri" w:cs="Calibri"/>
          <w:szCs w:val="24"/>
        </w:rPr>
        <w:t>[39–43]</w:t>
      </w:r>
      <w:r>
        <w:fldChar w:fldCharType="end"/>
      </w:r>
      <w:r>
        <w:t xml:space="preserve">.  </w:t>
      </w:r>
      <w:r w:rsidR="00AF70E0">
        <w:t xml:space="preserve">To quantify the relationship between the incidence of </w:t>
      </w:r>
      <w:r w:rsidR="00BB64C6">
        <w:t xml:space="preserve">these cancers </w:t>
      </w:r>
      <w:r w:rsidR="00AF70E0">
        <w:t xml:space="preserve">and the proportion of the population at a high risk of </w:t>
      </w:r>
      <w:r w:rsidR="00AF70E0">
        <w:rPr>
          <w:i/>
        </w:rPr>
        <w:t>P. falciparum</w:t>
      </w:r>
      <w:r w:rsidR="00AF70E0">
        <w:t xml:space="preserve"> infection, cancer incidence data</w:t>
      </w:r>
      <w:r w:rsidR="00AF70E0" w:rsidRPr="00AF70E0">
        <w:t xml:space="preserve"> </w:t>
      </w:r>
      <w:r w:rsidR="00AF70E0">
        <w:t xml:space="preserve">and population density estimates were linked to the </w:t>
      </w:r>
      <w:r w:rsidR="00B412B1">
        <w:t xml:space="preserve">estimated </w:t>
      </w:r>
      <w:r w:rsidR="00AF70E0">
        <w:t xml:space="preserve">spatial distribution of </w:t>
      </w:r>
      <w:r w:rsidR="0081364C">
        <w:t xml:space="preserve">human </w:t>
      </w:r>
      <w:r w:rsidR="00AF70E0">
        <w:rPr>
          <w:i/>
        </w:rPr>
        <w:t>P. falciparum</w:t>
      </w:r>
      <w:r w:rsidR="00AF70E0">
        <w:t xml:space="preserve"> infection  </w:t>
      </w:r>
      <w:r w:rsidR="00AF70E0">
        <w:fldChar w:fldCharType="begin"/>
      </w:r>
      <w:r w:rsidR="00124231">
        <w:instrText xml:space="preserve"> ADDIN ZOTERO_ITEM CSL_CITATION {"citationID":"iV8BvfHT","properties":{"formattedCitation":"[44,45]","plainCitation":"[44,45]","noteIndex":0},"citationItems":[{"id":10857,"uris":["http://zotero.org/groups/23637/items/7W5K3YZJ"],"uri":["http://zotero.org/groups/23637/items/7W5K3YZJ"],"itemData":{"id":10857,"type":"article-journal","abstract":"Background\n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n\nMethods\n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n\nResults\n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n\nConclusions\n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container-title":"Malaria Journal","DOI":"10.1186/1475-2875-10-378","ISSN":"1475-2875","journalAbbreviation":"Malar J","note":"PMID: 22185615\nPMCID: PMC3274487","page":"378","source":"PubMed Central","title":"A new world malaria map: Plasmodium falciparum endemicity in 2010","title-short":"A new world malaria map","volume":"10","author":[{"family":"Gething","given":"Peter W"},{"family":"Patil","given":"Anand P"},{"family":"Smith","given":"David L"},{"family":"Guerra","given":"Carlos A"},{"family":"Elyazar","given":"Iqbal RF"},{"family":"Johnston","given":"Geoffrey L"},{"family":"Tatem","given":"Andrew J"},{"family":"Hay","given":"Simon I"}],"issued":{"date-parts":[["2011",12,20]]}},"label":"page","suppress-author":true},{"id":10846,"uris":["http://zotero.org/groups/23637/items/ZWVJ2K42"],"uri":["http://zotero.org/groups/23637/items/ZWVJ2K42"],"itemData":{"id":10846,"type":"article-journal","abstract":"The mapping of malaria risk has a history stretching back over 100 years. The last decade, however, has seen dramatic progress in the scope, rigour and sophistication of malaria mapping such that its global distribution is now probably better understood than any other infectious disease. In this minireview we consider the main factors that have facilitated the recent proliferation of malaria risk mapping efforts and describe the most prominent global-scale endemicity mapping endeavours of recent years. We describe the diversification of malaria mapping to span a wide range of related metrics of biological and public health importance and consider prospects for the future of the science including its key role in supporting elimination efforts.","container-title":"BMC Medicine","DOI":"10.1186/s12916-015-0372-x","ISSN":"1741-7015","journalAbbreviation":"BMC Med","note":"PMID: 26071312\nPMCID: PMC4465620","source":"PubMed Central","title":"Malaria mapping: understanding the global endemicity of falciparum and vivax malaria","title-short":"Malaria mapping","URL":"https://www.ncbi.nlm.nih.gov/pmc/articles/PMC4465620/","volume":"13","author":[{"family":"Dalrymple","given":"Ursula"},{"family":"Mappin","given":"Bonnie"},{"family":"Gething","given":"Peter W."}],"accessed":{"date-parts":[["2018",12,5]]},"issued":{"date-parts":[["2015",6,12]]}},"label":"page"}],"schema":"https://github.com/citation-style-language/schema/raw/master/csl-citation.json"} </w:instrText>
      </w:r>
      <w:r w:rsidR="00AF70E0">
        <w:fldChar w:fldCharType="separate"/>
      </w:r>
      <w:r w:rsidR="0050368D" w:rsidRPr="0050368D">
        <w:rPr>
          <w:rFonts w:ascii="Calibri" w:hAnsi="Calibri" w:cs="Calibri"/>
        </w:rPr>
        <w:t>[44,45]</w:t>
      </w:r>
      <w:r w:rsidR="00AF70E0">
        <w:fldChar w:fldCharType="end"/>
      </w:r>
      <w:r w:rsidR="00BB64C6">
        <w:t xml:space="preserve">. </w:t>
      </w:r>
      <w:r w:rsidR="00AF70E0">
        <w:t xml:space="preserve"> </w:t>
      </w:r>
      <w:r w:rsidR="00BB64C6">
        <w:rPr>
          <w:i/>
        </w:rPr>
        <w:t>P. falciparum</w:t>
      </w:r>
      <w:r w:rsidR="00BB64C6">
        <w:t xml:space="preserve">  data were</w:t>
      </w:r>
      <w:r w:rsidR="00AF70E0">
        <w:t xml:space="preserve"> downloaded using the Malaria Atlas Project </w:t>
      </w:r>
      <w:r w:rsidR="00AF70E0">
        <w:fldChar w:fldCharType="begin"/>
      </w:r>
      <w:r w:rsidR="00124231">
        <w:instrText xml:space="preserve"> ADDIN ZOTERO_ITEM CSL_CITATION {"citationID":"SV8KMZQj","properties":{"formattedCitation":"[46]","plainCitation":"[46]","noteIndex":0},"citationItems":[{"id":10849,"uris":["http://zotero.org/groups/23637/items/9P69FBE3"],"uri":["http://zotero.org/groups/23637/items/9P69FBE3"],"itemData":{"id":10849,"type":"webpage","note":"layers downloaded:\n\nPf reproductive number: Admin 2\nPf reproductive number: Admin 1","title":"Malaria Atlas Project","URL":"https://map.ox.ac.uk/explorer/#/","author":[{"literal":"Malaria Atlas Project"}],"accessed":{"date-parts":[["2018",3,28]]},"issued":{"date-parts":[["2017"]]}},"suppress-author":true}],"schema":"https://github.com/citation-style-language/schema/raw/master/csl-citation.json"} </w:instrText>
      </w:r>
      <w:r w:rsidR="00AF70E0">
        <w:fldChar w:fldCharType="separate"/>
      </w:r>
      <w:r w:rsidR="0050368D" w:rsidRPr="0050368D">
        <w:rPr>
          <w:rFonts w:ascii="Calibri" w:hAnsi="Calibri" w:cs="Calibri"/>
        </w:rPr>
        <w:t>[46]</w:t>
      </w:r>
      <w:r w:rsidR="00AF70E0">
        <w:fldChar w:fldCharType="end"/>
      </w:r>
      <w:r w:rsidR="00AF70E0">
        <w:t xml:space="preserve"> interactive map tool (</w:t>
      </w:r>
      <w:hyperlink r:id="rId18" w:anchor="/" w:history="1">
        <w:r w:rsidR="00AF70E0" w:rsidRPr="00943965">
          <w:rPr>
            <w:rStyle w:val="Hyperlink"/>
          </w:rPr>
          <w:t>https://map.ox.ac.uk/explorer/#/</w:t>
        </w:r>
      </w:hyperlink>
      <w:r w:rsidR="00AF70E0">
        <w:t>)</w:t>
      </w:r>
      <w:r w:rsidR="0081364C">
        <w:t>, and t</w:t>
      </w:r>
      <w:r w:rsidR="00FE2D23">
        <w:t xml:space="preserve">he resulting regression equations were used to estimate </w:t>
      </w:r>
      <w:r w:rsidR="000C690D">
        <w:t xml:space="preserve">country-specific </w:t>
      </w:r>
      <w:proofErr w:type="spellStart"/>
      <w:r w:rsidR="000C690D">
        <w:t>e</w:t>
      </w:r>
      <w:r w:rsidR="00FE2D23">
        <w:t>BL</w:t>
      </w:r>
      <w:proofErr w:type="spellEnd"/>
      <w:r w:rsidR="00FE2D23">
        <w:t xml:space="preserve"> and KS rates</w:t>
      </w:r>
      <w:r w:rsidR="006A5414">
        <w:t xml:space="preserve">.  </w:t>
      </w:r>
    </w:p>
    <w:p w14:paraId="71057453" w14:textId="5AABEB24" w:rsidR="00F94496" w:rsidRDefault="002458E3" w:rsidP="00C31DDA">
      <w:r>
        <w:lastRenderedPageBreak/>
        <w:t xml:space="preserve">The incidence rates in </w:t>
      </w:r>
      <w:r w:rsidR="00AE01FD">
        <w:t>the</w:t>
      </w:r>
      <w:r w:rsidR="001252B2">
        <w:t xml:space="preserve"> Baseline Model (BM) </w:t>
      </w:r>
      <w:r>
        <w:t>were</w:t>
      </w:r>
      <w:r w:rsidR="001252B2">
        <w:t xml:space="preserve"> </w:t>
      </w:r>
      <w:r w:rsidR="0038737B">
        <w:t xml:space="preserve">based </w:t>
      </w:r>
      <w:r>
        <w:t>initially</w:t>
      </w:r>
      <w:r w:rsidR="0038737B">
        <w:t xml:space="preserve"> on age-, sex- and ICCC-3 diagnosis-specific rates extracted from SEER data for the year 2014</w:t>
      </w:r>
      <w:r w:rsidR="003B7C55">
        <w:t xml:space="preserve"> </w:t>
      </w:r>
      <w:r w:rsidR="00D67494">
        <w:t>(see Table S1)</w:t>
      </w:r>
      <w:r w:rsidR="0038737B">
        <w:t xml:space="preserve">.  Age- and sex-specific </w:t>
      </w:r>
      <w:r w:rsidR="001252B2">
        <w:t>rates</w:t>
      </w:r>
      <w:r w:rsidR="000C690D">
        <w:t xml:space="preserve"> </w:t>
      </w:r>
      <w:r w:rsidR="0038737B">
        <w:t xml:space="preserve">of </w:t>
      </w:r>
      <w:r w:rsidR="000C690D">
        <w:t>BL and KS</w:t>
      </w:r>
      <w:r w:rsidR="0038737B">
        <w:t xml:space="preserve"> </w:t>
      </w:r>
      <w:r>
        <w:t xml:space="preserve">were augmented with BL and KS rates </w:t>
      </w:r>
      <w:r w:rsidR="0038737B">
        <w:t xml:space="preserve">based on the </w:t>
      </w:r>
      <w:r w:rsidR="0038737B">
        <w:rPr>
          <w:i/>
        </w:rPr>
        <w:t>P. falciparum</w:t>
      </w:r>
      <w:r w:rsidR="0038737B">
        <w:t xml:space="preserve"> risk in each country</w:t>
      </w:r>
      <w:r>
        <w:t>.</w:t>
      </w:r>
      <w:r w:rsidR="000C690D">
        <w:t xml:space="preserve"> </w:t>
      </w:r>
      <w:r w:rsidR="0081364C">
        <w:t xml:space="preserve"> </w:t>
      </w:r>
      <w:bookmarkStart w:id="6" w:name="_Hlk25072254"/>
      <w:bookmarkStart w:id="7" w:name="_Hlk25072232"/>
      <w:r w:rsidR="00486439">
        <w:t>T</w:t>
      </w:r>
      <w:bookmarkEnd w:id="6"/>
      <w:r w:rsidR="00486439">
        <w:t xml:space="preserve">hus, all age- and sex-specific incidence rates </w:t>
      </w:r>
      <w:r w:rsidR="007D7FAC">
        <w:t>were assumed to be the same worldwide with the exception</w:t>
      </w:r>
      <w:r w:rsidR="00EC3025">
        <w:t>s</w:t>
      </w:r>
      <w:r w:rsidR="007D7FAC">
        <w:t xml:space="preserve"> of</w:t>
      </w:r>
      <w:r w:rsidR="00BF4745">
        <w:t xml:space="preserve"> those for</w:t>
      </w:r>
      <w:r w:rsidR="007D7FAC">
        <w:t xml:space="preserve"> BL and KS</w:t>
      </w:r>
      <w:r w:rsidR="0038737B">
        <w:t>.</w:t>
      </w:r>
      <w:bookmarkEnd w:id="7"/>
      <w:r w:rsidR="0038737B">
        <w:t xml:space="preserve"> </w:t>
      </w:r>
      <w:r>
        <w:t xml:space="preserve"> F</w:t>
      </w:r>
      <w:r w:rsidR="00FE2D23">
        <w:t xml:space="preserve">ull </w:t>
      </w:r>
      <w:r w:rsidR="00F94496" w:rsidRPr="00F061B3">
        <w:t xml:space="preserve">details </w:t>
      </w:r>
      <w:r w:rsidR="0038737B">
        <w:t xml:space="preserve">of the SEER data used and the derivation of the supplemental BL and KS rate </w:t>
      </w:r>
      <w:r w:rsidR="00F94496" w:rsidRPr="00F061B3">
        <w:t xml:space="preserve">are </w:t>
      </w:r>
      <w:r w:rsidR="0038737B">
        <w:t xml:space="preserve">given </w:t>
      </w:r>
      <w:r w:rsidR="00F94496" w:rsidRPr="00F061B3">
        <w:t xml:space="preserve">in the supplement.  </w:t>
      </w:r>
      <w:r w:rsidR="00F023E6">
        <w:t>The numbers of cancers occurring in 2015 were e</w:t>
      </w:r>
      <w:r>
        <w:t xml:space="preserve">stimated </w:t>
      </w:r>
      <w:r w:rsidR="00F023E6">
        <w:t xml:space="preserve">by multiplying the age- sex- and diagnosis-specific rate in the </w:t>
      </w:r>
      <w:r>
        <w:t xml:space="preserve">BM </w:t>
      </w:r>
      <w:r w:rsidR="00F023E6">
        <w:t xml:space="preserve">by the corresponding age and sex groups in </w:t>
      </w:r>
      <w:r w:rsidR="00BF2315">
        <w:t>the UN estimated national populations</w:t>
      </w:r>
      <w:r w:rsidR="00BF2315">
        <w:fldChar w:fldCharType="begin"/>
      </w:r>
      <w:r w:rsidR="00124231">
        <w:instrText xml:space="preserve"> ADDIN ZOTERO_ITEM CSL_CITATION {"citationID":"l6icl73b","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BF2315">
        <w:fldChar w:fldCharType="separate"/>
      </w:r>
      <w:r w:rsidR="0050368D" w:rsidRPr="0050368D">
        <w:rPr>
          <w:rFonts w:ascii="Calibri" w:hAnsi="Calibri" w:cs="Calibri"/>
        </w:rPr>
        <w:t>[19]</w:t>
      </w:r>
      <w:r w:rsidR="00BF2315">
        <w:fldChar w:fldCharType="end"/>
      </w:r>
      <w:r w:rsidR="00BF2315">
        <w:t>.</w:t>
      </w:r>
    </w:p>
    <w:p w14:paraId="369EAC82" w14:textId="4962EC1B" w:rsidR="002E1532" w:rsidRDefault="00900370" w:rsidP="0069534A">
      <w:r>
        <w:t>E</w:t>
      </w:r>
      <w:r w:rsidR="00AC5A60">
        <w:t xml:space="preserve">stimated numbers of childhood cancers </w:t>
      </w:r>
      <w:r w:rsidR="002458E3">
        <w:t xml:space="preserve">in 2015 </w:t>
      </w:r>
      <w:r w:rsidR="001252B2">
        <w:t xml:space="preserve">arising from </w:t>
      </w:r>
      <w:r w:rsidR="00CB52C8">
        <w:t xml:space="preserve">the </w:t>
      </w:r>
      <w:r w:rsidR="009F07EA">
        <w:t>BM</w:t>
      </w:r>
      <w:r w:rsidR="00CB52C8">
        <w:t xml:space="preserve"> </w:t>
      </w:r>
      <w:r w:rsidR="00AC5A60">
        <w:t>were compared to GLOBOCAN and the G</w:t>
      </w:r>
      <w:r w:rsidR="00CB52C8">
        <w:t>CC</w:t>
      </w:r>
      <w:r w:rsidR="008560EB">
        <w:t xml:space="preserve"> </w:t>
      </w:r>
      <w:r w:rsidR="008560EB">
        <w:fldChar w:fldCharType="begin"/>
      </w:r>
      <w:r w:rsidR="00124231">
        <w:instrText xml:space="preserve"> ADDIN ZOTERO_ITEM CSL_CITATION {"citationID":"0kOGnii7","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chema":"https://github.com/citation-style-language/schema/raw/master/csl-citation.json"} </w:instrText>
      </w:r>
      <w:r w:rsidR="008560EB">
        <w:fldChar w:fldCharType="separate"/>
      </w:r>
      <w:r w:rsidR="0050368D" w:rsidRPr="0050368D">
        <w:rPr>
          <w:rFonts w:ascii="Calibri" w:hAnsi="Calibri" w:cs="Calibri"/>
        </w:rPr>
        <w:t>[23]</w:t>
      </w:r>
      <w:r w:rsidR="008560EB">
        <w:fldChar w:fldCharType="end"/>
      </w:r>
      <w:r w:rsidR="008560EB">
        <w:t>.</w:t>
      </w:r>
      <w:r w:rsidR="00AC5A60">
        <w:t xml:space="preserve"> </w:t>
      </w:r>
      <w:r w:rsidR="00D253C7">
        <w:t xml:space="preserve">To enable comparison </w:t>
      </w:r>
      <w:r w:rsidR="002332A6">
        <w:t xml:space="preserve">of the BM results </w:t>
      </w:r>
      <w:r w:rsidR="002B5A6C">
        <w:t>with</w:t>
      </w:r>
      <w:r w:rsidR="00D253C7">
        <w:t xml:space="preserve"> IICC-3,</w:t>
      </w:r>
      <w:r w:rsidR="00954261">
        <w:t xml:space="preserve"> age-, sex-, and ICCC-3 diagnosis-specific rates using data from all years from each selected registry (Table S5) were used to estimate the number of childhood cancers nationally in 2015 based on UN population estimates</w:t>
      </w:r>
      <w:r w:rsidR="00BF2315">
        <w:fldChar w:fldCharType="begin"/>
      </w:r>
      <w:r w:rsidR="00124231">
        <w:instrText xml:space="preserve"> ADDIN ZOTERO_ITEM CSL_CITATION {"citationID":"c7O6ri1B","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BF2315">
        <w:fldChar w:fldCharType="separate"/>
      </w:r>
      <w:r w:rsidR="0050368D" w:rsidRPr="0050368D">
        <w:rPr>
          <w:rFonts w:ascii="Calibri" w:hAnsi="Calibri" w:cs="Calibri"/>
        </w:rPr>
        <w:t>[19]</w:t>
      </w:r>
      <w:r w:rsidR="00BF2315">
        <w:fldChar w:fldCharType="end"/>
      </w:r>
      <w:r w:rsidR="00954261">
        <w:t>.</w:t>
      </w:r>
    </w:p>
    <w:p w14:paraId="1E835161" w14:textId="13C08F36" w:rsidR="007212B6" w:rsidRDefault="007212B6" w:rsidP="0069534A">
      <w:r>
        <w:t xml:space="preserve">All incidence rates were determined </w:t>
      </w:r>
      <w:r w:rsidR="00D351A3">
        <w:t>based on estimated cancers and populations in 2015</w:t>
      </w:r>
      <w:r w:rsidR="00A67935">
        <w:t xml:space="preserve"> apart from the GLOBOCAN estimates which were based on the estimated 2018 populations.  </w:t>
      </w:r>
      <w:r w:rsidR="000F408C">
        <w:t xml:space="preserve">Where possible, </w:t>
      </w:r>
      <w:r w:rsidR="00750124">
        <w:t>i</w:t>
      </w:r>
      <w:r w:rsidR="00A67935">
        <w:t xml:space="preserve">ncidence rates were age-standardised using the </w:t>
      </w:r>
      <w:r w:rsidR="000F408C">
        <w:t>WHO</w:t>
      </w:r>
      <w:r w:rsidR="00A67935">
        <w:t xml:space="preserve"> </w:t>
      </w:r>
      <w:r w:rsidR="000F408C">
        <w:t xml:space="preserve">(2000-2025) </w:t>
      </w:r>
      <w:r w:rsidR="00A67935">
        <w:t>standard population</w:t>
      </w:r>
      <w:r w:rsidR="000F408C">
        <w:t xml:space="preserve"> </w:t>
      </w:r>
      <w:r w:rsidR="000F408C">
        <w:fldChar w:fldCharType="begin"/>
      </w:r>
      <w:r w:rsidR="00124231">
        <w:instrText xml:space="preserve"> ADDIN ZOTERO_ITEM CSL_CITATION {"citationID":"2VQQ5ZvQ","properties":{"formattedCitation":"[47]","plainCitation":"[47]","noteIndex":0},"citationItems":[{"id":10834,"uris":["http://zotero.org/groups/23637/items/H95MLZ64"],"uri":["http://zotero.org/groups/23637/items/H95MLZ64"],"itemData":{"id":10834,"type":"article-journal","language":"en","page":"14","source":"Zotero","title":"Age Standardization of Rates: A new WHO Standard","author":[{"family":"Ahmad","given":"Omar B"},{"family":"Boschi-Pinto","given":"Cynthia"},{"family":"Lopez","given":"Alan D"},{"family":"Murray","given":"Christopher JL"},{"family":"Lozano","given":"Rafael"},{"family":"Inoue","given":"Mie"}],"issued":{"date-parts":[["2001"]]}}}],"schema":"https://github.com/citation-style-language/schema/raw/master/csl-citation.json"} </w:instrText>
      </w:r>
      <w:r w:rsidR="000F408C">
        <w:fldChar w:fldCharType="separate"/>
      </w:r>
      <w:r w:rsidR="000F408C" w:rsidRPr="00DC2159">
        <w:rPr>
          <w:rFonts w:ascii="Calibri" w:hAnsi="Calibri" w:cs="Calibri"/>
        </w:rPr>
        <w:t>[47]</w:t>
      </w:r>
      <w:r w:rsidR="000F408C">
        <w:fldChar w:fldCharType="end"/>
      </w:r>
      <w:r w:rsidR="00A67935">
        <w:t xml:space="preserve">.  </w:t>
      </w:r>
      <w:r w:rsidR="009170D6">
        <w:t xml:space="preserve">Ratios of </w:t>
      </w:r>
      <w:r w:rsidR="00016B57">
        <w:t xml:space="preserve">estimated numbers of cancers </w:t>
      </w:r>
      <w:r w:rsidR="009170D6">
        <w:t xml:space="preserve">were </w:t>
      </w:r>
      <w:r w:rsidR="00016B57">
        <w:t xml:space="preserve">used to compare the different methods.  </w:t>
      </w:r>
      <w:r w:rsidR="005B6F04">
        <w:t>The relationships between the Human Development Index and the incidence rates from either the IICC-3 data</w:t>
      </w:r>
      <w:r w:rsidR="000F408C">
        <w:t xml:space="preserve"> </w:t>
      </w:r>
      <w:r w:rsidR="005B6F04">
        <w:t>or the GCC model were estimated using linear regression and Pearson correlation statistics.</w:t>
      </w:r>
    </w:p>
    <w:p w14:paraId="1A437BB8" w14:textId="0F3D02EB" w:rsidR="0069534A" w:rsidRDefault="00CB52C8" w:rsidP="0069534A">
      <w:r>
        <w:t xml:space="preserve">BM </w:t>
      </w:r>
      <w:r w:rsidR="00F94496">
        <w:t xml:space="preserve">derivation and </w:t>
      </w:r>
      <w:r w:rsidR="005C0CC3">
        <w:t>c</w:t>
      </w:r>
      <w:r w:rsidR="006B211A">
        <w:t xml:space="preserve">omparative analyses </w:t>
      </w:r>
      <w:r w:rsidR="005C0CC3">
        <w:t xml:space="preserve">were </w:t>
      </w:r>
      <w:r w:rsidR="006B211A">
        <w:t xml:space="preserve">undertaken using </w:t>
      </w:r>
      <w:r w:rsidR="001A6ED9">
        <w:t xml:space="preserve">the </w:t>
      </w:r>
      <w:r w:rsidR="006B211A">
        <w:t xml:space="preserve">SAS </w:t>
      </w:r>
      <w:r w:rsidR="001A6ED9">
        <w:t xml:space="preserve">System </w:t>
      </w:r>
      <w:r w:rsidR="006B211A">
        <w:t>v</w:t>
      </w:r>
      <w:r w:rsidR="001A6ED9">
        <w:t xml:space="preserve">ersion </w:t>
      </w:r>
      <w:r w:rsidR="006B211A">
        <w:t>9.4</w:t>
      </w:r>
      <w:r w:rsidR="00BE69E7">
        <w:t xml:space="preserve"> </w:t>
      </w:r>
      <w:r w:rsidR="00BE69E7">
        <w:fldChar w:fldCharType="begin"/>
      </w:r>
      <w:r w:rsidR="00124231">
        <w:instrText xml:space="preserve"> ADDIN ZOTERO_ITEM CSL_CITATION {"citationID":"0RZDfBs0","properties":{"formattedCitation":"[48]","plainCitation":"[48]","noteIndex":0},"citationItems":[{"id":11153,"uris":["http://zotero.org/groups/23637/items/LBBRTFSV"],"uri":["http://zotero.org/groups/23637/items/LBBRTFSV"],"itemData":{"id":11153,"type":"book","event-place":"Cary, NC, USA","medium":"Windows","publisher":"The SAS Institute","publisher-place":"Cary, NC, USA","title":"SAS software","version":"9.4","author":[{"literal":"SAS Institute Inc."}],"issued":{"date-parts":[["2017"]]}}}],"schema":"https://github.com/citation-style-language/schema/raw/master/csl-citation.json"} </w:instrText>
      </w:r>
      <w:r w:rsidR="00BE69E7">
        <w:fldChar w:fldCharType="separate"/>
      </w:r>
      <w:r w:rsidR="000F408C" w:rsidRPr="00DC2159">
        <w:rPr>
          <w:rFonts w:ascii="Calibri" w:hAnsi="Calibri" w:cs="Calibri"/>
        </w:rPr>
        <w:t>[48]</w:t>
      </w:r>
      <w:r w:rsidR="00BE69E7">
        <w:fldChar w:fldCharType="end"/>
      </w:r>
      <w:r w:rsidR="00BE69E7">
        <w:t xml:space="preserve"> (The SAS Institute, Cary, NC, USA)</w:t>
      </w:r>
      <w:r w:rsidR="00F94496">
        <w:t xml:space="preserve">.  Maps were created and spatial data processed </w:t>
      </w:r>
      <w:r w:rsidR="006B211A">
        <w:t>using ArcGIS v</w:t>
      </w:r>
      <w:r w:rsidR="001A6ED9">
        <w:t xml:space="preserve">ersion </w:t>
      </w:r>
      <w:r w:rsidR="006B211A">
        <w:t>10</w:t>
      </w:r>
      <w:r w:rsidR="001A6ED9">
        <w:t>.5</w:t>
      </w:r>
      <w:r w:rsidR="00BE69E7">
        <w:t>.1</w:t>
      </w:r>
      <w:r w:rsidR="006B211A">
        <w:t xml:space="preserve"> </w:t>
      </w:r>
      <w:r w:rsidR="00BE69E7">
        <w:fldChar w:fldCharType="begin"/>
      </w:r>
      <w:r w:rsidR="00124231">
        <w:instrText xml:space="preserve"> ADDIN ZOTERO_ITEM CSL_CITATION {"citationID":"V5tQnHyo","properties":{"formattedCitation":"[49]","plainCitation":"[49]","noteIndex":0},"citationItems":[{"id":11154,"uris":["http://zotero.org/groups/23637/items/GQLNHXFU"],"uri":["http://zotero.org/groups/23637/items/GQLNHXFU"],"itemData":{"id":11154,"type":"book","event-place":"Redlands, CA, USA","publisher":"Environmental Systems Research Institute","publisher-place":"Redlands, CA, USA","title":"ArcGIS Desktop","version":"10.5.1","author":[{"literal":"ESRI Inc."}],"issued":{"date-parts":[["2017"]]}}}],"schema":"https://github.com/citation-style-language/schema/raw/master/csl-citation.json"} </w:instrText>
      </w:r>
      <w:r w:rsidR="00BE69E7">
        <w:fldChar w:fldCharType="separate"/>
      </w:r>
      <w:r w:rsidR="000F408C" w:rsidRPr="00DC2159">
        <w:rPr>
          <w:rFonts w:ascii="Calibri" w:hAnsi="Calibri" w:cs="Calibri"/>
        </w:rPr>
        <w:t>[49]</w:t>
      </w:r>
      <w:r w:rsidR="00BE69E7">
        <w:fldChar w:fldCharType="end"/>
      </w:r>
      <w:r w:rsidR="00BE69E7">
        <w:t xml:space="preserve"> (ESRI, Redlands, CA, USA)</w:t>
      </w:r>
      <w:r w:rsidR="00992DB3">
        <w:t>, and c</w:t>
      </w:r>
      <w:r w:rsidR="001925A0">
        <w:t>o</w:t>
      </w:r>
      <w:r w:rsidR="000B42AD">
        <w:t xml:space="preserve">mmon </w:t>
      </w:r>
      <w:r w:rsidR="001925A0">
        <w:t>s</w:t>
      </w:r>
      <w:r w:rsidR="000B42AD">
        <w:t>cal</w:t>
      </w:r>
      <w:r w:rsidR="001A6ED9">
        <w:t>es</w:t>
      </w:r>
      <w:r w:rsidR="000B42AD">
        <w:t xml:space="preserve"> and colouring of maps</w:t>
      </w:r>
      <w:r w:rsidR="001A6ED9">
        <w:t xml:space="preserve"> depicting rates, numbers and ratios have been applied throughout.  </w:t>
      </w:r>
      <w:r>
        <w:t xml:space="preserve">Countries were grouped by </w:t>
      </w:r>
      <w:r w:rsidR="0069534A">
        <w:t>United Nations regions (</w:t>
      </w:r>
      <w:hyperlink r:id="rId19" w:history="1">
        <w:r w:rsidR="0069534A">
          <w:rPr>
            <w:rStyle w:val="Hyperlink"/>
          </w:rPr>
          <w:t>https://population.un.org/wpp/Download/Standard/Population/</w:t>
        </w:r>
      </w:hyperlink>
      <w:r w:rsidR="0069534A">
        <w:t xml:space="preserve">) and Human Development </w:t>
      </w:r>
      <w:r w:rsidR="002332A6">
        <w:t xml:space="preserve">Index </w:t>
      </w:r>
      <w:r w:rsidR="0069534A">
        <w:t>(</w:t>
      </w:r>
      <w:hyperlink r:id="rId20" w:history="1">
        <w:r w:rsidR="0069534A" w:rsidRPr="003E2CF3">
          <w:rPr>
            <w:rStyle w:val="Hyperlink"/>
          </w:rPr>
          <w:t>http://hdr.undp.org/en/data</w:t>
        </w:r>
      </w:hyperlink>
      <w:r w:rsidR="0069534A">
        <w:t>)</w:t>
      </w:r>
      <w:r>
        <w:t xml:space="preserve">. </w:t>
      </w:r>
    </w:p>
    <w:p w14:paraId="607CDC7C" w14:textId="77777777" w:rsidR="0059408F" w:rsidRDefault="0059408F" w:rsidP="0069534A"/>
    <w:p w14:paraId="7C7CD4B3" w14:textId="2E9C822D" w:rsidR="00F24C10" w:rsidRDefault="00F24C10" w:rsidP="00C072C2">
      <w:pPr>
        <w:pStyle w:val="Heading1"/>
        <w:numPr>
          <w:ilvl w:val="0"/>
          <w:numId w:val="23"/>
        </w:numPr>
      </w:pPr>
      <w:r w:rsidRPr="00BA0B6C">
        <w:t>Results</w:t>
      </w:r>
    </w:p>
    <w:p w14:paraId="6A38436E" w14:textId="22CED03B" w:rsidR="00D71DC8" w:rsidRDefault="00BA72B1" w:rsidP="00C072C2">
      <w:pPr>
        <w:pStyle w:val="Heading2"/>
        <w:numPr>
          <w:ilvl w:val="1"/>
          <w:numId w:val="23"/>
        </w:numPr>
      </w:pPr>
      <w:r>
        <w:t xml:space="preserve">Baseline </w:t>
      </w:r>
      <w:r w:rsidR="00BA5A20">
        <w:t xml:space="preserve">model (BM): </w:t>
      </w:r>
      <w:r w:rsidR="00662E06">
        <w:t xml:space="preserve">estimated </w:t>
      </w:r>
      <w:r w:rsidR="00950F88">
        <w:t>childhood cancers in 2015</w:t>
      </w:r>
    </w:p>
    <w:p w14:paraId="36F10D2E" w14:textId="05583831" w:rsidR="0021635C" w:rsidRDefault="00BA5A20" w:rsidP="00ED4236">
      <w:pPr>
        <w:spacing w:after="0" w:line="240" w:lineRule="auto"/>
      </w:pPr>
      <w:r>
        <w:t>A</w:t>
      </w:r>
      <w:r w:rsidR="006C17E8">
        <w:t xml:space="preserve">pplication of </w:t>
      </w:r>
      <w:r w:rsidR="003A6F12">
        <w:t xml:space="preserve">crude </w:t>
      </w:r>
      <w:r w:rsidR="006C17E8">
        <w:t>SEER rates to the 2015 global childhood population</w:t>
      </w:r>
      <w:r w:rsidR="001B4907">
        <w:t xml:space="preserve"> (Fig</w:t>
      </w:r>
      <w:r w:rsidR="00D37AC5">
        <w:t>ure</w:t>
      </w:r>
      <w:r w:rsidR="001B4907">
        <w:t xml:space="preserve"> </w:t>
      </w:r>
      <w:r w:rsidR="004F4DB7">
        <w:t>S</w:t>
      </w:r>
      <w:r w:rsidR="00933775">
        <w:t>1</w:t>
      </w:r>
      <w:r w:rsidR="001B4907">
        <w:t>)</w:t>
      </w:r>
      <w:r w:rsidR="006C17E8">
        <w:t xml:space="preserve">, yielded a </w:t>
      </w:r>
      <w:r w:rsidR="002332A6">
        <w:t xml:space="preserve">global total </w:t>
      </w:r>
      <w:r w:rsidR="006C17E8">
        <w:t xml:space="preserve">of </w:t>
      </w:r>
      <w:r w:rsidR="003D4E56">
        <w:t>344,543</w:t>
      </w:r>
      <w:r w:rsidR="006C17E8">
        <w:t xml:space="preserve"> </w:t>
      </w:r>
      <w:r w:rsidR="006C7EC8" w:rsidRPr="00DC2159">
        <w:t>cancers (</w:t>
      </w:r>
      <w:r w:rsidR="005E474D" w:rsidRPr="00DC2159">
        <w:t>ASR (WHO)</w:t>
      </w:r>
      <w:r w:rsidR="00D67494" w:rsidRPr="00DC2159">
        <w:t xml:space="preserve">: </w:t>
      </w:r>
      <w:r w:rsidR="00CF3375" w:rsidRPr="00DC2159">
        <w:t>178.</w:t>
      </w:r>
      <w:r w:rsidR="005E474D" w:rsidRPr="00DC2159">
        <w:t>0</w:t>
      </w:r>
      <w:r w:rsidR="006C7EC8" w:rsidRPr="00DC2159">
        <w:t xml:space="preserve"> per million)</w:t>
      </w:r>
      <w:r w:rsidR="00F13B3D" w:rsidRPr="00DC2159">
        <w:t xml:space="preserve">; 56% occurring in Asia and 26% in Africa </w:t>
      </w:r>
      <w:r w:rsidR="006C7EC8" w:rsidRPr="00DC2159">
        <w:t>(Figure S</w:t>
      </w:r>
      <w:r w:rsidR="00F35F1A" w:rsidRPr="00DC2159">
        <w:t>2</w:t>
      </w:r>
      <w:r w:rsidR="006C7EC8" w:rsidRPr="00DC2159">
        <w:t xml:space="preserve">).  </w:t>
      </w:r>
      <w:r w:rsidR="001252B2" w:rsidRPr="00DC2159">
        <w:t xml:space="preserve">Using the </w:t>
      </w:r>
      <w:r w:rsidR="00EC4601" w:rsidRPr="00DC2159">
        <w:t xml:space="preserve">augmented </w:t>
      </w:r>
      <w:r w:rsidR="001252B2" w:rsidRPr="00DC2159">
        <w:t>BM rates</w:t>
      </w:r>
      <w:r w:rsidR="00904448" w:rsidRPr="00DC2159">
        <w:t xml:space="preserve"> which accounted for the role of exposure to </w:t>
      </w:r>
      <w:r w:rsidR="00904448" w:rsidRPr="00DC2159">
        <w:rPr>
          <w:i/>
        </w:rPr>
        <w:t>P. falciparum</w:t>
      </w:r>
      <w:r w:rsidR="006C7EC8" w:rsidRPr="00DC2159">
        <w:t>, t</w:t>
      </w:r>
      <w:r w:rsidRPr="00DC2159">
        <w:t xml:space="preserve">he </w:t>
      </w:r>
      <w:r w:rsidR="006C7EC8" w:rsidRPr="00DC2159">
        <w:t xml:space="preserve">expected number </w:t>
      </w:r>
      <w:r w:rsidR="001252B2" w:rsidRPr="00DC2159">
        <w:t xml:space="preserve">increased </w:t>
      </w:r>
      <w:r w:rsidR="00904448" w:rsidRPr="00DC2159">
        <w:t xml:space="preserve">by </w:t>
      </w:r>
      <w:r w:rsidR="00BF2315" w:rsidRPr="00DC2159">
        <w:t>4.5</w:t>
      </w:r>
      <w:r w:rsidR="00904448" w:rsidRPr="00DC2159">
        <w:t xml:space="preserve">% </w:t>
      </w:r>
      <w:r w:rsidR="006C7EC8" w:rsidRPr="00DC2159">
        <w:t xml:space="preserve">to </w:t>
      </w:r>
      <w:r w:rsidR="00CF3375" w:rsidRPr="00DC2159">
        <w:t>360,114</w:t>
      </w:r>
      <w:r w:rsidR="0021635C" w:rsidRPr="00DC2159">
        <w:t xml:space="preserve"> </w:t>
      </w:r>
      <w:r w:rsidR="003D3BE1" w:rsidRPr="00DC2159">
        <w:t>(1</w:t>
      </w:r>
      <w:r w:rsidR="00CF3375" w:rsidRPr="00DC2159">
        <w:t>86.</w:t>
      </w:r>
      <w:r w:rsidR="005E474D" w:rsidRPr="00DC2159">
        <w:t>0</w:t>
      </w:r>
      <w:r w:rsidR="003D3BE1" w:rsidRPr="00DC2159">
        <w:t xml:space="preserve"> per million</w:t>
      </w:r>
      <w:r w:rsidR="00892C40" w:rsidRPr="00DC2159">
        <w:t>)</w:t>
      </w:r>
      <w:r w:rsidR="00B01CC6" w:rsidRPr="00DC2159">
        <w:t xml:space="preserve">; </w:t>
      </w:r>
      <w:r w:rsidR="00967514" w:rsidRPr="00DC2159">
        <w:t xml:space="preserve">54% </w:t>
      </w:r>
      <w:r w:rsidR="006A5414" w:rsidRPr="00DC2159">
        <w:t xml:space="preserve">occurring </w:t>
      </w:r>
      <w:r w:rsidR="00967514" w:rsidRPr="00DC2159">
        <w:t>in Asia and 28% in Africa</w:t>
      </w:r>
      <w:r w:rsidR="003563A1" w:rsidRPr="00DC2159">
        <w:t xml:space="preserve">. </w:t>
      </w:r>
      <w:r w:rsidR="008043B4" w:rsidRPr="00DC2159">
        <w:t xml:space="preserve"> </w:t>
      </w:r>
      <w:r w:rsidR="006C7EC8" w:rsidRPr="00DC2159">
        <w:t xml:space="preserve">Driven in part by varying age structures within </w:t>
      </w:r>
      <w:r w:rsidR="00F13B3D" w:rsidRPr="00DC2159">
        <w:t xml:space="preserve">national </w:t>
      </w:r>
      <w:r w:rsidR="006C7EC8" w:rsidRPr="00DC2159">
        <w:t>child population</w:t>
      </w:r>
      <w:r w:rsidR="00F13B3D" w:rsidRPr="00DC2159">
        <w:t>s</w:t>
      </w:r>
      <w:r w:rsidR="006C7EC8" w:rsidRPr="00DC2159">
        <w:t xml:space="preserve"> (Figure</w:t>
      </w:r>
      <w:r w:rsidR="004F4DB7" w:rsidRPr="00DC2159">
        <w:t xml:space="preserve"> S</w:t>
      </w:r>
      <w:r w:rsidR="00933775" w:rsidRPr="00DC2159">
        <w:t>1</w:t>
      </w:r>
      <w:r w:rsidR="006C7EC8" w:rsidRPr="00DC2159">
        <w:t xml:space="preserve">), estimated </w:t>
      </w:r>
      <w:r w:rsidR="005E474D" w:rsidRPr="00DC2159">
        <w:t xml:space="preserve">standardised </w:t>
      </w:r>
      <w:r w:rsidR="006C7EC8" w:rsidRPr="00DC2159">
        <w:t xml:space="preserve">rates ranged </w:t>
      </w:r>
      <w:r w:rsidR="007871B6" w:rsidRPr="00DC2159">
        <w:t>from</w:t>
      </w:r>
      <w:r w:rsidR="008B5106" w:rsidRPr="00DC2159">
        <w:t xml:space="preserve"> around </w:t>
      </w:r>
      <w:r w:rsidR="00CF3375" w:rsidRPr="00DC2159">
        <w:t>17</w:t>
      </w:r>
      <w:r w:rsidR="005E474D" w:rsidRPr="00DC2159">
        <w:t>8</w:t>
      </w:r>
      <w:r w:rsidR="00CF3375" w:rsidRPr="00DC2159">
        <w:t xml:space="preserve"> </w:t>
      </w:r>
      <w:r w:rsidR="008B5106" w:rsidRPr="00DC2159">
        <w:t xml:space="preserve">cases per million (e.g. Europe and North America) through to </w:t>
      </w:r>
      <w:r w:rsidR="006C7EC8" w:rsidRPr="00DC2159">
        <w:t>2</w:t>
      </w:r>
      <w:r w:rsidR="005E474D" w:rsidRPr="00DC2159">
        <w:t>18</w:t>
      </w:r>
      <w:r w:rsidR="008B5106" w:rsidRPr="00DC2159">
        <w:t xml:space="preserve"> cases per million (e.g. West and </w:t>
      </w:r>
      <w:r w:rsidR="006C7EC8" w:rsidRPr="00DC2159">
        <w:t>Middle Afric</w:t>
      </w:r>
      <w:r w:rsidR="00F93DE7" w:rsidRPr="00DC2159">
        <w:t>a</w:t>
      </w:r>
      <w:r w:rsidR="008B5106" w:rsidRPr="00DC2159">
        <w:t>)</w:t>
      </w:r>
      <w:r w:rsidR="006C7EC8" w:rsidRPr="00DC2159">
        <w:t xml:space="preserve">.  </w:t>
      </w:r>
      <w:r w:rsidRPr="00DC2159">
        <w:t>E</w:t>
      </w:r>
      <w:r w:rsidR="00492CD3" w:rsidRPr="00DC2159">
        <w:t xml:space="preserve">stimated </w:t>
      </w:r>
      <w:r w:rsidR="003563A1" w:rsidRPr="00DC2159">
        <w:t xml:space="preserve">numbers and rates </w:t>
      </w:r>
      <w:r w:rsidR="008043B4" w:rsidRPr="00DC2159">
        <w:t>are distributed by age, sex</w:t>
      </w:r>
      <w:r w:rsidR="00EB23E8" w:rsidRPr="00DC2159">
        <w:t xml:space="preserve">, </w:t>
      </w:r>
      <w:r w:rsidR="008043B4" w:rsidRPr="00DC2159">
        <w:t xml:space="preserve">region </w:t>
      </w:r>
      <w:r w:rsidR="00EB23E8" w:rsidRPr="00DC2159">
        <w:t xml:space="preserve">and </w:t>
      </w:r>
      <w:r w:rsidRPr="00DC2159">
        <w:t>HDI</w:t>
      </w:r>
      <w:r w:rsidR="00EB23E8" w:rsidRPr="00DC2159">
        <w:t xml:space="preserve"> </w:t>
      </w:r>
      <w:r w:rsidR="003563A1" w:rsidRPr="00DC2159">
        <w:t xml:space="preserve">in </w:t>
      </w:r>
      <w:r w:rsidR="00967514" w:rsidRPr="00DC2159">
        <w:t>Table</w:t>
      </w:r>
      <w:r w:rsidR="00EB23E8" w:rsidRPr="00DC2159">
        <w:t>s</w:t>
      </w:r>
      <w:r w:rsidR="00967514" w:rsidRPr="00AC3C78">
        <w:t xml:space="preserve"> S3</w:t>
      </w:r>
      <w:r w:rsidR="00EB23E8">
        <w:t xml:space="preserve"> and S4</w:t>
      </w:r>
      <w:r w:rsidR="006C7EC8">
        <w:t>.</w:t>
      </w:r>
    </w:p>
    <w:p w14:paraId="10AE73E0" w14:textId="77777777" w:rsidR="00F64497" w:rsidRDefault="00F64497" w:rsidP="00ED4236">
      <w:pPr>
        <w:spacing w:after="0" w:line="240" w:lineRule="auto"/>
      </w:pPr>
    </w:p>
    <w:p w14:paraId="7D1B1806" w14:textId="29178F16" w:rsidR="00F24C10" w:rsidRDefault="00F24C10" w:rsidP="00ED4236">
      <w:pPr>
        <w:spacing w:after="0" w:line="240" w:lineRule="auto"/>
      </w:pPr>
      <w:proofErr w:type="spellStart"/>
      <w:r>
        <w:t>Leukaemias</w:t>
      </w:r>
      <w:proofErr w:type="spellEnd"/>
      <w:r>
        <w:t xml:space="preserve"> were the most common </w:t>
      </w:r>
      <w:r w:rsidR="00AF375C">
        <w:t xml:space="preserve">cancer in all regions </w:t>
      </w:r>
      <w:r>
        <w:t>(</w:t>
      </w:r>
      <w:r w:rsidR="00C118FD">
        <w:t>28.8</w:t>
      </w:r>
      <w:r>
        <w:t>% overall, range: 2</w:t>
      </w:r>
      <w:r w:rsidR="00C118FD">
        <w:t>5.6</w:t>
      </w:r>
      <w:r>
        <w:t>% to 3</w:t>
      </w:r>
      <w:r w:rsidR="00C118FD">
        <w:t>0.4</w:t>
      </w:r>
      <w:r>
        <w:t>%)</w:t>
      </w:r>
      <w:r w:rsidR="00F64497">
        <w:t>,</w:t>
      </w:r>
      <w:r>
        <w:t xml:space="preserve"> </w:t>
      </w:r>
      <w:r w:rsidR="00BA5A20">
        <w:t xml:space="preserve">followed by </w:t>
      </w:r>
      <w:r>
        <w:t>CNS tumours (</w:t>
      </w:r>
      <w:r w:rsidR="00C118FD">
        <w:t>24.0</w:t>
      </w:r>
      <w:r>
        <w:t xml:space="preserve">% overall, range: </w:t>
      </w:r>
      <w:r w:rsidR="00C118FD">
        <w:t>20.3</w:t>
      </w:r>
      <w:r>
        <w:t xml:space="preserve">% to </w:t>
      </w:r>
      <w:r w:rsidR="00C118FD">
        <w:t>25.3</w:t>
      </w:r>
      <w:r>
        <w:t>%) and lymphomas (1</w:t>
      </w:r>
      <w:r w:rsidR="00EF4A3F">
        <w:t>1</w:t>
      </w:r>
      <w:r w:rsidR="00C118FD">
        <w:t>.2</w:t>
      </w:r>
      <w:r>
        <w:t xml:space="preserve">% overall, range: </w:t>
      </w:r>
      <w:r w:rsidR="00C118FD">
        <w:t>8.8</w:t>
      </w:r>
      <w:r>
        <w:t>% to 1</w:t>
      </w:r>
      <w:r w:rsidR="00C118FD">
        <w:t>7.7</w:t>
      </w:r>
      <w:r>
        <w:t>%)</w:t>
      </w:r>
      <w:r w:rsidR="00AF375C">
        <w:t xml:space="preserve"> (Figure </w:t>
      </w:r>
      <w:r w:rsidR="004F4DB7">
        <w:t>3</w:t>
      </w:r>
      <w:r w:rsidR="00AF375C">
        <w:t>)</w:t>
      </w:r>
      <w:r w:rsidR="003E1861">
        <w:t>.</w:t>
      </w:r>
      <w:r w:rsidR="004F4DB7">
        <w:t xml:space="preserve">  Only in those regions most affected by </w:t>
      </w:r>
      <w:r w:rsidR="004F4DB7">
        <w:rPr>
          <w:i/>
        </w:rPr>
        <w:t>P. falciparum</w:t>
      </w:r>
      <w:r w:rsidR="004F4DB7">
        <w:t xml:space="preserve"> did the distribution of estimated cancers differ: soft tissue sarcomas (which includes KS) were the fourth most common cancer (Figure 3).</w:t>
      </w:r>
    </w:p>
    <w:p w14:paraId="15DA27C3" w14:textId="77777777" w:rsidR="00FD2B7E" w:rsidRDefault="00FD2B7E" w:rsidP="00ED4236">
      <w:pPr>
        <w:spacing w:after="0" w:line="240" w:lineRule="auto"/>
      </w:pPr>
    </w:p>
    <w:p w14:paraId="0AFC38E1" w14:textId="4E8D31EF" w:rsidR="00FE4390" w:rsidRDefault="00FE4390" w:rsidP="00844967">
      <w:pPr>
        <w:spacing w:after="0" w:line="240" w:lineRule="auto"/>
      </w:pPr>
      <w:r>
        <w:br w:type="page"/>
      </w:r>
    </w:p>
    <w:p w14:paraId="19C17E69" w14:textId="2AB5B380" w:rsidR="00127B9F" w:rsidRDefault="00127B9F"/>
    <w:p w14:paraId="2BE7FE71" w14:textId="25E7DECD" w:rsidR="00F738E4" w:rsidRDefault="00F738E4">
      <w:pPr>
        <w:rPr>
          <w:bCs/>
        </w:rPr>
      </w:pPr>
    </w:p>
    <w:p w14:paraId="3EDF1612" w14:textId="24705F75" w:rsidR="00FD2B7E" w:rsidRDefault="006C28D0">
      <w:r>
        <w:rPr>
          <w:noProof/>
        </w:rPr>
        <w:drawing>
          <wp:inline distT="0" distB="0" distL="0" distR="0" wp14:anchorId="21F8510C" wp14:editId="5D5DB2BF">
            <wp:extent cx="5731510" cy="45853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 - XXX model Diag Dist by Reg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6FB54072" w14:textId="7FEA347F" w:rsidR="00127B9F" w:rsidRPr="00606F03" w:rsidRDefault="00127B9F" w:rsidP="00127B9F">
      <w:pPr>
        <w:rPr>
          <w:bCs/>
        </w:rPr>
      </w:pPr>
      <w:r w:rsidRPr="00ED4236">
        <w:rPr>
          <w:b/>
          <w:bCs/>
        </w:rPr>
        <w:t xml:space="preserve">Figure </w:t>
      </w:r>
      <w:r w:rsidR="00356193">
        <w:rPr>
          <w:b/>
          <w:bCs/>
        </w:rPr>
        <w:t>3</w:t>
      </w:r>
      <w:r w:rsidRPr="00ED4236">
        <w:rPr>
          <w:b/>
          <w:bCs/>
        </w:rPr>
        <w:t xml:space="preserve"> </w:t>
      </w:r>
      <w:r w:rsidRPr="00ED4236">
        <w:rPr>
          <w:bCs/>
        </w:rPr>
        <w:t xml:space="preserve">– </w:t>
      </w:r>
      <w:r w:rsidR="00B555DC">
        <w:rPr>
          <w:bCs/>
        </w:rPr>
        <w:t>Estimated incidence in children aged &lt;15 years in 2015, based on</w:t>
      </w:r>
      <w:r w:rsidR="00B555DC" w:rsidRPr="00ED4236">
        <w:rPr>
          <w:bCs/>
        </w:rPr>
        <w:t xml:space="preserve"> </w:t>
      </w:r>
      <w:r w:rsidR="00B555DC">
        <w:rPr>
          <w:bCs/>
        </w:rPr>
        <w:t xml:space="preserve">the </w:t>
      </w:r>
      <w:r w:rsidR="00BA72B1" w:rsidRPr="00ED4236">
        <w:rPr>
          <w:bCs/>
        </w:rPr>
        <w:t xml:space="preserve">Baseline </w:t>
      </w:r>
      <w:r w:rsidR="009F07EA" w:rsidRPr="00ED4236">
        <w:rPr>
          <w:bCs/>
        </w:rPr>
        <w:t>M</w:t>
      </w:r>
      <w:r w:rsidR="00BA72B1" w:rsidRPr="00ED4236">
        <w:rPr>
          <w:bCs/>
        </w:rPr>
        <w:t>odel</w:t>
      </w:r>
      <w:r w:rsidR="007934E8">
        <w:rPr>
          <w:bCs/>
        </w:rPr>
        <w:t xml:space="preserve">; </w:t>
      </w:r>
      <w:r w:rsidR="00B555DC">
        <w:rPr>
          <w:bCs/>
        </w:rPr>
        <w:t xml:space="preserve">distribution of estimated cancers by ICCC-3 main diagnostic group showing total cancers and </w:t>
      </w:r>
      <w:r w:rsidR="00894C2F">
        <w:rPr>
          <w:bCs/>
        </w:rPr>
        <w:t xml:space="preserve">crude </w:t>
      </w:r>
      <w:r w:rsidR="002C22F1">
        <w:rPr>
          <w:bCs/>
        </w:rPr>
        <w:t xml:space="preserve">and age-standardised (WHO) </w:t>
      </w:r>
      <w:r w:rsidR="00894C2F">
        <w:rPr>
          <w:bCs/>
        </w:rPr>
        <w:t xml:space="preserve">rates </w:t>
      </w:r>
      <w:r w:rsidR="002C22F1">
        <w:rPr>
          <w:bCs/>
        </w:rPr>
        <w:t>(</w:t>
      </w:r>
      <w:r w:rsidR="00894C2F" w:rsidRPr="008F081C">
        <w:rPr>
          <w:bCs/>
        </w:rPr>
        <w:t>per million</w:t>
      </w:r>
      <w:r w:rsidR="002C22F1">
        <w:rPr>
          <w:bCs/>
        </w:rPr>
        <w:t>)</w:t>
      </w:r>
      <w:r w:rsidR="00B555DC">
        <w:rPr>
          <w:bCs/>
        </w:rPr>
        <w:t xml:space="preserve"> in UN regions</w:t>
      </w:r>
      <w:r w:rsidR="00894C2F">
        <w:rPr>
          <w:bCs/>
        </w:rPr>
        <w:t>.</w:t>
      </w:r>
    </w:p>
    <w:p w14:paraId="1807B67F" w14:textId="77777777" w:rsidR="00606F03" w:rsidRDefault="00606F03">
      <w:r>
        <w:br w:type="page"/>
      </w:r>
    </w:p>
    <w:p w14:paraId="7AF0E66C" w14:textId="02C5CE6F" w:rsidR="00F24C10" w:rsidRDefault="00625E95" w:rsidP="00C072C2">
      <w:pPr>
        <w:pStyle w:val="Heading2"/>
        <w:numPr>
          <w:ilvl w:val="1"/>
          <w:numId w:val="23"/>
        </w:numPr>
      </w:pPr>
      <w:r>
        <w:lastRenderedPageBreak/>
        <w:t xml:space="preserve">GLOBOCAN </w:t>
      </w:r>
      <w:r w:rsidR="00255EF7">
        <w:t xml:space="preserve">2018 </w:t>
      </w:r>
      <w:r w:rsidR="00A02CE2">
        <w:t xml:space="preserve">and BM </w:t>
      </w:r>
      <w:r w:rsidR="00F24C10">
        <w:t>estimates</w:t>
      </w:r>
      <w:r w:rsidR="00A02CE2">
        <w:t xml:space="preserve"> compared</w:t>
      </w:r>
    </w:p>
    <w:p w14:paraId="7C296FC0" w14:textId="4F677034" w:rsidR="00593233" w:rsidRDefault="00C73FB4" w:rsidP="00F24C10">
      <w:r>
        <w:t xml:space="preserve">The </w:t>
      </w:r>
      <w:r w:rsidR="00625E95">
        <w:t xml:space="preserve">GLOBOCAN </w:t>
      </w:r>
      <w:r w:rsidR="00F24C10">
        <w:t xml:space="preserve">estimate </w:t>
      </w:r>
      <w:r w:rsidR="003E1861">
        <w:t>for total cancer</w:t>
      </w:r>
      <w:r w:rsidR="00D57074">
        <w:t xml:space="preserve">s </w:t>
      </w:r>
      <w:r w:rsidR="00F061B3">
        <w:t>&lt;</w:t>
      </w:r>
      <w:r w:rsidR="00F24C10">
        <w:t>15 y</w:t>
      </w:r>
      <w:r w:rsidR="00F061B3">
        <w:t xml:space="preserve">ears </w:t>
      </w:r>
      <w:r w:rsidR="003E1861">
        <w:t>is</w:t>
      </w:r>
      <w:r w:rsidR="00F061B3">
        <w:t xml:space="preserve"> 19</w:t>
      </w:r>
      <w:r w:rsidR="002019DE">
        <w:t>9,645</w:t>
      </w:r>
      <w:r w:rsidR="00F061B3">
        <w:t>;</w:t>
      </w:r>
      <w:r w:rsidR="00F24C10">
        <w:t xml:space="preserve"> 1</w:t>
      </w:r>
      <w:r w:rsidR="00F16D92">
        <w:t>60,469</w:t>
      </w:r>
      <w:r w:rsidR="00F061B3">
        <w:t xml:space="preserve"> (44</w:t>
      </w:r>
      <w:r w:rsidR="00F16D92">
        <w:t>.6</w:t>
      </w:r>
      <w:r w:rsidR="00F061B3">
        <w:t xml:space="preserve">%) </w:t>
      </w:r>
      <w:r w:rsidR="00E9013C">
        <w:t>fewer</w:t>
      </w:r>
      <w:r w:rsidR="00A84CFC">
        <w:t xml:space="preserve"> </w:t>
      </w:r>
      <w:r w:rsidR="00F24C10">
        <w:t xml:space="preserve">than </w:t>
      </w:r>
      <w:r w:rsidR="00255EF7">
        <w:t xml:space="preserve">the </w:t>
      </w:r>
      <w:r w:rsidR="005670E2">
        <w:t>BM</w:t>
      </w:r>
      <w:r w:rsidR="00F061B3">
        <w:t>.</w:t>
      </w:r>
      <w:r w:rsidR="00F24C10">
        <w:t xml:space="preserve"> </w:t>
      </w:r>
      <w:r w:rsidR="00964163">
        <w:t xml:space="preserve"> </w:t>
      </w:r>
      <w:r w:rsidR="00593233">
        <w:t xml:space="preserve">Differences between the regional estimates were largest in Africa and Asia (Table 1). </w:t>
      </w:r>
      <w:r w:rsidR="00E62AC6">
        <w:t xml:space="preserve"> </w:t>
      </w:r>
      <w:r w:rsidR="00593233">
        <w:t>W</w:t>
      </w:r>
      <w:r w:rsidR="00AA3417">
        <w:t xml:space="preserve">hilst both methods </w:t>
      </w:r>
      <w:r w:rsidR="00593233">
        <w:t xml:space="preserve">rank </w:t>
      </w:r>
      <w:r w:rsidR="00AA3417">
        <w:t xml:space="preserve">South-Central Asia and Eastern Asia as having the </w:t>
      </w:r>
      <w:r w:rsidR="00FD1E69">
        <w:t xml:space="preserve">largest numbers of </w:t>
      </w:r>
      <w:r w:rsidR="00AA3417">
        <w:t xml:space="preserve">cancers, </w:t>
      </w:r>
      <w:r w:rsidR="00593233">
        <w:t xml:space="preserve">rankings </w:t>
      </w:r>
      <w:r w:rsidR="00AA3417">
        <w:t xml:space="preserve">outside these two regions differ (Figure </w:t>
      </w:r>
      <w:r w:rsidR="002019DE">
        <w:t>4</w:t>
      </w:r>
      <w:r w:rsidR="00AA3417">
        <w:t xml:space="preserve">).  The GLOBOCAN estimate had proportionally more cancers in countries classified </w:t>
      </w:r>
      <w:r w:rsidR="005670E2">
        <w:t>with high/v</w:t>
      </w:r>
      <w:r w:rsidR="00AA3417">
        <w:t xml:space="preserve">ery </w:t>
      </w:r>
      <w:r w:rsidR="005670E2">
        <w:t>h</w:t>
      </w:r>
      <w:r w:rsidR="00AA3417">
        <w:t xml:space="preserve">igh </w:t>
      </w:r>
      <w:r w:rsidR="005670E2">
        <w:t xml:space="preserve">HDIs </w:t>
      </w:r>
      <w:r w:rsidR="00AA3417">
        <w:t xml:space="preserve">(Table </w:t>
      </w:r>
      <w:r w:rsidR="00482958">
        <w:t>1</w:t>
      </w:r>
      <w:r w:rsidR="00A46FE0">
        <w:t xml:space="preserve">, Figure </w:t>
      </w:r>
      <w:r w:rsidR="002019DE">
        <w:t>4</w:t>
      </w:r>
      <w:r w:rsidR="00AA3417">
        <w:t xml:space="preserve">).  </w:t>
      </w:r>
    </w:p>
    <w:p w14:paraId="0DBC8CE1" w14:textId="4F3FB822" w:rsidR="00964163" w:rsidRDefault="00127B9F" w:rsidP="00F24C10">
      <w:r>
        <w:t>O</w:t>
      </w:r>
      <w:r w:rsidR="001137DB">
        <w:t xml:space="preserve">nly in North America did the GLOBOCAN estimate exceed the </w:t>
      </w:r>
      <w:r w:rsidR="004311DE">
        <w:t>BM</w:t>
      </w:r>
      <w:r w:rsidR="00593233">
        <w:t xml:space="preserve"> estimate</w:t>
      </w:r>
      <w:r w:rsidR="002019DE">
        <w:t xml:space="preserve"> where</w:t>
      </w:r>
      <w:r w:rsidR="00DA09F3">
        <w:t xml:space="preserve"> </w:t>
      </w:r>
      <w:r w:rsidR="002019DE">
        <w:t xml:space="preserve">there were an additional </w:t>
      </w:r>
      <w:r w:rsidR="00DA09F3">
        <w:t>61 (0.5%) cases</w:t>
      </w:r>
      <w:r w:rsidR="00BD611F">
        <w:t xml:space="preserve"> (Table S</w:t>
      </w:r>
      <w:r w:rsidR="00AC71D9">
        <w:t>)</w:t>
      </w:r>
      <w:r w:rsidR="004311DE">
        <w:t>.</w:t>
      </w:r>
      <w:r w:rsidR="00DA09F3">
        <w:t xml:space="preserve">  This small difference may be due differences in the source data underpinning the two models or may simply </w:t>
      </w:r>
      <w:r w:rsidR="0073263A">
        <w:t>reflect</w:t>
      </w:r>
      <w:r w:rsidR="00DA09F3">
        <w:t xml:space="preserve"> year-to-year variability in observed rates; the BM is based on SEER rates from 2014 only.</w:t>
      </w:r>
      <w:r w:rsidR="0013331F">
        <w:t xml:space="preserve">  </w:t>
      </w:r>
    </w:p>
    <w:p w14:paraId="6F764440" w14:textId="017C5823" w:rsidR="00127B9F" w:rsidRDefault="00127B9F" w:rsidP="00F24C10">
      <w:pPr>
        <w:rPr>
          <w:b/>
          <w:bCs/>
        </w:rPr>
      </w:pPr>
    </w:p>
    <w:p w14:paraId="1A4DD4FD" w14:textId="56A48B12" w:rsidR="00B8464F" w:rsidRDefault="00A50A93" w:rsidP="00F24C10">
      <w:pPr>
        <w:rPr>
          <w:b/>
          <w:bCs/>
        </w:rPr>
      </w:pPr>
      <w:r>
        <w:rPr>
          <w:b/>
          <w:bCs/>
          <w:noProof/>
          <w:lang w:val="en-US"/>
        </w:rPr>
        <w:drawing>
          <wp:inline distT="0" distB="0" distL="0" distR="0" wp14:anchorId="01780816" wp14:editId="32A2279C">
            <wp:extent cx="5731510" cy="50133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4 - Model v Globocan - Case Dis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013325"/>
                    </a:xfrm>
                    <a:prstGeom prst="rect">
                      <a:avLst/>
                    </a:prstGeom>
                  </pic:spPr>
                </pic:pic>
              </a:graphicData>
            </a:graphic>
          </wp:inline>
        </w:drawing>
      </w:r>
    </w:p>
    <w:p w14:paraId="6F112551" w14:textId="280D4001" w:rsidR="009F2A9E" w:rsidRDefault="00127B9F">
      <w:pPr>
        <w:rPr>
          <w:bCs/>
        </w:rPr>
      </w:pPr>
      <w:r w:rsidRPr="006675C5">
        <w:rPr>
          <w:b/>
          <w:bCs/>
        </w:rPr>
        <w:t xml:space="preserve">Figure </w:t>
      </w:r>
      <w:r w:rsidR="00356193">
        <w:rPr>
          <w:b/>
          <w:bCs/>
        </w:rPr>
        <w:t>4</w:t>
      </w:r>
      <w:r w:rsidRPr="006675C5">
        <w:rPr>
          <w:b/>
          <w:bCs/>
        </w:rPr>
        <w:t xml:space="preserve"> </w:t>
      </w:r>
      <w:r w:rsidRPr="006675C5">
        <w:rPr>
          <w:bCs/>
        </w:rPr>
        <w:t>–</w:t>
      </w:r>
      <w:r>
        <w:rPr>
          <w:bCs/>
        </w:rPr>
        <w:t xml:space="preserve"> </w:t>
      </w:r>
      <w:r w:rsidR="004311DE">
        <w:rPr>
          <w:bCs/>
        </w:rPr>
        <w:t>E</w:t>
      </w:r>
      <w:r w:rsidR="00634C02">
        <w:rPr>
          <w:bCs/>
        </w:rPr>
        <w:t xml:space="preserve">stimated </w:t>
      </w:r>
      <w:r w:rsidR="00541F7F">
        <w:rPr>
          <w:bCs/>
        </w:rPr>
        <w:t xml:space="preserve">numbers of </w:t>
      </w:r>
      <w:r w:rsidR="00634C02" w:rsidRPr="006675C5">
        <w:rPr>
          <w:bCs/>
        </w:rPr>
        <w:t xml:space="preserve">cancers </w:t>
      </w:r>
      <w:r w:rsidR="00541F7F">
        <w:rPr>
          <w:bCs/>
        </w:rPr>
        <w:t xml:space="preserve">in children aged </w:t>
      </w:r>
      <w:r w:rsidR="00634C02">
        <w:rPr>
          <w:bCs/>
        </w:rPr>
        <w:t>&lt;</w:t>
      </w:r>
      <w:r w:rsidR="00634C02" w:rsidRPr="006675C5">
        <w:rPr>
          <w:bCs/>
        </w:rPr>
        <w:t>15 years</w:t>
      </w:r>
      <w:r w:rsidR="004311DE">
        <w:rPr>
          <w:bCs/>
        </w:rPr>
        <w:t xml:space="preserve"> by </w:t>
      </w:r>
      <w:r w:rsidR="00634C02">
        <w:rPr>
          <w:bCs/>
        </w:rPr>
        <w:t xml:space="preserve">(A) </w:t>
      </w:r>
      <w:r w:rsidR="00912659">
        <w:rPr>
          <w:bCs/>
        </w:rPr>
        <w:t>UN Region (B)</w:t>
      </w:r>
      <w:r w:rsidR="00634C02">
        <w:rPr>
          <w:bCs/>
        </w:rPr>
        <w:t xml:space="preserve"> </w:t>
      </w:r>
      <w:r w:rsidR="005D4AC1">
        <w:rPr>
          <w:bCs/>
        </w:rPr>
        <w:t>human development index (HDI)</w:t>
      </w:r>
      <w:r w:rsidR="00C75390">
        <w:rPr>
          <w:bCs/>
        </w:rPr>
        <w:t xml:space="preserve"> from GLOBOCAN </w:t>
      </w:r>
      <w:r w:rsidR="00541F7F">
        <w:rPr>
          <w:bCs/>
        </w:rPr>
        <w:t xml:space="preserve">2018 </w:t>
      </w:r>
      <w:r w:rsidR="00C75390">
        <w:rPr>
          <w:bCs/>
        </w:rPr>
        <w:t>and the BM</w:t>
      </w:r>
      <w:r w:rsidR="00541F7F">
        <w:rPr>
          <w:bCs/>
        </w:rPr>
        <w:t xml:space="preserve"> </w:t>
      </w:r>
      <w:r w:rsidR="005E3628">
        <w:rPr>
          <w:bCs/>
        </w:rPr>
        <w:t xml:space="preserve">for </w:t>
      </w:r>
      <w:r w:rsidR="00541F7F">
        <w:rPr>
          <w:bCs/>
        </w:rPr>
        <w:t>2015</w:t>
      </w:r>
      <w:r w:rsidR="00634C02">
        <w:rPr>
          <w:bCs/>
        </w:rPr>
        <w:t xml:space="preserve">.  </w:t>
      </w:r>
      <w:r w:rsidR="002019DE">
        <w:rPr>
          <w:bCs/>
        </w:rPr>
        <w:t>R</w:t>
      </w:r>
      <w:r w:rsidR="003B4B21">
        <w:rPr>
          <w:bCs/>
        </w:rPr>
        <w:t xml:space="preserve">egional </w:t>
      </w:r>
      <w:r w:rsidR="00634C02" w:rsidRPr="006675C5">
        <w:rPr>
          <w:bCs/>
        </w:rPr>
        <w:t>ranking</w:t>
      </w:r>
      <w:r w:rsidR="003B4B21">
        <w:rPr>
          <w:bCs/>
        </w:rPr>
        <w:t>s</w:t>
      </w:r>
      <w:r w:rsidR="002019DE">
        <w:rPr>
          <w:bCs/>
        </w:rPr>
        <w:t xml:space="preserve"> are indicated on the right</w:t>
      </w:r>
      <w:r w:rsidR="00634C02" w:rsidRPr="006675C5">
        <w:rPr>
          <w:bCs/>
        </w:rPr>
        <w:t>.</w:t>
      </w:r>
      <w:r w:rsidR="009F2A9E">
        <w:rPr>
          <w:bCs/>
        </w:rPr>
        <w:br w:type="page"/>
      </w:r>
    </w:p>
    <w:p w14:paraId="42747B06" w14:textId="5A4F0A34" w:rsidR="003E4D33" w:rsidRDefault="003E4D33" w:rsidP="00F24C10">
      <w:pPr>
        <w:rPr>
          <w:bCs/>
        </w:rPr>
      </w:pPr>
    </w:p>
    <w:tbl>
      <w:tblPr>
        <w:tblW w:w="10352" w:type="dxa"/>
        <w:jc w:val="center"/>
        <w:tblLook w:val="04A0" w:firstRow="1" w:lastRow="0" w:firstColumn="1" w:lastColumn="0" w:noHBand="0" w:noVBand="1"/>
      </w:tblPr>
      <w:tblGrid>
        <w:gridCol w:w="1985"/>
        <w:gridCol w:w="2692"/>
        <w:gridCol w:w="992"/>
        <w:gridCol w:w="851"/>
        <w:gridCol w:w="992"/>
        <w:gridCol w:w="851"/>
        <w:gridCol w:w="1134"/>
        <w:gridCol w:w="855"/>
      </w:tblGrid>
      <w:tr w:rsidR="00096C5C" w:rsidRPr="001567D7" w14:paraId="34888E01" w14:textId="77777777" w:rsidTr="00844967">
        <w:trPr>
          <w:trHeight w:val="397"/>
          <w:jc w:val="center"/>
        </w:trPr>
        <w:tc>
          <w:tcPr>
            <w:tcW w:w="10352" w:type="dxa"/>
            <w:gridSpan w:val="8"/>
            <w:tcBorders>
              <w:left w:val="nil"/>
              <w:right w:val="nil"/>
            </w:tcBorders>
            <w:vAlign w:val="center"/>
          </w:tcPr>
          <w:p w14:paraId="7972648E" w14:textId="0794AFC0" w:rsidR="00096C5C" w:rsidRPr="001567D7" w:rsidRDefault="00096C5C" w:rsidP="00794B66">
            <w:pPr>
              <w:spacing w:after="0" w:line="240" w:lineRule="auto"/>
              <w:rPr>
                <w:rFonts w:eastAsia="Times New Roman" w:cstheme="minorHAnsi"/>
                <w:color w:val="000000"/>
                <w:lang w:eastAsia="en-GB"/>
              </w:rPr>
            </w:pPr>
            <w:bookmarkStart w:id="8" w:name="_Hlk15899637"/>
            <w:r w:rsidRPr="00ED4236">
              <w:rPr>
                <w:b/>
                <w:bCs/>
              </w:rPr>
              <w:t>Table</w:t>
            </w:r>
            <w:r>
              <w:rPr>
                <w:b/>
                <w:bCs/>
              </w:rPr>
              <w:t xml:space="preserve"> </w:t>
            </w:r>
            <w:r w:rsidRPr="00ED4236">
              <w:rPr>
                <w:b/>
                <w:bCs/>
              </w:rPr>
              <w:t>1</w:t>
            </w:r>
            <w:r>
              <w:rPr>
                <w:bCs/>
              </w:rPr>
              <w:t xml:space="preserve">: </w:t>
            </w:r>
            <w:r w:rsidR="007846A6">
              <w:rPr>
                <w:bCs/>
              </w:rPr>
              <w:t xml:space="preserve">Number of cancer cases </w:t>
            </w:r>
            <w:r w:rsidR="00794B66">
              <w:rPr>
                <w:bCs/>
              </w:rPr>
              <w:t xml:space="preserve">among children </w:t>
            </w:r>
            <w:r w:rsidR="007846A6">
              <w:rPr>
                <w:bCs/>
              </w:rPr>
              <w:t>age</w:t>
            </w:r>
            <w:r w:rsidR="00794B66">
              <w:rPr>
                <w:bCs/>
              </w:rPr>
              <w:t xml:space="preserve">d </w:t>
            </w:r>
            <w:r w:rsidR="007846A6">
              <w:rPr>
                <w:bCs/>
              </w:rPr>
              <w:t>&lt;15 years, as estimated by the Baseline Mode</w:t>
            </w:r>
            <w:r w:rsidR="00794B66">
              <w:rPr>
                <w:bCs/>
              </w:rPr>
              <w:t>l</w:t>
            </w:r>
            <w:r w:rsidR="007846A6">
              <w:rPr>
                <w:bCs/>
              </w:rPr>
              <w:t xml:space="preserve"> (BM)</w:t>
            </w:r>
            <w:r w:rsidR="00B555DC">
              <w:rPr>
                <w:bCs/>
              </w:rPr>
              <w:t xml:space="preserve"> for 2015</w:t>
            </w:r>
            <w:r w:rsidR="007846A6">
              <w:rPr>
                <w:bCs/>
              </w:rPr>
              <w:t xml:space="preserve"> and </w:t>
            </w:r>
            <w:r>
              <w:rPr>
                <w:bCs/>
              </w:rPr>
              <w:t xml:space="preserve">GLOBOCAN </w:t>
            </w:r>
            <w:r w:rsidR="007846A6">
              <w:rPr>
                <w:bCs/>
              </w:rPr>
              <w:t>2018</w:t>
            </w:r>
            <w:r>
              <w:rPr>
                <w:bCs/>
              </w:rPr>
              <w:t xml:space="preserve"> by UN region and </w:t>
            </w:r>
            <w:r w:rsidR="007846A6">
              <w:rPr>
                <w:bCs/>
              </w:rPr>
              <w:t xml:space="preserve">the </w:t>
            </w:r>
            <w:r w:rsidR="00D312C9">
              <w:rPr>
                <w:bCs/>
              </w:rPr>
              <w:t>h</w:t>
            </w:r>
            <w:r w:rsidR="007846A6">
              <w:rPr>
                <w:bCs/>
              </w:rPr>
              <w:t xml:space="preserve">uman </w:t>
            </w:r>
            <w:r w:rsidR="00D312C9">
              <w:rPr>
                <w:bCs/>
              </w:rPr>
              <w:t>d</w:t>
            </w:r>
            <w:r w:rsidR="00041370">
              <w:rPr>
                <w:bCs/>
              </w:rPr>
              <w:t xml:space="preserve">evelopment </w:t>
            </w:r>
            <w:r w:rsidR="00D312C9">
              <w:rPr>
                <w:bCs/>
              </w:rPr>
              <w:t>i</w:t>
            </w:r>
            <w:r w:rsidR="00041370">
              <w:rPr>
                <w:bCs/>
              </w:rPr>
              <w:t>ndex</w:t>
            </w:r>
            <w:r w:rsidR="007846A6">
              <w:rPr>
                <w:bCs/>
              </w:rPr>
              <w:t xml:space="preserve"> category</w:t>
            </w:r>
            <w:r>
              <w:rPr>
                <w:bCs/>
              </w:rPr>
              <w:t xml:space="preserve">, ordered by the difference </w:t>
            </w:r>
            <w:r w:rsidR="00EC4601">
              <w:rPr>
                <w:bCs/>
              </w:rPr>
              <w:t xml:space="preserve">of </w:t>
            </w:r>
            <w:r w:rsidR="00794B66">
              <w:rPr>
                <w:bCs/>
              </w:rPr>
              <w:t xml:space="preserve">between </w:t>
            </w:r>
            <w:r w:rsidR="007846A6">
              <w:rPr>
                <w:bCs/>
              </w:rPr>
              <w:t xml:space="preserve">the BM </w:t>
            </w:r>
            <w:r w:rsidR="005E3628">
              <w:rPr>
                <w:bCs/>
              </w:rPr>
              <w:t xml:space="preserve">and </w:t>
            </w:r>
            <w:r w:rsidR="00EC4601">
              <w:rPr>
                <w:bCs/>
              </w:rPr>
              <w:t xml:space="preserve">GLOBOCAN </w:t>
            </w:r>
            <w:r w:rsidR="007846A6">
              <w:rPr>
                <w:bCs/>
              </w:rPr>
              <w:t>estimates</w:t>
            </w:r>
            <w:bookmarkEnd w:id="8"/>
            <w:r w:rsidR="00794B66">
              <w:rPr>
                <w:bCs/>
              </w:rPr>
              <w:t>.</w:t>
            </w:r>
          </w:p>
        </w:tc>
      </w:tr>
      <w:tr w:rsidR="00746D02" w:rsidRPr="001567D7" w14:paraId="30A98196" w14:textId="77777777" w:rsidTr="00097A59">
        <w:trPr>
          <w:trHeight w:val="397"/>
          <w:jc w:val="center"/>
        </w:trPr>
        <w:tc>
          <w:tcPr>
            <w:tcW w:w="4677" w:type="dxa"/>
            <w:gridSpan w:val="2"/>
            <w:vMerge w:val="restart"/>
            <w:tcBorders>
              <w:top w:val="single" w:sz="12" w:space="0" w:color="auto"/>
              <w:left w:val="nil"/>
              <w:right w:val="nil"/>
            </w:tcBorders>
            <w:vAlign w:val="center"/>
          </w:tcPr>
          <w:p w14:paraId="223DFEC9" w14:textId="35F2A30D" w:rsidR="00746D02" w:rsidRPr="001567D7" w:rsidRDefault="00746D02" w:rsidP="001567D7">
            <w:pPr>
              <w:spacing w:after="0" w:line="240" w:lineRule="auto"/>
              <w:jc w:val="center"/>
              <w:rPr>
                <w:rFonts w:eastAsia="Times New Roman" w:cstheme="minorHAnsi"/>
                <w:color w:val="000000"/>
                <w:lang w:eastAsia="en-GB"/>
              </w:rPr>
            </w:pPr>
          </w:p>
        </w:tc>
        <w:tc>
          <w:tcPr>
            <w:tcW w:w="3686" w:type="dxa"/>
            <w:gridSpan w:val="4"/>
            <w:tcBorders>
              <w:top w:val="single" w:sz="12" w:space="0" w:color="auto"/>
              <w:left w:val="nil"/>
              <w:bottom w:val="nil"/>
              <w:right w:val="nil"/>
            </w:tcBorders>
            <w:shd w:val="clear" w:color="auto" w:fill="auto"/>
            <w:noWrap/>
            <w:vAlign w:val="center"/>
          </w:tcPr>
          <w:p w14:paraId="00E6B0F7" w14:textId="41050E36" w:rsidR="00746D02" w:rsidRPr="001567D7" w:rsidRDefault="00746D02" w:rsidP="00044794">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 xml:space="preserve">Estimated </w:t>
            </w:r>
            <w:r w:rsidR="00794B66">
              <w:rPr>
                <w:rFonts w:eastAsia="Times New Roman" w:cstheme="minorHAnsi"/>
                <w:color w:val="000000"/>
                <w:lang w:eastAsia="en-GB"/>
              </w:rPr>
              <w:t>c</w:t>
            </w:r>
            <w:r w:rsidRPr="001567D7">
              <w:rPr>
                <w:rFonts w:eastAsia="Times New Roman" w:cstheme="minorHAnsi"/>
                <w:color w:val="000000"/>
                <w:lang w:eastAsia="en-GB"/>
              </w:rPr>
              <w:t>ancers</w:t>
            </w:r>
          </w:p>
        </w:tc>
        <w:tc>
          <w:tcPr>
            <w:tcW w:w="1989" w:type="dxa"/>
            <w:gridSpan w:val="2"/>
            <w:tcBorders>
              <w:top w:val="single" w:sz="12" w:space="0" w:color="auto"/>
              <w:left w:val="nil"/>
              <w:bottom w:val="nil"/>
              <w:right w:val="nil"/>
            </w:tcBorders>
            <w:shd w:val="clear" w:color="auto" w:fill="auto"/>
            <w:noWrap/>
            <w:vAlign w:val="center"/>
          </w:tcPr>
          <w:p w14:paraId="2D1F9BD2" w14:textId="79FF098D" w:rsidR="00746D02" w:rsidRPr="001567D7" w:rsidRDefault="007846A6" w:rsidP="001567D7">
            <w:pPr>
              <w:spacing w:after="0" w:line="240" w:lineRule="auto"/>
              <w:jc w:val="center"/>
              <w:rPr>
                <w:rFonts w:eastAsia="Times New Roman" w:cstheme="minorHAnsi"/>
                <w:color w:val="000000"/>
                <w:lang w:eastAsia="en-GB"/>
              </w:rPr>
            </w:pPr>
            <w:r>
              <w:rPr>
                <w:rFonts w:eastAsia="Times New Roman" w:cstheme="minorHAnsi"/>
                <w:color w:val="000000"/>
                <w:lang w:eastAsia="en-GB"/>
              </w:rPr>
              <w:t>D</w:t>
            </w:r>
            <w:r w:rsidR="00746D02" w:rsidRPr="001567D7">
              <w:rPr>
                <w:rFonts w:eastAsia="Times New Roman" w:cstheme="minorHAnsi"/>
                <w:color w:val="000000"/>
                <w:lang w:eastAsia="en-GB"/>
              </w:rPr>
              <w:t xml:space="preserve">ifference </w:t>
            </w:r>
          </w:p>
        </w:tc>
      </w:tr>
      <w:tr w:rsidR="00746D02" w:rsidRPr="001567D7" w14:paraId="01797172" w14:textId="77777777" w:rsidTr="00097A59">
        <w:trPr>
          <w:trHeight w:val="397"/>
          <w:jc w:val="center"/>
        </w:trPr>
        <w:tc>
          <w:tcPr>
            <w:tcW w:w="4677" w:type="dxa"/>
            <w:gridSpan w:val="2"/>
            <w:vMerge/>
            <w:tcBorders>
              <w:left w:val="nil"/>
              <w:bottom w:val="single" w:sz="12" w:space="0" w:color="auto"/>
              <w:right w:val="nil"/>
            </w:tcBorders>
            <w:vAlign w:val="center"/>
          </w:tcPr>
          <w:p w14:paraId="71DD229B" w14:textId="0B35412D" w:rsidR="00746D02" w:rsidRPr="001567D7" w:rsidRDefault="00746D02" w:rsidP="001567D7">
            <w:pPr>
              <w:spacing w:after="0" w:line="240" w:lineRule="auto"/>
              <w:jc w:val="center"/>
              <w:rPr>
                <w:rFonts w:eastAsia="Times New Roman" w:cstheme="minorHAnsi"/>
                <w:color w:val="000000"/>
                <w:lang w:eastAsia="en-GB"/>
              </w:rPr>
            </w:pPr>
          </w:p>
        </w:tc>
        <w:tc>
          <w:tcPr>
            <w:tcW w:w="1843" w:type="dxa"/>
            <w:gridSpan w:val="2"/>
            <w:tcBorders>
              <w:top w:val="nil"/>
              <w:left w:val="nil"/>
              <w:bottom w:val="single" w:sz="12" w:space="0" w:color="auto"/>
              <w:right w:val="nil"/>
            </w:tcBorders>
            <w:shd w:val="clear" w:color="auto" w:fill="auto"/>
            <w:noWrap/>
            <w:vAlign w:val="center"/>
            <w:hideMark/>
          </w:tcPr>
          <w:p w14:paraId="3B067A5A" w14:textId="5475D89C" w:rsidR="00746D02" w:rsidRPr="001567D7" w:rsidRDefault="003E4D33" w:rsidP="001567D7">
            <w:pPr>
              <w:spacing w:after="0" w:line="240" w:lineRule="auto"/>
              <w:jc w:val="center"/>
              <w:rPr>
                <w:rFonts w:eastAsia="Times New Roman" w:cstheme="minorHAnsi"/>
                <w:color w:val="000000"/>
                <w:lang w:eastAsia="en-GB"/>
              </w:rPr>
            </w:pPr>
            <w:r>
              <w:rPr>
                <w:rFonts w:eastAsia="Times New Roman" w:cstheme="minorHAnsi"/>
                <w:color w:val="000000"/>
                <w:lang w:eastAsia="en-GB"/>
              </w:rPr>
              <w:t>BM</w:t>
            </w:r>
            <w:r w:rsidR="00794B66">
              <w:rPr>
                <w:rFonts w:eastAsia="Times New Roman" w:cstheme="minorHAnsi"/>
                <w:color w:val="000000"/>
                <w:lang w:eastAsia="en-GB"/>
              </w:rPr>
              <w:t xml:space="preserve"> (%)</w:t>
            </w:r>
          </w:p>
        </w:tc>
        <w:tc>
          <w:tcPr>
            <w:tcW w:w="1843" w:type="dxa"/>
            <w:gridSpan w:val="2"/>
            <w:tcBorders>
              <w:top w:val="nil"/>
              <w:left w:val="nil"/>
              <w:bottom w:val="single" w:sz="12" w:space="0" w:color="auto"/>
              <w:right w:val="nil"/>
            </w:tcBorders>
            <w:shd w:val="clear" w:color="auto" w:fill="auto"/>
            <w:noWrap/>
            <w:vAlign w:val="center"/>
            <w:hideMark/>
          </w:tcPr>
          <w:p w14:paraId="0290AD09" w14:textId="1F5D37F6" w:rsidR="00746D02" w:rsidRPr="001567D7" w:rsidRDefault="00746D02" w:rsidP="001567D7">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GLOBOCAN</w:t>
            </w:r>
            <w:r w:rsidR="00044794">
              <w:rPr>
                <w:rFonts w:eastAsia="Times New Roman" w:cstheme="minorHAnsi"/>
                <w:color w:val="000000"/>
                <w:lang w:eastAsia="en-GB"/>
              </w:rPr>
              <w:t xml:space="preserve"> </w:t>
            </w:r>
            <w:r w:rsidR="00794B66">
              <w:rPr>
                <w:rFonts w:eastAsia="Times New Roman" w:cstheme="minorHAnsi"/>
                <w:color w:val="000000"/>
                <w:lang w:eastAsia="en-GB"/>
              </w:rPr>
              <w:t>(%)</w:t>
            </w:r>
          </w:p>
        </w:tc>
        <w:tc>
          <w:tcPr>
            <w:tcW w:w="1134" w:type="dxa"/>
            <w:tcBorders>
              <w:top w:val="nil"/>
              <w:left w:val="nil"/>
              <w:bottom w:val="single" w:sz="12" w:space="0" w:color="auto"/>
              <w:right w:val="nil"/>
            </w:tcBorders>
            <w:shd w:val="clear" w:color="auto" w:fill="auto"/>
            <w:noWrap/>
            <w:vAlign w:val="center"/>
            <w:hideMark/>
          </w:tcPr>
          <w:p w14:paraId="034AD9B0" w14:textId="77777777" w:rsidR="00746D02" w:rsidRPr="001567D7" w:rsidRDefault="00746D02" w:rsidP="001567D7">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N</w:t>
            </w:r>
          </w:p>
        </w:tc>
        <w:tc>
          <w:tcPr>
            <w:tcW w:w="855" w:type="dxa"/>
            <w:tcBorders>
              <w:top w:val="nil"/>
              <w:left w:val="nil"/>
              <w:bottom w:val="single" w:sz="12" w:space="0" w:color="auto"/>
              <w:right w:val="nil"/>
            </w:tcBorders>
            <w:shd w:val="clear" w:color="auto" w:fill="auto"/>
            <w:noWrap/>
            <w:vAlign w:val="center"/>
            <w:hideMark/>
          </w:tcPr>
          <w:p w14:paraId="698DD6E1" w14:textId="77777777" w:rsidR="00746D02" w:rsidRPr="001567D7" w:rsidRDefault="00746D02" w:rsidP="001567D7">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w:t>
            </w:r>
          </w:p>
        </w:tc>
      </w:tr>
      <w:tr w:rsidR="00C04064" w:rsidRPr="001567D7" w14:paraId="656907AD" w14:textId="77777777" w:rsidTr="00BC211D">
        <w:tblPrEx>
          <w:jc w:val="left"/>
        </w:tblPrEx>
        <w:trPr>
          <w:trHeight w:val="20"/>
        </w:trPr>
        <w:tc>
          <w:tcPr>
            <w:tcW w:w="1985" w:type="dxa"/>
            <w:tcBorders>
              <w:top w:val="nil"/>
              <w:left w:val="nil"/>
              <w:bottom w:val="nil"/>
              <w:right w:val="nil"/>
            </w:tcBorders>
            <w:shd w:val="clear" w:color="auto" w:fill="auto"/>
            <w:noWrap/>
            <w:vAlign w:val="center"/>
            <w:hideMark/>
          </w:tcPr>
          <w:p w14:paraId="74FB3488" w14:textId="77777777" w:rsidR="00C04064" w:rsidRPr="001567D7" w:rsidRDefault="00C04064" w:rsidP="00C04064">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World</w:t>
            </w:r>
          </w:p>
        </w:tc>
        <w:tc>
          <w:tcPr>
            <w:tcW w:w="2692" w:type="dxa"/>
            <w:tcBorders>
              <w:top w:val="nil"/>
              <w:left w:val="nil"/>
              <w:bottom w:val="nil"/>
              <w:right w:val="nil"/>
            </w:tcBorders>
            <w:shd w:val="clear" w:color="auto" w:fill="auto"/>
            <w:vAlign w:val="center"/>
          </w:tcPr>
          <w:p w14:paraId="5C6BF80F" w14:textId="244B39F5" w:rsidR="00C04064" w:rsidRPr="001567D7" w:rsidRDefault="00C04064" w:rsidP="00C04064">
            <w:pPr>
              <w:spacing w:after="0" w:line="240" w:lineRule="auto"/>
              <w:rPr>
                <w:rFonts w:eastAsia="Times New Roman" w:cstheme="minorHAnsi"/>
                <w:color w:val="000000"/>
                <w:lang w:eastAsia="en-GB"/>
              </w:rPr>
            </w:pPr>
          </w:p>
        </w:tc>
        <w:tc>
          <w:tcPr>
            <w:tcW w:w="992" w:type="dxa"/>
            <w:tcBorders>
              <w:top w:val="nil"/>
              <w:left w:val="nil"/>
              <w:bottom w:val="nil"/>
              <w:right w:val="nil"/>
            </w:tcBorders>
            <w:shd w:val="clear" w:color="auto" w:fill="auto"/>
            <w:noWrap/>
            <w:vAlign w:val="bottom"/>
          </w:tcPr>
          <w:p w14:paraId="7C869149" w14:textId="6B9C9DD6"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60,114</w:t>
            </w:r>
          </w:p>
        </w:tc>
        <w:tc>
          <w:tcPr>
            <w:tcW w:w="851" w:type="dxa"/>
            <w:tcBorders>
              <w:top w:val="nil"/>
              <w:left w:val="nil"/>
              <w:bottom w:val="nil"/>
              <w:right w:val="nil"/>
            </w:tcBorders>
            <w:shd w:val="clear" w:color="auto" w:fill="auto"/>
            <w:noWrap/>
            <w:vAlign w:val="bottom"/>
          </w:tcPr>
          <w:p w14:paraId="5180885E" w14:textId="726017DF"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00.0)</w:t>
            </w:r>
          </w:p>
        </w:tc>
        <w:tc>
          <w:tcPr>
            <w:tcW w:w="992" w:type="dxa"/>
            <w:tcBorders>
              <w:top w:val="nil"/>
              <w:left w:val="nil"/>
              <w:bottom w:val="nil"/>
              <w:right w:val="nil"/>
            </w:tcBorders>
            <w:shd w:val="clear" w:color="auto" w:fill="auto"/>
            <w:noWrap/>
            <w:vAlign w:val="bottom"/>
          </w:tcPr>
          <w:p w14:paraId="4AFC58E3" w14:textId="6B80AD09"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99,645</w:t>
            </w:r>
          </w:p>
        </w:tc>
        <w:tc>
          <w:tcPr>
            <w:tcW w:w="851" w:type="dxa"/>
            <w:tcBorders>
              <w:top w:val="nil"/>
              <w:left w:val="nil"/>
              <w:bottom w:val="nil"/>
              <w:right w:val="nil"/>
            </w:tcBorders>
            <w:shd w:val="clear" w:color="auto" w:fill="auto"/>
            <w:noWrap/>
            <w:vAlign w:val="bottom"/>
          </w:tcPr>
          <w:p w14:paraId="4DEAD508" w14:textId="427B292E"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00.0)</w:t>
            </w:r>
          </w:p>
        </w:tc>
        <w:tc>
          <w:tcPr>
            <w:tcW w:w="1134" w:type="dxa"/>
            <w:tcBorders>
              <w:top w:val="nil"/>
              <w:left w:val="nil"/>
              <w:bottom w:val="nil"/>
              <w:right w:val="nil"/>
            </w:tcBorders>
            <w:shd w:val="clear" w:color="auto" w:fill="auto"/>
            <w:noWrap/>
            <w:vAlign w:val="bottom"/>
          </w:tcPr>
          <w:p w14:paraId="44FB6235" w14:textId="09E7ADBE"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60,469</w:t>
            </w:r>
          </w:p>
        </w:tc>
        <w:tc>
          <w:tcPr>
            <w:tcW w:w="855" w:type="dxa"/>
            <w:tcBorders>
              <w:top w:val="nil"/>
              <w:left w:val="nil"/>
              <w:bottom w:val="nil"/>
              <w:right w:val="nil"/>
            </w:tcBorders>
            <w:shd w:val="clear" w:color="auto" w:fill="auto"/>
            <w:noWrap/>
            <w:vAlign w:val="bottom"/>
          </w:tcPr>
          <w:p w14:paraId="7AF35DF9" w14:textId="1801184F" w:rsidR="00C04064" w:rsidRPr="00B778AF" w:rsidRDefault="00C04064" w:rsidP="00C04064">
            <w:pPr>
              <w:contextualSpacing/>
              <w:rPr>
                <w:rFonts w:ascii="Calibri" w:hAnsi="Calibri" w:cs="Calibri"/>
                <w:color w:val="000000"/>
              </w:rPr>
            </w:pPr>
            <w:r>
              <w:rPr>
                <w:rFonts w:ascii="Calibri" w:hAnsi="Calibri" w:cs="Calibri"/>
                <w:color w:val="000000"/>
              </w:rPr>
              <w:t>(-44.6)</w:t>
            </w:r>
          </w:p>
        </w:tc>
      </w:tr>
      <w:tr w:rsidR="00C04064" w:rsidRPr="001567D7" w14:paraId="6D48D4C9" w14:textId="77777777" w:rsidTr="00097A59">
        <w:tblPrEx>
          <w:jc w:val="left"/>
        </w:tblPrEx>
        <w:trPr>
          <w:trHeight w:val="288"/>
        </w:trPr>
        <w:tc>
          <w:tcPr>
            <w:tcW w:w="4677" w:type="dxa"/>
            <w:gridSpan w:val="2"/>
            <w:tcBorders>
              <w:top w:val="nil"/>
              <w:left w:val="nil"/>
              <w:bottom w:val="nil"/>
              <w:right w:val="nil"/>
            </w:tcBorders>
            <w:shd w:val="clear" w:color="auto" w:fill="auto"/>
            <w:noWrap/>
            <w:vAlign w:val="center"/>
          </w:tcPr>
          <w:p w14:paraId="76BD19F8" w14:textId="77777777" w:rsidR="00C04064" w:rsidRPr="001567D7" w:rsidRDefault="00C04064" w:rsidP="00C04064">
            <w:pPr>
              <w:spacing w:after="0" w:line="240" w:lineRule="auto"/>
              <w:jc w:val="center"/>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tcPr>
          <w:p w14:paraId="68BAD81D" w14:textId="77777777" w:rsidR="00C04064" w:rsidRPr="001567D7" w:rsidRDefault="00C04064" w:rsidP="00C04064">
            <w:pPr>
              <w:spacing w:after="0" w:line="240" w:lineRule="auto"/>
              <w:jc w:val="right"/>
              <w:rPr>
                <w:rFonts w:eastAsia="Times New Roman" w:cstheme="minorHAnsi"/>
                <w:color w:val="000000"/>
                <w:lang w:eastAsia="en-GB"/>
              </w:rPr>
            </w:pPr>
          </w:p>
        </w:tc>
        <w:tc>
          <w:tcPr>
            <w:tcW w:w="851" w:type="dxa"/>
            <w:tcBorders>
              <w:top w:val="nil"/>
              <w:left w:val="nil"/>
              <w:bottom w:val="nil"/>
              <w:right w:val="nil"/>
            </w:tcBorders>
            <w:shd w:val="clear" w:color="auto" w:fill="auto"/>
            <w:noWrap/>
            <w:vAlign w:val="center"/>
          </w:tcPr>
          <w:p w14:paraId="6301C413" w14:textId="77777777" w:rsidR="00C04064" w:rsidRPr="001567D7" w:rsidRDefault="00C04064" w:rsidP="00C04064">
            <w:pPr>
              <w:spacing w:after="0" w:line="240" w:lineRule="auto"/>
              <w:rPr>
                <w:rFonts w:eastAsia="Times New Roman" w:cstheme="minorHAnsi"/>
                <w:color w:val="000000"/>
                <w:lang w:eastAsia="en-GB"/>
              </w:rPr>
            </w:pPr>
          </w:p>
        </w:tc>
        <w:tc>
          <w:tcPr>
            <w:tcW w:w="992" w:type="dxa"/>
            <w:tcBorders>
              <w:top w:val="nil"/>
              <w:left w:val="nil"/>
              <w:bottom w:val="nil"/>
              <w:right w:val="nil"/>
            </w:tcBorders>
            <w:shd w:val="clear" w:color="auto" w:fill="auto"/>
            <w:noWrap/>
            <w:vAlign w:val="center"/>
          </w:tcPr>
          <w:p w14:paraId="55CBEA30" w14:textId="77777777" w:rsidR="00C04064" w:rsidRPr="001567D7" w:rsidRDefault="00C04064" w:rsidP="00C04064">
            <w:pPr>
              <w:spacing w:after="0" w:line="240" w:lineRule="auto"/>
              <w:jc w:val="right"/>
              <w:rPr>
                <w:rFonts w:eastAsia="Times New Roman" w:cstheme="minorHAnsi"/>
                <w:color w:val="000000"/>
                <w:lang w:eastAsia="en-GB"/>
              </w:rPr>
            </w:pPr>
          </w:p>
        </w:tc>
        <w:tc>
          <w:tcPr>
            <w:tcW w:w="851" w:type="dxa"/>
            <w:tcBorders>
              <w:top w:val="nil"/>
              <w:left w:val="nil"/>
              <w:bottom w:val="nil"/>
              <w:right w:val="nil"/>
            </w:tcBorders>
            <w:shd w:val="clear" w:color="auto" w:fill="auto"/>
            <w:noWrap/>
            <w:vAlign w:val="center"/>
          </w:tcPr>
          <w:p w14:paraId="0AE412C0" w14:textId="77777777" w:rsidR="00C04064" w:rsidRPr="001567D7" w:rsidRDefault="00C04064" w:rsidP="00C04064">
            <w:pPr>
              <w:spacing w:after="0" w:line="240" w:lineRule="auto"/>
              <w:rPr>
                <w:rFonts w:eastAsia="Times New Roman" w:cstheme="minorHAnsi"/>
                <w:color w:val="000000"/>
                <w:lang w:eastAsia="en-GB"/>
              </w:rPr>
            </w:pPr>
          </w:p>
        </w:tc>
        <w:tc>
          <w:tcPr>
            <w:tcW w:w="1134" w:type="dxa"/>
            <w:tcBorders>
              <w:top w:val="nil"/>
              <w:left w:val="nil"/>
              <w:bottom w:val="nil"/>
              <w:right w:val="nil"/>
            </w:tcBorders>
            <w:shd w:val="clear" w:color="auto" w:fill="auto"/>
            <w:noWrap/>
            <w:vAlign w:val="center"/>
          </w:tcPr>
          <w:p w14:paraId="6AB00506" w14:textId="77777777" w:rsidR="00C04064" w:rsidRPr="001567D7" w:rsidRDefault="00C04064" w:rsidP="00C04064">
            <w:pPr>
              <w:spacing w:after="0" w:line="240" w:lineRule="auto"/>
              <w:jc w:val="right"/>
              <w:rPr>
                <w:rFonts w:eastAsia="Times New Roman" w:cstheme="minorHAnsi"/>
                <w:color w:val="000000"/>
                <w:lang w:eastAsia="en-GB"/>
              </w:rPr>
            </w:pPr>
          </w:p>
        </w:tc>
        <w:tc>
          <w:tcPr>
            <w:tcW w:w="855" w:type="dxa"/>
            <w:tcBorders>
              <w:top w:val="nil"/>
              <w:left w:val="nil"/>
              <w:bottom w:val="nil"/>
              <w:right w:val="nil"/>
            </w:tcBorders>
            <w:shd w:val="clear" w:color="auto" w:fill="auto"/>
            <w:noWrap/>
            <w:vAlign w:val="center"/>
          </w:tcPr>
          <w:p w14:paraId="7DBD96A3" w14:textId="77777777" w:rsidR="00C04064" w:rsidRPr="001567D7" w:rsidRDefault="00C04064" w:rsidP="00C04064">
            <w:pPr>
              <w:spacing w:after="0" w:line="240" w:lineRule="auto"/>
              <w:rPr>
                <w:rFonts w:eastAsia="Times New Roman" w:cstheme="minorHAnsi"/>
                <w:color w:val="000000"/>
                <w:lang w:eastAsia="en-GB"/>
              </w:rPr>
            </w:pPr>
          </w:p>
        </w:tc>
      </w:tr>
      <w:tr w:rsidR="00C04064" w:rsidRPr="001567D7" w14:paraId="2DC33790" w14:textId="77777777" w:rsidTr="00BC211D">
        <w:tblPrEx>
          <w:jc w:val="left"/>
        </w:tblPrEx>
        <w:trPr>
          <w:trHeight w:val="288"/>
        </w:trPr>
        <w:tc>
          <w:tcPr>
            <w:tcW w:w="1985" w:type="dxa"/>
            <w:vMerge w:val="restart"/>
            <w:tcBorders>
              <w:top w:val="nil"/>
              <w:left w:val="nil"/>
              <w:right w:val="nil"/>
            </w:tcBorders>
            <w:shd w:val="clear" w:color="auto" w:fill="auto"/>
            <w:noWrap/>
            <w:hideMark/>
          </w:tcPr>
          <w:p w14:paraId="0958592F" w14:textId="77777777" w:rsidR="00C04064" w:rsidRPr="001567D7" w:rsidRDefault="00C04064" w:rsidP="00C04064">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UN Region</w:t>
            </w:r>
          </w:p>
        </w:tc>
        <w:tc>
          <w:tcPr>
            <w:tcW w:w="2692" w:type="dxa"/>
            <w:tcBorders>
              <w:top w:val="nil"/>
              <w:left w:val="nil"/>
              <w:bottom w:val="nil"/>
              <w:right w:val="nil"/>
            </w:tcBorders>
            <w:shd w:val="clear" w:color="auto" w:fill="auto"/>
            <w:noWrap/>
            <w:vAlign w:val="bottom"/>
          </w:tcPr>
          <w:p w14:paraId="1D6211AE" w14:textId="39B8B02F"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iddle Africa</w:t>
            </w:r>
          </w:p>
        </w:tc>
        <w:tc>
          <w:tcPr>
            <w:tcW w:w="992" w:type="dxa"/>
            <w:tcBorders>
              <w:top w:val="nil"/>
              <w:left w:val="nil"/>
              <w:bottom w:val="nil"/>
              <w:right w:val="nil"/>
            </w:tcBorders>
            <w:shd w:val="clear" w:color="auto" w:fill="auto"/>
            <w:noWrap/>
            <w:vAlign w:val="bottom"/>
          </w:tcPr>
          <w:p w14:paraId="6297A850" w14:textId="7D4BC147"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5,461</w:t>
            </w:r>
          </w:p>
        </w:tc>
        <w:tc>
          <w:tcPr>
            <w:tcW w:w="851" w:type="dxa"/>
            <w:tcBorders>
              <w:top w:val="nil"/>
              <w:left w:val="nil"/>
              <w:bottom w:val="nil"/>
              <w:right w:val="nil"/>
            </w:tcBorders>
            <w:shd w:val="clear" w:color="auto" w:fill="auto"/>
            <w:noWrap/>
            <w:vAlign w:val="bottom"/>
          </w:tcPr>
          <w:p w14:paraId="6F20F048" w14:textId="5E42C89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4.3)</w:t>
            </w:r>
          </w:p>
        </w:tc>
        <w:tc>
          <w:tcPr>
            <w:tcW w:w="992" w:type="dxa"/>
            <w:tcBorders>
              <w:top w:val="nil"/>
              <w:left w:val="nil"/>
              <w:bottom w:val="nil"/>
              <w:right w:val="nil"/>
            </w:tcBorders>
            <w:shd w:val="clear" w:color="auto" w:fill="auto"/>
            <w:noWrap/>
            <w:vAlign w:val="bottom"/>
          </w:tcPr>
          <w:p w14:paraId="5DAEF796" w14:textId="43151B3F"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241</w:t>
            </w:r>
          </w:p>
        </w:tc>
        <w:tc>
          <w:tcPr>
            <w:tcW w:w="851" w:type="dxa"/>
            <w:tcBorders>
              <w:top w:val="nil"/>
              <w:left w:val="nil"/>
              <w:bottom w:val="nil"/>
              <w:right w:val="nil"/>
            </w:tcBorders>
            <w:shd w:val="clear" w:color="auto" w:fill="auto"/>
            <w:noWrap/>
            <w:vAlign w:val="bottom"/>
          </w:tcPr>
          <w:p w14:paraId="1C5D1208" w14:textId="1BC31F0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1)</w:t>
            </w:r>
          </w:p>
        </w:tc>
        <w:tc>
          <w:tcPr>
            <w:tcW w:w="1134" w:type="dxa"/>
            <w:tcBorders>
              <w:top w:val="nil"/>
              <w:left w:val="nil"/>
              <w:bottom w:val="nil"/>
              <w:right w:val="nil"/>
            </w:tcBorders>
            <w:shd w:val="clear" w:color="auto" w:fill="auto"/>
            <w:noWrap/>
            <w:vAlign w:val="bottom"/>
          </w:tcPr>
          <w:p w14:paraId="39897CE5" w14:textId="278ADD10"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1,220</w:t>
            </w:r>
          </w:p>
        </w:tc>
        <w:tc>
          <w:tcPr>
            <w:tcW w:w="855" w:type="dxa"/>
            <w:tcBorders>
              <w:top w:val="nil"/>
              <w:left w:val="nil"/>
              <w:bottom w:val="nil"/>
              <w:right w:val="nil"/>
            </w:tcBorders>
            <w:shd w:val="clear" w:color="auto" w:fill="auto"/>
            <w:noWrap/>
            <w:vAlign w:val="bottom"/>
          </w:tcPr>
          <w:p w14:paraId="6A893BAC" w14:textId="154F7027"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72.6)</w:t>
            </w:r>
          </w:p>
        </w:tc>
      </w:tr>
      <w:tr w:rsidR="00C04064" w:rsidRPr="001567D7" w14:paraId="722E112D" w14:textId="77777777" w:rsidTr="00BC211D">
        <w:tblPrEx>
          <w:jc w:val="left"/>
        </w:tblPrEx>
        <w:trPr>
          <w:trHeight w:val="288"/>
        </w:trPr>
        <w:tc>
          <w:tcPr>
            <w:tcW w:w="1985" w:type="dxa"/>
            <w:vMerge/>
            <w:tcBorders>
              <w:left w:val="nil"/>
              <w:right w:val="nil"/>
            </w:tcBorders>
            <w:shd w:val="clear" w:color="auto" w:fill="auto"/>
            <w:noWrap/>
            <w:vAlign w:val="center"/>
          </w:tcPr>
          <w:p w14:paraId="35374F61" w14:textId="2C0ED32E"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25ECFB54" w14:textId="238E4AA2"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frica</w:t>
            </w:r>
          </w:p>
        </w:tc>
        <w:tc>
          <w:tcPr>
            <w:tcW w:w="992" w:type="dxa"/>
            <w:tcBorders>
              <w:top w:val="nil"/>
              <w:left w:val="nil"/>
              <w:bottom w:val="nil"/>
              <w:right w:val="nil"/>
            </w:tcBorders>
            <w:shd w:val="clear" w:color="auto" w:fill="auto"/>
            <w:noWrap/>
            <w:vAlign w:val="bottom"/>
          </w:tcPr>
          <w:p w14:paraId="3B01FB9C" w14:textId="24D1E0C0"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4,145</w:t>
            </w:r>
          </w:p>
        </w:tc>
        <w:tc>
          <w:tcPr>
            <w:tcW w:w="851" w:type="dxa"/>
            <w:tcBorders>
              <w:top w:val="nil"/>
              <w:left w:val="nil"/>
              <w:bottom w:val="nil"/>
              <w:right w:val="nil"/>
            </w:tcBorders>
            <w:shd w:val="clear" w:color="auto" w:fill="auto"/>
            <w:noWrap/>
            <w:vAlign w:val="bottom"/>
          </w:tcPr>
          <w:p w14:paraId="561E719A" w14:textId="22A7EC8F"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9.5)</w:t>
            </w:r>
          </w:p>
        </w:tc>
        <w:tc>
          <w:tcPr>
            <w:tcW w:w="992" w:type="dxa"/>
            <w:tcBorders>
              <w:top w:val="nil"/>
              <w:left w:val="nil"/>
              <w:bottom w:val="nil"/>
              <w:right w:val="nil"/>
            </w:tcBorders>
            <w:shd w:val="clear" w:color="auto" w:fill="auto"/>
            <w:noWrap/>
            <w:vAlign w:val="bottom"/>
          </w:tcPr>
          <w:p w14:paraId="68F90A4B" w14:textId="1F2AF661"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0,881</w:t>
            </w:r>
          </w:p>
        </w:tc>
        <w:tc>
          <w:tcPr>
            <w:tcW w:w="851" w:type="dxa"/>
            <w:tcBorders>
              <w:top w:val="nil"/>
              <w:left w:val="nil"/>
              <w:bottom w:val="nil"/>
              <w:right w:val="nil"/>
            </w:tcBorders>
            <w:shd w:val="clear" w:color="auto" w:fill="auto"/>
            <w:noWrap/>
            <w:vAlign w:val="bottom"/>
          </w:tcPr>
          <w:p w14:paraId="350CC7EC" w14:textId="4E3AA53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5.5)</w:t>
            </w:r>
          </w:p>
        </w:tc>
        <w:tc>
          <w:tcPr>
            <w:tcW w:w="1134" w:type="dxa"/>
            <w:tcBorders>
              <w:top w:val="nil"/>
              <w:left w:val="nil"/>
              <w:bottom w:val="nil"/>
              <w:right w:val="nil"/>
            </w:tcBorders>
            <w:shd w:val="clear" w:color="auto" w:fill="auto"/>
            <w:noWrap/>
            <w:vAlign w:val="bottom"/>
          </w:tcPr>
          <w:p w14:paraId="465E790F" w14:textId="3AE09E0C"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3,264</w:t>
            </w:r>
          </w:p>
        </w:tc>
        <w:tc>
          <w:tcPr>
            <w:tcW w:w="855" w:type="dxa"/>
            <w:tcBorders>
              <w:top w:val="nil"/>
              <w:left w:val="nil"/>
              <w:bottom w:val="nil"/>
              <w:right w:val="nil"/>
            </w:tcBorders>
            <w:shd w:val="clear" w:color="auto" w:fill="auto"/>
            <w:noWrap/>
            <w:vAlign w:val="bottom"/>
          </w:tcPr>
          <w:p w14:paraId="31570380" w14:textId="561C0A4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68.1)</w:t>
            </w:r>
          </w:p>
        </w:tc>
      </w:tr>
      <w:tr w:rsidR="00C04064" w:rsidRPr="001567D7" w14:paraId="38799715" w14:textId="77777777" w:rsidTr="00BC211D">
        <w:tblPrEx>
          <w:jc w:val="left"/>
        </w:tblPrEx>
        <w:trPr>
          <w:trHeight w:val="288"/>
        </w:trPr>
        <w:tc>
          <w:tcPr>
            <w:tcW w:w="1985" w:type="dxa"/>
            <w:vMerge/>
            <w:tcBorders>
              <w:left w:val="nil"/>
              <w:right w:val="nil"/>
            </w:tcBorders>
            <w:shd w:val="clear" w:color="auto" w:fill="auto"/>
            <w:noWrap/>
            <w:vAlign w:val="center"/>
          </w:tcPr>
          <w:p w14:paraId="6C55D6B8" w14:textId="4FC84914"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341B35EC" w14:textId="0CC21591"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Africa</w:t>
            </w:r>
          </w:p>
        </w:tc>
        <w:tc>
          <w:tcPr>
            <w:tcW w:w="992" w:type="dxa"/>
            <w:tcBorders>
              <w:top w:val="nil"/>
              <w:left w:val="nil"/>
              <w:bottom w:val="nil"/>
              <w:right w:val="nil"/>
            </w:tcBorders>
            <w:shd w:val="clear" w:color="auto" w:fill="auto"/>
            <w:noWrap/>
            <w:vAlign w:val="bottom"/>
          </w:tcPr>
          <w:p w14:paraId="2E822EBF" w14:textId="0CC206C3"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446</w:t>
            </w:r>
          </w:p>
        </w:tc>
        <w:tc>
          <w:tcPr>
            <w:tcW w:w="851" w:type="dxa"/>
            <w:tcBorders>
              <w:top w:val="nil"/>
              <w:left w:val="nil"/>
              <w:bottom w:val="nil"/>
              <w:right w:val="nil"/>
            </w:tcBorders>
            <w:shd w:val="clear" w:color="auto" w:fill="auto"/>
            <w:noWrap/>
            <w:vAlign w:val="bottom"/>
          </w:tcPr>
          <w:p w14:paraId="53483153" w14:textId="0A8A2B5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0)</w:t>
            </w:r>
          </w:p>
        </w:tc>
        <w:tc>
          <w:tcPr>
            <w:tcW w:w="992" w:type="dxa"/>
            <w:tcBorders>
              <w:top w:val="nil"/>
              <w:left w:val="nil"/>
              <w:bottom w:val="nil"/>
              <w:right w:val="nil"/>
            </w:tcBorders>
            <w:shd w:val="clear" w:color="auto" w:fill="auto"/>
            <w:noWrap/>
            <w:vAlign w:val="bottom"/>
          </w:tcPr>
          <w:p w14:paraId="13991220" w14:textId="71ACE9BD"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324</w:t>
            </w:r>
          </w:p>
        </w:tc>
        <w:tc>
          <w:tcPr>
            <w:tcW w:w="851" w:type="dxa"/>
            <w:tcBorders>
              <w:top w:val="nil"/>
              <w:left w:val="nil"/>
              <w:bottom w:val="nil"/>
              <w:right w:val="nil"/>
            </w:tcBorders>
            <w:shd w:val="clear" w:color="auto" w:fill="auto"/>
            <w:noWrap/>
            <w:vAlign w:val="bottom"/>
          </w:tcPr>
          <w:p w14:paraId="72590859" w14:textId="118FE8A8"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7)</w:t>
            </w:r>
          </w:p>
        </w:tc>
        <w:tc>
          <w:tcPr>
            <w:tcW w:w="1134" w:type="dxa"/>
            <w:tcBorders>
              <w:top w:val="nil"/>
              <w:left w:val="nil"/>
              <w:bottom w:val="nil"/>
              <w:right w:val="nil"/>
            </w:tcBorders>
            <w:shd w:val="clear" w:color="auto" w:fill="auto"/>
            <w:noWrap/>
            <w:vAlign w:val="bottom"/>
          </w:tcPr>
          <w:p w14:paraId="5CA23D69" w14:textId="58DD253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122</w:t>
            </w:r>
          </w:p>
        </w:tc>
        <w:tc>
          <w:tcPr>
            <w:tcW w:w="855" w:type="dxa"/>
            <w:tcBorders>
              <w:top w:val="nil"/>
              <w:left w:val="nil"/>
              <w:bottom w:val="nil"/>
              <w:right w:val="nil"/>
            </w:tcBorders>
            <w:shd w:val="clear" w:color="auto" w:fill="auto"/>
            <w:noWrap/>
            <w:vAlign w:val="bottom"/>
          </w:tcPr>
          <w:p w14:paraId="571AC161" w14:textId="36E95A97"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61.6)</w:t>
            </w:r>
          </w:p>
        </w:tc>
      </w:tr>
      <w:tr w:rsidR="00C04064" w:rsidRPr="001567D7" w14:paraId="3C20634B" w14:textId="77777777" w:rsidTr="00BC211D">
        <w:tblPrEx>
          <w:jc w:val="left"/>
        </w:tblPrEx>
        <w:trPr>
          <w:trHeight w:val="288"/>
        </w:trPr>
        <w:tc>
          <w:tcPr>
            <w:tcW w:w="1985" w:type="dxa"/>
            <w:vMerge/>
            <w:tcBorders>
              <w:left w:val="nil"/>
              <w:right w:val="nil"/>
            </w:tcBorders>
            <w:shd w:val="clear" w:color="auto" w:fill="auto"/>
            <w:noWrap/>
            <w:vAlign w:val="center"/>
          </w:tcPr>
          <w:p w14:paraId="2BA5C93C" w14:textId="51A8550A"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1225DD03" w14:textId="314521C2"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Central Asia</w:t>
            </w:r>
          </w:p>
        </w:tc>
        <w:tc>
          <w:tcPr>
            <w:tcW w:w="992" w:type="dxa"/>
            <w:tcBorders>
              <w:top w:val="nil"/>
              <w:left w:val="nil"/>
              <w:bottom w:val="nil"/>
              <w:right w:val="nil"/>
            </w:tcBorders>
            <w:shd w:val="clear" w:color="auto" w:fill="auto"/>
            <w:noWrap/>
            <w:vAlign w:val="bottom"/>
          </w:tcPr>
          <w:p w14:paraId="7D70314E" w14:textId="442CCD38"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00,084</w:t>
            </w:r>
          </w:p>
        </w:tc>
        <w:tc>
          <w:tcPr>
            <w:tcW w:w="851" w:type="dxa"/>
            <w:tcBorders>
              <w:top w:val="nil"/>
              <w:left w:val="nil"/>
              <w:bottom w:val="nil"/>
              <w:right w:val="nil"/>
            </w:tcBorders>
            <w:shd w:val="clear" w:color="auto" w:fill="auto"/>
            <w:noWrap/>
            <w:vAlign w:val="bottom"/>
          </w:tcPr>
          <w:p w14:paraId="542073CC" w14:textId="05C9AA99"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7.8)</w:t>
            </w:r>
          </w:p>
        </w:tc>
        <w:tc>
          <w:tcPr>
            <w:tcW w:w="992" w:type="dxa"/>
            <w:tcBorders>
              <w:top w:val="nil"/>
              <w:left w:val="nil"/>
              <w:bottom w:val="nil"/>
              <w:right w:val="nil"/>
            </w:tcBorders>
            <w:shd w:val="clear" w:color="auto" w:fill="auto"/>
            <w:noWrap/>
            <w:vAlign w:val="bottom"/>
          </w:tcPr>
          <w:p w14:paraId="7C0739B0" w14:textId="24A26D7A"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2,383</w:t>
            </w:r>
          </w:p>
        </w:tc>
        <w:tc>
          <w:tcPr>
            <w:tcW w:w="851" w:type="dxa"/>
            <w:tcBorders>
              <w:top w:val="nil"/>
              <w:left w:val="nil"/>
              <w:bottom w:val="nil"/>
              <w:right w:val="nil"/>
            </w:tcBorders>
            <w:shd w:val="clear" w:color="auto" w:fill="auto"/>
            <w:noWrap/>
            <w:vAlign w:val="bottom"/>
          </w:tcPr>
          <w:p w14:paraId="3C3D1A4F" w14:textId="064E9626"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1.2)</w:t>
            </w:r>
          </w:p>
        </w:tc>
        <w:tc>
          <w:tcPr>
            <w:tcW w:w="1134" w:type="dxa"/>
            <w:tcBorders>
              <w:top w:val="nil"/>
              <w:left w:val="nil"/>
              <w:bottom w:val="nil"/>
              <w:right w:val="nil"/>
            </w:tcBorders>
            <w:shd w:val="clear" w:color="auto" w:fill="auto"/>
            <w:noWrap/>
            <w:vAlign w:val="bottom"/>
          </w:tcPr>
          <w:p w14:paraId="0F272ED4" w14:textId="0FE2E57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7,701</w:t>
            </w:r>
          </w:p>
        </w:tc>
        <w:tc>
          <w:tcPr>
            <w:tcW w:w="855" w:type="dxa"/>
            <w:tcBorders>
              <w:top w:val="nil"/>
              <w:left w:val="nil"/>
              <w:bottom w:val="nil"/>
              <w:right w:val="nil"/>
            </w:tcBorders>
            <w:shd w:val="clear" w:color="auto" w:fill="auto"/>
            <w:noWrap/>
            <w:vAlign w:val="bottom"/>
          </w:tcPr>
          <w:p w14:paraId="6D3C4498" w14:textId="0E896F1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57.7)</w:t>
            </w:r>
          </w:p>
        </w:tc>
      </w:tr>
      <w:tr w:rsidR="00C04064" w:rsidRPr="001567D7" w14:paraId="3D4FCC72" w14:textId="77777777" w:rsidTr="00BC211D">
        <w:tblPrEx>
          <w:jc w:val="left"/>
        </w:tblPrEx>
        <w:trPr>
          <w:trHeight w:val="288"/>
        </w:trPr>
        <w:tc>
          <w:tcPr>
            <w:tcW w:w="1985" w:type="dxa"/>
            <w:vMerge/>
            <w:tcBorders>
              <w:left w:val="nil"/>
              <w:right w:val="nil"/>
            </w:tcBorders>
            <w:shd w:val="clear" w:color="auto" w:fill="auto"/>
            <w:noWrap/>
            <w:vAlign w:val="center"/>
          </w:tcPr>
          <w:p w14:paraId="418E19A0" w14:textId="41D33321"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0379DFC0" w14:textId="4977273C"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frica</w:t>
            </w:r>
          </w:p>
        </w:tc>
        <w:tc>
          <w:tcPr>
            <w:tcW w:w="992" w:type="dxa"/>
            <w:tcBorders>
              <w:top w:val="nil"/>
              <w:left w:val="nil"/>
              <w:bottom w:val="nil"/>
              <w:right w:val="nil"/>
            </w:tcBorders>
            <w:shd w:val="clear" w:color="auto" w:fill="auto"/>
            <w:noWrap/>
            <w:vAlign w:val="bottom"/>
          </w:tcPr>
          <w:p w14:paraId="38FEF142" w14:textId="7B2901E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5,278</w:t>
            </w:r>
          </w:p>
        </w:tc>
        <w:tc>
          <w:tcPr>
            <w:tcW w:w="851" w:type="dxa"/>
            <w:tcBorders>
              <w:top w:val="nil"/>
              <w:left w:val="nil"/>
              <w:bottom w:val="nil"/>
              <w:right w:val="nil"/>
            </w:tcBorders>
            <w:shd w:val="clear" w:color="auto" w:fill="auto"/>
            <w:noWrap/>
            <w:vAlign w:val="bottom"/>
          </w:tcPr>
          <w:p w14:paraId="277A37A3" w14:textId="6F3A3A2D"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9.8)</w:t>
            </w:r>
          </w:p>
        </w:tc>
        <w:tc>
          <w:tcPr>
            <w:tcW w:w="992" w:type="dxa"/>
            <w:tcBorders>
              <w:top w:val="nil"/>
              <w:left w:val="nil"/>
              <w:bottom w:val="nil"/>
              <w:right w:val="nil"/>
            </w:tcBorders>
            <w:shd w:val="clear" w:color="auto" w:fill="auto"/>
            <w:noWrap/>
            <w:vAlign w:val="bottom"/>
          </w:tcPr>
          <w:p w14:paraId="16B526B5" w14:textId="27D6D2F3"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8,355</w:t>
            </w:r>
          </w:p>
        </w:tc>
        <w:tc>
          <w:tcPr>
            <w:tcW w:w="851" w:type="dxa"/>
            <w:tcBorders>
              <w:top w:val="nil"/>
              <w:left w:val="nil"/>
              <w:bottom w:val="nil"/>
              <w:right w:val="nil"/>
            </w:tcBorders>
            <w:shd w:val="clear" w:color="auto" w:fill="auto"/>
            <w:noWrap/>
            <w:vAlign w:val="bottom"/>
          </w:tcPr>
          <w:p w14:paraId="3E9AB3F6" w14:textId="77677ED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9.2)</w:t>
            </w:r>
          </w:p>
        </w:tc>
        <w:tc>
          <w:tcPr>
            <w:tcW w:w="1134" w:type="dxa"/>
            <w:tcBorders>
              <w:top w:val="nil"/>
              <w:left w:val="nil"/>
              <w:bottom w:val="nil"/>
              <w:right w:val="nil"/>
            </w:tcBorders>
            <w:shd w:val="clear" w:color="auto" w:fill="auto"/>
            <w:noWrap/>
            <w:vAlign w:val="bottom"/>
          </w:tcPr>
          <w:p w14:paraId="4FF6C5C6" w14:textId="587980F4"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6,923</w:t>
            </w:r>
          </w:p>
        </w:tc>
        <w:tc>
          <w:tcPr>
            <w:tcW w:w="855" w:type="dxa"/>
            <w:tcBorders>
              <w:top w:val="nil"/>
              <w:left w:val="nil"/>
              <w:bottom w:val="nil"/>
              <w:right w:val="nil"/>
            </w:tcBorders>
            <w:shd w:val="clear" w:color="auto" w:fill="auto"/>
            <w:noWrap/>
            <w:vAlign w:val="bottom"/>
          </w:tcPr>
          <w:p w14:paraId="490E1BDD" w14:textId="4854E6E2"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48)</w:t>
            </w:r>
          </w:p>
        </w:tc>
      </w:tr>
      <w:tr w:rsidR="00C04064" w:rsidRPr="001567D7" w14:paraId="369D11E6" w14:textId="77777777" w:rsidTr="00BC211D">
        <w:tblPrEx>
          <w:jc w:val="left"/>
        </w:tblPrEx>
        <w:trPr>
          <w:trHeight w:val="288"/>
        </w:trPr>
        <w:tc>
          <w:tcPr>
            <w:tcW w:w="1985" w:type="dxa"/>
            <w:vMerge/>
            <w:tcBorders>
              <w:left w:val="nil"/>
              <w:right w:val="nil"/>
            </w:tcBorders>
            <w:shd w:val="clear" w:color="auto" w:fill="auto"/>
            <w:noWrap/>
            <w:vAlign w:val="center"/>
          </w:tcPr>
          <w:p w14:paraId="3962FF1E" w14:textId="5E5D524D"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25E1E33D" w14:textId="7C2A488F"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sia</w:t>
            </w:r>
          </w:p>
        </w:tc>
        <w:tc>
          <w:tcPr>
            <w:tcW w:w="992" w:type="dxa"/>
            <w:tcBorders>
              <w:top w:val="nil"/>
              <w:left w:val="nil"/>
              <w:bottom w:val="nil"/>
              <w:right w:val="nil"/>
            </w:tcBorders>
            <w:shd w:val="clear" w:color="auto" w:fill="auto"/>
            <w:noWrap/>
            <w:vAlign w:val="bottom"/>
          </w:tcPr>
          <w:p w14:paraId="122F7B06" w14:textId="7D2E9BB1"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0,655</w:t>
            </w:r>
          </w:p>
        </w:tc>
        <w:tc>
          <w:tcPr>
            <w:tcW w:w="851" w:type="dxa"/>
            <w:tcBorders>
              <w:top w:val="nil"/>
              <w:left w:val="nil"/>
              <w:bottom w:val="nil"/>
              <w:right w:val="nil"/>
            </w:tcBorders>
            <w:shd w:val="clear" w:color="auto" w:fill="auto"/>
            <w:noWrap/>
            <w:vAlign w:val="bottom"/>
          </w:tcPr>
          <w:p w14:paraId="428F5BFD" w14:textId="0017DE59"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4.1)</w:t>
            </w:r>
          </w:p>
        </w:tc>
        <w:tc>
          <w:tcPr>
            <w:tcW w:w="992" w:type="dxa"/>
            <w:tcBorders>
              <w:top w:val="nil"/>
              <w:left w:val="nil"/>
              <w:bottom w:val="nil"/>
              <w:right w:val="nil"/>
            </w:tcBorders>
            <w:shd w:val="clear" w:color="auto" w:fill="auto"/>
            <w:noWrap/>
            <w:vAlign w:val="bottom"/>
          </w:tcPr>
          <w:p w14:paraId="10C8C557" w14:textId="2EB9B85A"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0,298</w:t>
            </w:r>
          </w:p>
        </w:tc>
        <w:tc>
          <w:tcPr>
            <w:tcW w:w="851" w:type="dxa"/>
            <w:tcBorders>
              <w:top w:val="nil"/>
              <w:left w:val="nil"/>
              <w:bottom w:val="nil"/>
              <w:right w:val="nil"/>
            </w:tcBorders>
            <w:shd w:val="clear" w:color="auto" w:fill="auto"/>
            <w:noWrap/>
            <w:vAlign w:val="bottom"/>
          </w:tcPr>
          <w:p w14:paraId="01475893" w14:textId="25E21B22"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5.2)</w:t>
            </w:r>
          </w:p>
        </w:tc>
        <w:tc>
          <w:tcPr>
            <w:tcW w:w="1134" w:type="dxa"/>
            <w:tcBorders>
              <w:top w:val="nil"/>
              <w:left w:val="nil"/>
              <w:bottom w:val="nil"/>
              <w:right w:val="nil"/>
            </w:tcBorders>
            <w:shd w:val="clear" w:color="auto" w:fill="auto"/>
            <w:noWrap/>
            <w:vAlign w:val="bottom"/>
          </w:tcPr>
          <w:p w14:paraId="291DBB32" w14:textId="6E379E9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0,357</w:t>
            </w:r>
          </w:p>
        </w:tc>
        <w:tc>
          <w:tcPr>
            <w:tcW w:w="855" w:type="dxa"/>
            <w:tcBorders>
              <w:top w:val="nil"/>
              <w:left w:val="nil"/>
              <w:bottom w:val="nil"/>
              <w:right w:val="nil"/>
            </w:tcBorders>
            <w:shd w:val="clear" w:color="auto" w:fill="auto"/>
            <w:noWrap/>
            <w:vAlign w:val="bottom"/>
          </w:tcPr>
          <w:p w14:paraId="74A3450E" w14:textId="66CB4238"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40.2)</w:t>
            </w:r>
          </w:p>
        </w:tc>
      </w:tr>
      <w:tr w:rsidR="00C04064" w:rsidRPr="001567D7" w14:paraId="6E521C00" w14:textId="77777777" w:rsidTr="00BC211D">
        <w:tblPrEx>
          <w:jc w:val="left"/>
        </w:tblPrEx>
        <w:trPr>
          <w:trHeight w:val="288"/>
        </w:trPr>
        <w:tc>
          <w:tcPr>
            <w:tcW w:w="1985" w:type="dxa"/>
            <w:vMerge/>
            <w:tcBorders>
              <w:left w:val="nil"/>
              <w:right w:val="nil"/>
            </w:tcBorders>
            <w:shd w:val="clear" w:color="auto" w:fill="auto"/>
            <w:noWrap/>
            <w:vAlign w:val="center"/>
          </w:tcPr>
          <w:p w14:paraId="42C484B0" w14:textId="3D2B4198"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08232F81" w14:textId="1EB84FDD"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astern Asia</w:t>
            </w:r>
          </w:p>
        </w:tc>
        <w:tc>
          <w:tcPr>
            <w:tcW w:w="992" w:type="dxa"/>
            <w:tcBorders>
              <w:top w:val="nil"/>
              <w:left w:val="nil"/>
              <w:bottom w:val="nil"/>
              <w:right w:val="nil"/>
            </w:tcBorders>
            <w:shd w:val="clear" w:color="auto" w:fill="auto"/>
            <w:noWrap/>
            <w:vAlign w:val="bottom"/>
          </w:tcPr>
          <w:p w14:paraId="250BEC9B" w14:textId="1FDC8BE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0,532</w:t>
            </w:r>
          </w:p>
        </w:tc>
        <w:tc>
          <w:tcPr>
            <w:tcW w:w="851" w:type="dxa"/>
            <w:tcBorders>
              <w:top w:val="nil"/>
              <w:left w:val="nil"/>
              <w:bottom w:val="nil"/>
              <w:right w:val="nil"/>
            </w:tcBorders>
            <w:shd w:val="clear" w:color="auto" w:fill="auto"/>
            <w:noWrap/>
            <w:vAlign w:val="bottom"/>
          </w:tcPr>
          <w:p w14:paraId="5580CD26" w14:textId="6AEF1239"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8.5)</w:t>
            </w:r>
          </w:p>
        </w:tc>
        <w:tc>
          <w:tcPr>
            <w:tcW w:w="992" w:type="dxa"/>
            <w:tcBorders>
              <w:top w:val="nil"/>
              <w:left w:val="nil"/>
              <w:bottom w:val="nil"/>
              <w:right w:val="nil"/>
            </w:tcBorders>
            <w:shd w:val="clear" w:color="auto" w:fill="auto"/>
            <w:noWrap/>
            <w:vAlign w:val="bottom"/>
          </w:tcPr>
          <w:p w14:paraId="494B18A6" w14:textId="709B0C97"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9,846</w:t>
            </w:r>
          </w:p>
        </w:tc>
        <w:tc>
          <w:tcPr>
            <w:tcW w:w="851" w:type="dxa"/>
            <w:tcBorders>
              <w:top w:val="nil"/>
              <w:left w:val="nil"/>
              <w:bottom w:val="nil"/>
              <w:right w:val="nil"/>
            </w:tcBorders>
            <w:shd w:val="clear" w:color="auto" w:fill="auto"/>
            <w:noWrap/>
            <w:vAlign w:val="bottom"/>
          </w:tcPr>
          <w:p w14:paraId="60FD7D15" w14:textId="073EEEAD"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9.9)</w:t>
            </w:r>
          </w:p>
        </w:tc>
        <w:tc>
          <w:tcPr>
            <w:tcW w:w="1134" w:type="dxa"/>
            <w:tcBorders>
              <w:top w:val="nil"/>
              <w:left w:val="nil"/>
              <w:bottom w:val="nil"/>
              <w:right w:val="nil"/>
            </w:tcBorders>
            <w:shd w:val="clear" w:color="auto" w:fill="auto"/>
            <w:noWrap/>
            <w:vAlign w:val="bottom"/>
          </w:tcPr>
          <w:p w14:paraId="77B4743B" w14:textId="14571308"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0,686</w:t>
            </w:r>
          </w:p>
        </w:tc>
        <w:tc>
          <w:tcPr>
            <w:tcW w:w="855" w:type="dxa"/>
            <w:tcBorders>
              <w:top w:val="nil"/>
              <w:left w:val="nil"/>
              <w:bottom w:val="nil"/>
              <w:right w:val="nil"/>
            </w:tcBorders>
            <w:shd w:val="clear" w:color="auto" w:fill="auto"/>
            <w:noWrap/>
            <w:vAlign w:val="bottom"/>
          </w:tcPr>
          <w:p w14:paraId="60DBE0F6" w14:textId="6B81C583"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5)</w:t>
            </w:r>
          </w:p>
        </w:tc>
      </w:tr>
      <w:tr w:rsidR="00C04064" w:rsidRPr="001567D7" w14:paraId="2687AAE0" w14:textId="77777777" w:rsidTr="00BC211D">
        <w:tblPrEx>
          <w:jc w:val="left"/>
        </w:tblPrEx>
        <w:trPr>
          <w:trHeight w:val="288"/>
        </w:trPr>
        <w:tc>
          <w:tcPr>
            <w:tcW w:w="1985" w:type="dxa"/>
            <w:vMerge/>
            <w:tcBorders>
              <w:left w:val="nil"/>
              <w:right w:val="nil"/>
            </w:tcBorders>
            <w:shd w:val="clear" w:color="auto" w:fill="auto"/>
            <w:noWrap/>
            <w:vAlign w:val="center"/>
          </w:tcPr>
          <w:p w14:paraId="5F0915A6" w14:textId="3F803418"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7A905FA3" w14:textId="6C8327DA"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Africa</w:t>
            </w:r>
          </w:p>
        </w:tc>
        <w:tc>
          <w:tcPr>
            <w:tcW w:w="992" w:type="dxa"/>
            <w:tcBorders>
              <w:top w:val="nil"/>
              <w:left w:val="nil"/>
              <w:bottom w:val="nil"/>
              <w:right w:val="nil"/>
            </w:tcBorders>
            <w:shd w:val="clear" w:color="auto" w:fill="auto"/>
            <w:noWrap/>
            <w:vAlign w:val="bottom"/>
          </w:tcPr>
          <w:p w14:paraId="36923F84" w14:textId="7E9CBA5F"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3,273</w:t>
            </w:r>
          </w:p>
        </w:tc>
        <w:tc>
          <w:tcPr>
            <w:tcW w:w="851" w:type="dxa"/>
            <w:tcBorders>
              <w:top w:val="nil"/>
              <w:left w:val="nil"/>
              <w:bottom w:val="nil"/>
              <w:right w:val="nil"/>
            </w:tcBorders>
            <w:shd w:val="clear" w:color="auto" w:fill="auto"/>
            <w:noWrap/>
            <w:vAlign w:val="bottom"/>
          </w:tcPr>
          <w:p w14:paraId="239B773B" w14:textId="5DA6C92B"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7)</w:t>
            </w:r>
          </w:p>
        </w:tc>
        <w:tc>
          <w:tcPr>
            <w:tcW w:w="992" w:type="dxa"/>
            <w:tcBorders>
              <w:top w:val="nil"/>
              <w:left w:val="nil"/>
              <w:bottom w:val="nil"/>
              <w:right w:val="nil"/>
            </w:tcBorders>
            <w:shd w:val="clear" w:color="auto" w:fill="auto"/>
            <w:noWrap/>
            <w:vAlign w:val="bottom"/>
          </w:tcPr>
          <w:p w14:paraId="1E39E8D4" w14:textId="62805DCC"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8,830</w:t>
            </w:r>
          </w:p>
        </w:tc>
        <w:tc>
          <w:tcPr>
            <w:tcW w:w="851" w:type="dxa"/>
            <w:tcBorders>
              <w:top w:val="nil"/>
              <w:left w:val="nil"/>
              <w:bottom w:val="nil"/>
              <w:right w:val="nil"/>
            </w:tcBorders>
            <w:shd w:val="clear" w:color="auto" w:fill="auto"/>
            <w:noWrap/>
            <w:vAlign w:val="bottom"/>
          </w:tcPr>
          <w:p w14:paraId="2EA5D10D" w14:textId="719B398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4.4)</w:t>
            </w:r>
          </w:p>
        </w:tc>
        <w:tc>
          <w:tcPr>
            <w:tcW w:w="1134" w:type="dxa"/>
            <w:tcBorders>
              <w:top w:val="nil"/>
              <w:left w:val="nil"/>
              <w:bottom w:val="nil"/>
              <w:right w:val="nil"/>
            </w:tcBorders>
            <w:shd w:val="clear" w:color="auto" w:fill="auto"/>
            <w:noWrap/>
            <w:vAlign w:val="bottom"/>
          </w:tcPr>
          <w:p w14:paraId="2A51B6DE" w14:textId="6AFA780F"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443</w:t>
            </w:r>
          </w:p>
        </w:tc>
        <w:tc>
          <w:tcPr>
            <w:tcW w:w="855" w:type="dxa"/>
            <w:tcBorders>
              <w:top w:val="nil"/>
              <w:left w:val="nil"/>
              <w:bottom w:val="nil"/>
              <w:right w:val="nil"/>
            </w:tcBorders>
            <w:shd w:val="clear" w:color="auto" w:fill="auto"/>
            <w:noWrap/>
            <w:vAlign w:val="bottom"/>
          </w:tcPr>
          <w:p w14:paraId="1BE11FA5" w14:textId="25DCC213"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3.5)</w:t>
            </w:r>
          </w:p>
        </w:tc>
      </w:tr>
      <w:tr w:rsidR="00C04064" w:rsidRPr="001567D7" w14:paraId="5E707D44" w14:textId="77777777" w:rsidTr="00BC211D">
        <w:tblPrEx>
          <w:jc w:val="left"/>
        </w:tblPrEx>
        <w:trPr>
          <w:trHeight w:val="288"/>
        </w:trPr>
        <w:tc>
          <w:tcPr>
            <w:tcW w:w="1985" w:type="dxa"/>
            <w:vMerge/>
            <w:tcBorders>
              <w:left w:val="nil"/>
              <w:right w:val="nil"/>
            </w:tcBorders>
            <w:shd w:val="clear" w:color="auto" w:fill="auto"/>
            <w:noWrap/>
            <w:vAlign w:val="center"/>
          </w:tcPr>
          <w:p w14:paraId="3DB3141D" w14:textId="345B4853"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1A1773FB" w14:textId="210E18AA"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sia</w:t>
            </w:r>
          </w:p>
        </w:tc>
        <w:tc>
          <w:tcPr>
            <w:tcW w:w="992" w:type="dxa"/>
            <w:tcBorders>
              <w:top w:val="nil"/>
              <w:left w:val="nil"/>
              <w:bottom w:val="nil"/>
              <w:right w:val="nil"/>
            </w:tcBorders>
            <w:shd w:val="clear" w:color="auto" w:fill="auto"/>
            <w:noWrap/>
            <w:vAlign w:val="bottom"/>
          </w:tcPr>
          <w:p w14:paraId="0D7821C0" w14:textId="34D4E95B"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3,895</w:t>
            </w:r>
          </w:p>
        </w:tc>
        <w:tc>
          <w:tcPr>
            <w:tcW w:w="851" w:type="dxa"/>
            <w:tcBorders>
              <w:top w:val="nil"/>
              <w:left w:val="nil"/>
              <w:bottom w:val="nil"/>
              <w:right w:val="nil"/>
            </w:tcBorders>
            <w:shd w:val="clear" w:color="auto" w:fill="auto"/>
            <w:noWrap/>
            <w:vAlign w:val="bottom"/>
          </w:tcPr>
          <w:p w14:paraId="54B384FC" w14:textId="6709195B"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9)</w:t>
            </w:r>
          </w:p>
        </w:tc>
        <w:tc>
          <w:tcPr>
            <w:tcW w:w="992" w:type="dxa"/>
            <w:tcBorders>
              <w:top w:val="nil"/>
              <w:left w:val="nil"/>
              <w:bottom w:val="nil"/>
              <w:right w:val="nil"/>
            </w:tcBorders>
            <w:shd w:val="clear" w:color="auto" w:fill="auto"/>
            <w:noWrap/>
            <w:vAlign w:val="bottom"/>
          </w:tcPr>
          <w:p w14:paraId="0601A745" w14:textId="631E94F8"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9,647</w:t>
            </w:r>
          </w:p>
        </w:tc>
        <w:tc>
          <w:tcPr>
            <w:tcW w:w="851" w:type="dxa"/>
            <w:tcBorders>
              <w:top w:val="nil"/>
              <w:left w:val="nil"/>
              <w:bottom w:val="nil"/>
              <w:right w:val="nil"/>
            </w:tcBorders>
            <w:shd w:val="clear" w:color="auto" w:fill="auto"/>
            <w:noWrap/>
            <w:vAlign w:val="bottom"/>
          </w:tcPr>
          <w:p w14:paraId="087AAEE1" w14:textId="2745D0ED"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4.8)</w:t>
            </w:r>
          </w:p>
        </w:tc>
        <w:tc>
          <w:tcPr>
            <w:tcW w:w="1134" w:type="dxa"/>
            <w:tcBorders>
              <w:top w:val="nil"/>
              <w:left w:val="nil"/>
              <w:bottom w:val="nil"/>
              <w:right w:val="nil"/>
            </w:tcBorders>
            <w:shd w:val="clear" w:color="auto" w:fill="auto"/>
            <w:noWrap/>
            <w:vAlign w:val="bottom"/>
          </w:tcPr>
          <w:p w14:paraId="659392AD" w14:textId="3C6CDDFA"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248</w:t>
            </w:r>
          </w:p>
        </w:tc>
        <w:tc>
          <w:tcPr>
            <w:tcW w:w="855" w:type="dxa"/>
            <w:tcBorders>
              <w:top w:val="nil"/>
              <w:left w:val="nil"/>
              <w:bottom w:val="nil"/>
              <w:right w:val="nil"/>
            </w:tcBorders>
            <w:shd w:val="clear" w:color="auto" w:fill="auto"/>
            <w:noWrap/>
            <w:vAlign w:val="bottom"/>
          </w:tcPr>
          <w:p w14:paraId="696EE5BD" w14:textId="378C9D68"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0.6)</w:t>
            </w:r>
          </w:p>
        </w:tc>
      </w:tr>
      <w:tr w:rsidR="00C04064" w:rsidRPr="001567D7" w14:paraId="7AEBD1D8" w14:textId="77777777" w:rsidTr="00BC211D">
        <w:tblPrEx>
          <w:jc w:val="left"/>
        </w:tblPrEx>
        <w:trPr>
          <w:trHeight w:val="288"/>
        </w:trPr>
        <w:tc>
          <w:tcPr>
            <w:tcW w:w="1985" w:type="dxa"/>
            <w:vMerge/>
            <w:tcBorders>
              <w:left w:val="nil"/>
              <w:right w:val="nil"/>
            </w:tcBorders>
            <w:shd w:val="clear" w:color="auto" w:fill="auto"/>
            <w:noWrap/>
            <w:vAlign w:val="center"/>
          </w:tcPr>
          <w:p w14:paraId="1C829257" w14:textId="2CF25632"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5834D804" w14:textId="287F739A"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Europe</w:t>
            </w:r>
          </w:p>
        </w:tc>
        <w:tc>
          <w:tcPr>
            <w:tcW w:w="992" w:type="dxa"/>
            <w:tcBorders>
              <w:top w:val="nil"/>
              <w:left w:val="nil"/>
              <w:bottom w:val="nil"/>
              <w:right w:val="nil"/>
            </w:tcBorders>
            <w:shd w:val="clear" w:color="auto" w:fill="auto"/>
            <w:noWrap/>
            <w:vAlign w:val="bottom"/>
          </w:tcPr>
          <w:p w14:paraId="5A13D8A7" w14:textId="3C82A619"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8,375</w:t>
            </w:r>
          </w:p>
        </w:tc>
        <w:tc>
          <w:tcPr>
            <w:tcW w:w="851" w:type="dxa"/>
            <w:tcBorders>
              <w:top w:val="nil"/>
              <w:left w:val="nil"/>
              <w:bottom w:val="nil"/>
              <w:right w:val="nil"/>
            </w:tcBorders>
            <w:shd w:val="clear" w:color="auto" w:fill="auto"/>
            <w:noWrap/>
            <w:vAlign w:val="bottom"/>
          </w:tcPr>
          <w:p w14:paraId="466B54E9" w14:textId="7B2AEE09"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3)</w:t>
            </w:r>
          </w:p>
        </w:tc>
        <w:tc>
          <w:tcPr>
            <w:tcW w:w="992" w:type="dxa"/>
            <w:tcBorders>
              <w:top w:val="nil"/>
              <w:left w:val="nil"/>
              <w:bottom w:val="nil"/>
              <w:right w:val="nil"/>
            </w:tcBorders>
            <w:shd w:val="clear" w:color="auto" w:fill="auto"/>
            <w:noWrap/>
            <w:vAlign w:val="bottom"/>
          </w:tcPr>
          <w:p w14:paraId="1EA54B1C" w14:textId="38FAD11F"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6,381</w:t>
            </w:r>
          </w:p>
        </w:tc>
        <w:tc>
          <w:tcPr>
            <w:tcW w:w="851" w:type="dxa"/>
            <w:tcBorders>
              <w:top w:val="nil"/>
              <w:left w:val="nil"/>
              <w:bottom w:val="nil"/>
              <w:right w:val="nil"/>
            </w:tcBorders>
            <w:shd w:val="clear" w:color="auto" w:fill="auto"/>
            <w:noWrap/>
            <w:vAlign w:val="bottom"/>
          </w:tcPr>
          <w:p w14:paraId="463F2A31" w14:textId="093563DD"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2)</w:t>
            </w:r>
          </w:p>
        </w:tc>
        <w:tc>
          <w:tcPr>
            <w:tcW w:w="1134" w:type="dxa"/>
            <w:tcBorders>
              <w:top w:val="nil"/>
              <w:left w:val="nil"/>
              <w:bottom w:val="nil"/>
              <w:right w:val="nil"/>
            </w:tcBorders>
            <w:shd w:val="clear" w:color="auto" w:fill="auto"/>
            <w:noWrap/>
            <w:vAlign w:val="bottom"/>
          </w:tcPr>
          <w:p w14:paraId="00427C69" w14:textId="6044C157"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994</w:t>
            </w:r>
          </w:p>
        </w:tc>
        <w:tc>
          <w:tcPr>
            <w:tcW w:w="855" w:type="dxa"/>
            <w:tcBorders>
              <w:top w:val="nil"/>
              <w:left w:val="nil"/>
              <w:bottom w:val="nil"/>
              <w:right w:val="nil"/>
            </w:tcBorders>
            <w:shd w:val="clear" w:color="auto" w:fill="auto"/>
            <w:noWrap/>
            <w:vAlign w:val="bottom"/>
          </w:tcPr>
          <w:p w14:paraId="11AB7D1F" w14:textId="48BA1F51"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3.8)</w:t>
            </w:r>
          </w:p>
        </w:tc>
      </w:tr>
      <w:tr w:rsidR="00C04064" w:rsidRPr="001567D7" w14:paraId="618D8A49" w14:textId="77777777" w:rsidTr="00BC211D">
        <w:tblPrEx>
          <w:jc w:val="left"/>
        </w:tblPrEx>
        <w:trPr>
          <w:trHeight w:val="288"/>
        </w:trPr>
        <w:tc>
          <w:tcPr>
            <w:tcW w:w="1985" w:type="dxa"/>
            <w:vMerge/>
            <w:tcBorders>
              <w:left w:val="nil"/>
              <w:right w:val="nil"/>
            </w:tcBorders>
            <w:shd w:val="clear" w:color="auto" w:fill="auto"/>
            <w:noWrap/>
            <w:vAlign w:val="center"/>
          </w:tcPr>
          <w:p w14:paraId="43DE53E5" w14:textId="67E17EEC"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434550FB" w14:textId="03844390"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atin America &amp; Caribbean</w:t>
            </w:r>
          </w:p>
        </w:tc>
        <w:tc>
          <w:tcPr>
            <w:tcW w:w="992" w:type="dxa"/>
            <w:tcBorders>
              <w:top w:val="nil"/>
              <w:left w:val="nil"/>
              <w:bottom w:val="nil"/>
              <w:right w:val="nil"/>
            </w:tcBorders>
            <w:shd w:val="clear" w:color="auto" w:fill="auto"/>
            <w:noWrap/>
            <w:vAlign w:val="bottom"/>
          </w:tcPr>
          <w:p w14:paraId="28F012B0" w14:textId="4A937B56"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9,002</w:t>
            </w:r>
          </w:p>
        </w:tc>
        <w:tc>
          <w:tcPr>
            <w:tcW w:w="851" w:type="dxa"/>
            <w:tcBorders>
              <w:top w:val="nil"/>
              <w:left w:val="nil"/>
              <w:bottom w:val="nil"/>
              <w:right w:val="nil"/>
            </w:tcBorders>
            <w:shd w:val="clear" w:color="auto" w:fill="auto"/>
            <w:noWrap/>
            <w:vAlign w:val="bottom"/>
          </w:tcPr>
          <w:p w14:paraId="1D09B2EC" w14:textId="16EF615F"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8.1)</w:t>
            </w:r>
          </w:p>
        </w:tc>
        <w:tc>
          <w:tcPr>
            <w:tcW w:w="992" w:type="dxa"/>
            <w:tcBorders>
              <w:top w:val="nil"/>
              <w:left w:val="nil"/>
              <w:bottom w:val="nil"/>
              <w:right w:val="nil"/>
            </w:tcBorders>
            <w:shd w:val="clear" w:color="auto" w:fill="auto"/>
            <w:noWrap/>
            <w:vAlign w:val="bottom"/>
          </w:tcPr>
          <w:p w14:paraId="1821B811" w14:textId="787725CB"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3,110</w:t>
            </w:r>
          </w:p>
        </w:tc>
        <w:tc>
          <w:tcPr>
            <w:tcW w:w="851" w:type="dxa"/>
            <w:tcBorders>
              <w:top w:val="nil"/>
              <w:left w:val="nil"/>
              <w:bottom w:val="nil"/>
              <w:right w:val="nil"/>
            </w:tcBorders>
            <w:shd w:val="clear" w:color="auto" w:fill="auto"/>
            <w:noWrap/>
            <w:vAlign w:val="bottom"/>
          </w:tcPr>
          <w:p w14:paraId="609F1DB8" w14:textId="0DF1C40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1.6)</w:t>
            </w:r>
          </w:p>
        </w:tc>
        <w:tc>
          <w:tcPr>
            <w:tcW w:w="1134" w:type="dxa"/>
            <w:tcBorders>
              <w:top w:val="nil"/>
              <w:left w:val="nil"/>
              <w:bottom w:val="nil"/>
              <w:right w:val="nil"/>
            </w:tcBorders>
            <w:shd w:val="clear" w:color="auto" w:fill="auto"/>
            <w:noWrap/>
            <w:vAlign w:val="bottom"/>
          </w:tcPr>
          <w:p w14:paraId="534408DD" w14:textId="0EF8F32B"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892</w:t>
            </w:r>
          </w:p>
        </w:tc>
        <w:tc>
          <w:tcPr>
            <w:tcW w:w="855" w:type="dxa"/>
            <w:tcBorders>
              <w:top w:val="nil"/>
              <w:left w:val="nil"/>
              <w:bottom w:val="nil"/>
              <w:right w:val="nil"/>
            </w:tcBorders>
            <w:shd w:val="clear" w:color="auto" w:fill="auto"/>
            <w:noWrap/>
            <w:vAlign w:val="bottom"/>
          </w:tcPr>
          <w:p w14:paraId="7414EB23" w14:textId="7F9570D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0.3)</w:t>
            </w:r>
          </w:p>
        </w:tc>
      </w:tr>
      <w:tr w:rsidR="00C04064" w:rsidRPr="001567D7" w14:paraId="1275D62B" w14:textId="77777777" w:rsidTr="00BC211D">
        <w:tblPrEx>
          <w:jc w:val="left"/>
        </w:tblPrEx>
        <w:trPr>
          <w:trHeight w:val="288"/>
        </w:trPr>
        <w:tc>
          <w:tcPr>
            <w:tcW w:w="1985" w:type="dxa"/>
            <w:vMerge/>
            <w:tcBorders>
              <w:left w:val="nil"/>
              <w:right w:val="nil"/>
            </w:tcBorders>
            <w:shd w:val="clear" w:color="auto" w:fill="auto"/>
            <w:noWrap/>
            <w:vAlign w:val="center"/>
          </w:tcPr>
          <w:p w14:paraId="0DFEF401" w14:textId="50CF1DDE"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08E389E8" w14:textId="2315E49C"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Oceania</w:t>
            </w:r>
          </w:p>
        </w:tc>
        <w:tc>
          <w:tcPr>
            <w:tcW w:w="992" w:type="dxa"/>
            <w:tcBorders>
              <w:top w:val="nil"/>
              <w:left w:val="nil"/>
              <w:bottom w:val="nil"/>
              <w:right w:val="nil"/>
            </w:tcBorders>
            <w:shd w:val="clear" w:color="auto" w:fill="auto"/>
            <w:noWrap/>
            <w:vAlign w:val="bottom"/>
          </w:tcPr>
          <w:p w14:paraId="350BAE15" w14:textId="19EFF0B1"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680</w:t>
            </w:r>
          </w:p>
        </w:tc>
        <w:tc>
          <w:tcPr>
            <w:tcW w:w="851" w:type="dxa"/>
            <w:tcBorders>
              <w:top w:val="nil"/>
              <w:left w:val="nil"/>
              <w:bottom w:val="nil"/>
              <w:right w:val="nil"/>
            </w:tcBorders>
            <w:shd w:val="clear" w:color="auto" w:fill="auto"/>
            <w:noWrap/>
            <w:vAlign w:val="bottom"/>
          </w:tcPr>
          <w:p w14:paraId="1C221972" w14:textId="24F17CB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5)</w:t>
            </w:r>
          </w:p>
        </w:tc>
        <w:tc>
          <w:tcPr>
            <w:tcW w:w="992" w:type="dxa"/>
            <w:tcBorders>
              <w:top w:val="nil"/>
              <w:left w:val="nil"/>
              <w:bottom w:val="nil"/>
              <w:right w:val="nil"/>
            </w:tcBorders>
            <w:shd w:val="clear" w:color="auto" w:fill="auto"/>
            <w:noWrap/>
            <w:vAlign w:val="bottom"/>
          </w:tcPr>
          <w:p w14:paraId="6336FEA2" w14:textId="5F4B083E"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348</w:t>
            </w:r>
          </w:p>
        </w:tc>
        <w:tc>
          <w:tcPr>
            <w:tcW w:w="851" w:type="dxa"/>
            <w:tcBorders>
              <w:top w:val="nil"/>
              <w:left w:val="nil"/>
              <w:bottom w:val="nil"/>
              <w:right w:val="nil"/>
            </w:tcBorders>
            <w:shd w:val="clear" w:color="auto" w:fill="auto"/>
            <w:noWrap/>
            <w:vAlign w:val="bottom"/>
          </w:tcPr>
          <w:p w14:paraId="4FD36CFC" w14:textId="5C882B7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7)</w:t>
            </w:r>
          </w:p>
        </w:tc>
        <w:tc>
          <w:tcPr>
            <w:tcW w:w="1134" w:type="dxa"/>
            <w:tcBorders>
              <w:top w:val="nil"/>
              <w:left w:val="nil"/>
              <w:bottom w:val="nil"/>
              <w:right w:val="nil"/>
            </w:tcBorders>
            <w:shd w:val="clear" w:color="auto" w:fill="auto"/>
            <w:noWrap/>
            <w:vAlign w:val="bottom"/>
          </w:tcPr>
          <w:p w14:paraId="7D08DB1B" w14:textId="6EF807C9"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32</w:t>
            </w:r>
          </w:p>
        </w:tc>
        <w:tc>
          <w:tcPr>
            <w:tcW w:w="855" w:type="dxa"/>
            <w:tcBorders>
              <w:top w:val="nil"/>
              <w:left w:val="nil"/>
              <w:bottom w:val="nil"/>
              <w:right w:val="nil"/>
            </w:tcBorders>
            <w:shd w:val="clear" w:color="auto" w:fill="auto"/>
            <w:noWrap/>
            <w:vAlign w:val="bottom"/>
          </w:tcPr>
          <w:p w14:paraId="57CA99A9" w14:textId="3C4F938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9.7)</w:t>
            </w:r>
          </w:p>
        </w:tc>
      </w:tr>
      <w:tr w:rsidR="00C04064" w:rsidRPr="001567D7" w14:paraId="2CB77413" w14:textId="77777777" w:rsidTr="00BC211D">
        <w:tblPrEx>
          <w:jc w:val="left"/>
        </w:tblPrEx>
        <w:trPr>
          <w:trHeight w:val="288"/>
        </w:trPr>
        <w:tc>
          <w:tcPr>
            <w:tcW w:w="1985" w:type="dxa"/>
            <w:vMerge/>
            <w:tcBorders>
              <w:left w:val="nil"/>
              <w:right w:val="nil"/>
            </w:tcBorders>
            <w:shd w:val="clear" w:color="auto" w:fill="auto"/>
            <w:noWrap/>
            <w:vAlign w:val="center"/>
          </w:tcPr>
          <w:p w14:paraId="4DA5E711" w14:textId="34B9AA56"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709E60E6" w14:textId="53DB2590"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Europe</w:t>
            </w:r>
          </w:p>
        </w:tc>
        <w:tc>
          <w:tcPr>
            <w:tcW w:w="992" w:type="dxa"/>
            <w:tcBorders>
              <w:top w:val="nil"/>
              <w:left w:val="nil"/>
              <w:bottom w:val="nil"/>
              <w:right w:val="nil"/>
            </w:tcBorders>
            <w:shd w:val="clear" w:color="auto" w:fill="auto"/>
            <w:noWrap/>
            <w:vAlign w:val="bottom"/>
          </w:tcPr>
          <w:p w14:paraId="7C3DCDFB" w14:textId="193CF3C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211</w:t>
            </w:r>
          </w:p>
        </w:tc>
        <w:tc>
          <w:tcPr>
            <w:tcW w:w="851" w:type="dxa"/>
            <w:tcBorders>
              <w:top w:val="nil"/>
              <w:left w:val="nil"/>
              <w:bottom w:val="nil"/>
              <w:right w:val="nil"/>
            </w:tcBorders>
            <w:shd w:val="clear" w:color="auto" w:fill="auto"/>
            <w:noWrap/>
            <w:vAlign w:val="bottom"/>
          </w:tcPr>
          <w:p w14:paraId="6A141B67" w14:textId="52602946"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9)</w:t>
            </w:r>
          </w:p>
        </w:tc>
        <w:tc>
          <w:tcPr>
            <w:tcW w:w="992" w:type="dxa"/>
            <w:tcBorders>
              <w:top w:val="nil"/>
              <w:left w:val="nil"/>
              <w:bottom w:val="nil"/>
              <w:right w:val="nil"/>
            </w:tcBorders>
            <w:shd w:val="clear" w:color="auto" w:fill="auto"/>
            <w:noWrap/>
            <w:vAlign w:val="bottom"/>
          </w:tcPr>
          <w:p w14:paraId="206C3D20" w14:textId="4E1C4D6D"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766</w:t>
            </w:r>
          </w:p>
        </w:tc>
        <w:tc>
          <w:tcPr>
            <w:tcW w:w="851" w:type="dxa"/>
            <w:tcBorders>
              <w:top w:val="nil"/>
              <w:left w:val="nil"/>
              <w:bottom w:val="nil"/>
              <w:right w:val="nil"/>
            </w:tcBorders>
            <w:shd w:val="clear" w:color="auto" w:fill="auto"/>
            <w:noWrap/>
            <w:vAlign w:val="bottom"/>
          </w:tcPr>
          <w:p w14:paraId="7371AE04" w14:textId="2ED3372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4)</w:t>
            </w:r>
          </w:p>
        </w:tc>
        <w:tc>
          <w:tcPr>
            <w:tcW w:w="1134" w:type="dxa"/>
            <w:tcBorders>
              <w:top w:val="nil"/>
              <w:left w:val="nil"/>
              <w:bottom w:val="nil"/>
              <w:right w:val="nil"/>
            </w:tcBorders>
            <w:shd w:val="clear" w:color="auto" w:fill="auto"/>
            <w:noWrap/>
            <w:vAlign w:val="bottom"/>
          </w:tcPr>
          <w:p w14:paraId="6B2DD4E6" w14:textId="77F6890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45</w:t>
            </w:r>
          </w:p>
        </w:tc>
        <w:tc>
          <w:tcPr>
            <w:tcW w:w="855" w:type="dxa"/>
            <w:tcBorders>
              <w:top w:val="nil"/>
              <w:left w:val="nil"/>
              <w:bottom w:val="nil"/>
              <w:right w:val="nil"/>
            </w:tcBorders>
            <w:shd w:val="clear" w:color="auto" w:fill="auto"/>
            <w:noWrap/>
            <w:vAlign w:val="bottom"/>
          </w:tcPr>
          <w:p w14:paraId="584D68B9" w14:textId="47F30F62"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3.8)</w:t>
            </w:r>
          </w:p>
        </w:tc>
      </w:tr>
      <w:tr w:rsidR="00C04064" w:rsidRPr="001567D7" w14:paraId="63F1DA76" w14:textId="77777777" w:rsidTr="00BC211D">
        <w:tblPrEx>
          <w:jc w:val="left"/>
        </w:tblPrEx>
        <w:trPr>
          <w:trHeight w:val="288"/>
        </w:trPr>
        <w:tc>
          <w:tcPr>
            <w:tcW w:w="1985" w:type="dxa"/>
            <w:vMerge/>
            <w:tcBorders>
              <w:left w:val="nil"/>
              <w:right w:val="nil"/>
            </w:tcBorders>
            <w:shd w:val="clear" w:color="auto" w:fill="auto"/>
            <w:noWrap/>
            <w:vAlign w:val="center"/>
          </w:tcPr>
          <w:p w14:paraId="14ECC1D7" w14:textId="51C8732B"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59D50CC7" w14:textId="52A1ED9B"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Europe</w:t>
            </w:r>
          </w:p>
        </w:tc>
        <w:tc>
          <w:tcPr>
            <w:tcW w:w="992" w:type="dxa"/>
            <w:tcBorders>
              <w:top w:val="nil"/>
              <w:left w:val="nil"/>
              <w:bottom w:val="nil"/>
              <w:right w:val="nil"/>
            </w:tcBorders>
            <w:shd w:val="clear" w:color="auto" w:fill="auto"/>
            <w:noWrap/>
            <w:vAlign w:val="bottom"/>
          </w:tcPr>
          <w:p w14:paraId="150074BE" w14:textId="2925265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904</w:t>
            </w:r>
          </w:p>
        </w:tc>
        <w:tc>
          <w:tcPr>
            <w:tcW w:w="851" w:type="dxa"/>
            <w:tcBorders>
              <w:top w:val="nil"/>
              <w:left w:val="nil"/>
              <w:bottom w:val="nil"/>
              <w:right w:val="nil"/>
            </w:tcBorders>
            <w:shd w:val="clear" w:color="auto" w:fill="auto"/>
            <w:noWrap/>
            <w:vAlign w:val="bottom"/>
          </w:tcPr>
          <w:p w14:paraId="4D8B59DD" w14:textId="113C484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1)</w:t>
            </w:r>
          </w:p>
        </w:tc>
        <w:tc>
          <w:tcPr>
            <w:tcW w:w="992" w:type="dxa"/>
            <w:tcBorders>
              <w:top w:val="nil"/>
              <w:left w:val="nil"/>
              <w:bottom w:val="nil"/>
              <w:right w:val="nil"/>
            </w:tcBorders>
            <w:shd w:val="clear" w:color="auto" w:fill="auto"/>
            <w:noWrap/>
            <w:vAlign w:val="bottom"/>
          </w:tcPr>
          <w:p w14:paraId="76036001" w14:textId="50AC69A9"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451</w:t>
            </w:r>
          </w:p>
        </w:tc>
        <w:tc>
          <w:tcPr>
            <w:tcW w:w="851" w:type="dxa"/>
            <w:tcBorders>
              <w:top w:val="nil"/>
              <w:left w:val="nil"/>
              <w:bottom w:val="nil"/>
              <w:right w:val="nil"/>
            </w:tcBorders>
            <w:shd w:val="clear" w:color="auto" w:fill="auto"/>
            <w:noWrap/>
            <w:vAlign w:val="bottom"/>
          </w:tcPr>
          <w:p w14:paraId="7A86F5B4" w14:textId="015E4AE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7)</w:t>
            </w:r>
          </w:p>
        </w:tc>
        <w:tc>
          <w:tcPr>
            <w:tcW w:w="1134" w:type="dxa"/>
            <w:tcBorders>
              <w:top w:val="nil"/>
              <w:left w:val="nil"/>
              <w:bottom w:val="nil"/>
              <w:right w:val="nil"/>
            </w:tcBorders>
            <w:shd w:val="clear" w:color="auto" w:fill="auto"/>
            <w:noWrap/>
            <w:vAlign w:val="bottom"/>
          </w:tcPr>
          <w:p w14:paraId="268CF799" w14:textId="196BE62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53</w:t>
            </w:r>
          </w:p>
        </w:tc>
        <w:tc>
          <w:tcPr>
            <w:tcW w:w="855" w:type="dxa"/>
            <w:tcBorders>
              <w:top w:val="nil"/>
              <w:left w:val="nil"/>
              <w:bottom w:val="nil"/>
              <w:right w:val="nil"/>
            </w:tcBorders>
            <w:shd w:val="clear" w:color="auto" w:fill="auto"/>
            <w:noWrap/>
            <w:vAlign w:val="bottom"/>
          </w:tcPr>
          <w:p w14:paraId="09037024" w14:textId="5B68E0B3"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1.6)</w:t>
            </w:r>
          </w:p>
        </w:tc>
      </w:tr>
      <w:tr w:rsidR="00C04064" w:rsidRPr="001567D7" w14:paraId="0B6D6FA0" w14:textId="77777777" w:rsidTr="00BC211D">
        <w:tblPrEx>
          <w:jc w:val="left"/>
        </w:tblPrEx>
        <w:trPr>
          <w:trHeight w:val="288"/>
        </w:trPr>
        <w:tc>
          <w:tcPr>
            <w:tcW w:w="1985" w:type="dxa"/>
            <w:vMerge/>
            <w:tcBorders>
              <w:left w:val="nil"/>
              <w:right w:val="nil"/>
            </w:tcBorders>
            <w:shd w:val="clear" w:color="auto" w:fill="auto"/>
            <w:noWrap/>
            <w:vAlign w:val="center"/>
          </w:tcPr>
          <w:p w14:paraId="5056C259" w14:textId="11F70EDE"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2B6AB63C" w14:textId="61810E67"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Europe</w:t>
            </w:r>
          </w:p>
        </w:tc>
        <w:tc>
          <w:tcPr>
            <w:tcW w:w="992" w:type="dxa"/>
            <w:tcBorders>
              <w:top w:val="nil"/>
              <w:left w:val="nil"/>
              <w:bottom w:val="nil"/>
              <w:right w:val="nil"/>
            </w:tcBorders>
            <w:shd w:val="clear" w:color="auto" w:fill="auto"/>
            <w:noWrap/>
            <w:vAlign w:val="bottom"/>
          </w:tcPr>
          <w:p w14:paraId="59533DD1" w14:textId="2F125FA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285</w:t>
            </w:r>
          </w:p>
        </w:tc>
        <w:tc>
          <w:tcPr>
            <w:tcW w:w="851" w:type="dxa"/>
            <w:tcBorders>
              <w:top w:val="nil"/>
              <w:left w:val="nil"/>
              <w:bottom w:val="nil"/>
              <w:right w:val="nil"/>
            </w:tcBorders>
            <w:shd w:val="clear" w:color="auto" w:fill="auto"/>
            <w:noWrap/>
            <w:vAlign w:val="bottom"/>
          </w:tcPr>
          <w:p w14:paraId="69775F1A" w14:textId="6EEB980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5)</w:t>
            </w:r>
          </w:p>
        </w:tc>
        <w:tc>
          <w:tcPr>
            <w:tcW w:w="992" w:type="dxa"/>
            <w:tcBorders>
              <w:top w:val="nil"/>
              <w:left w:val="nil"/>
              <w:bottom w:val="nil"/>
              <w:right w:val="nil"/>
            </w:tcBorders>
            <w:shd w:val="clear" w:color="auto" w:fill="auto"/>
            <w:noWrap/>
            <w:vAlign w:val="bottom"/>
          </w:tcPr>
          <w:p w14:paraId="23886308" w14:textId="5F33232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834</w:t>
            </w:r>
          </w:p>
        </w:tc>
        <w:tc>
          <w:tcPr>
            <w:tcW w:w="851" w:type="dxa"/>
            <w:tcBorders>
              <w:top w:val="nil"/>
              <w:left w:val="nil"/>
              <w:bottom w:val="nil"/>
              <w:right w:val="nil"/>
            </w:tcBorders>
            <w:shd w:val="clear" w:color="auto" w:fill="auto"/>
            <w:noWrap/>
            <w:vAlign w:val="bottom"/>
          </w:tcPr>
          <w:p w14:paraId="424BE3AD" w14:textId="47D8390E"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4)</w:t>
            </w:r>
          </w:p>
        </w:tc>
        <w:tc>
          <w:tcPr>
            <w:tcW w:w="1134" w:type="dxa"/>
            <w:tcBorders>
              <w:top w:val="nil"/>
              <w:left w:val="nil"/>
              <w:bottom w:val="nil"/>
              <w:right w:val="nil"/>
            </w:tcBorders>
            <w:shd w:val="clear" w:color="auto" w:fill="auto"/>
            <w:noWrap/>
            <w:vAlign w:val="bottom"/>
          </w:tcPr>
          <w:p w14:paraId="746A3F68" w14:textId="4D11962B"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51</w:t>
            </w:r>
          </w:p>
        </w:tc>
        <w:tc>
          <w:tcPr>
            <w:tcW w:w="855" w:type="dxa"/>
            <w:tcBorders>
              <w:top w:val="nil"/>
              <w:left w:val="nil"/>
              <w:bottom w:val="nil"/>
              <w:right w:val="nil"/>
            </w:tcBorders>
            <w:shd w:val="clear" w:color="auto" w:fill="auto"/>
            <w:noWrap/>
            <w:vAlign w:val="bottom"/>
          </w:tcPr>
          <w:p w14:paraId="2B0F77A3" w14:textId="36BABF6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8.5)</w:t>
            </w:r>
          </w:p>
        </w:tc>
      </w:tr>
      <w:tr w:rsidR="00C04064" w:rsidRPr="001567D7" w14:paraId="3A1656A8" w14:textId="77777777" w:rsidTr="00BC211D">
        <w:tblPrEx>
          <w:jc w:val="left"/>
        </w:tblPrEx>
        <w:trPr>
          <w:trHeight w:val="288"/>
        </w:trPr>
        <w:tc>
          <w:tcPr>
            <w:tcW w:w="1985" w:type="dxa"/>
            <w:vMerge/>
            <w:tcBorders>
              <w:left w:val="nil"/>
              <w:right w:val="nil"/>
            </w:tcBorders>
            <w:shd w:val="clear" w:color="auto" w:fill="auto"/>
            <w:noWrap/>
            <w:vAlign w:val="center"/>
          </w:tcPr>
          <w:p w14:paraId="00600493" w14:textId="4E0210BF"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7E9C3EC2" w14:textId="354E56DF"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 America</w:t>
            </w:r>
          </w:p>
        </w:tc>
        <w:tc>
          <w:tcPr>
            <w:tcW w:w="992" w:type="dxa"/>
            <w:tcBorders>
              <w:top w:val="nil"/>
              <w:left w:val="nil"/>
              <w:bottom w:val="nil"/>
              <w:right w:val="nil"/>
            </w:tcBorders>
            <w:shd w:val="clear" w:color="auto" w:fill="auto"/>
            <w:noWrap/>
            <w:vAlign w:val="bottom"/>
          </w:tcPr>
          <w:p w14:paraId="3E4037BE" w14:textId="19676B2D"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1,889</w:t>
            </w:r>
          </w:p>
        </w:tc>
        <w:tc>
          <w:tcPr>
            <w:tcW w:w="851" w:type="dxa"/>
            <w:tcBorders>
              <w:top w:val="nil"/>
              <w:left w:val="nil"/>
              <w:bottom w:val="nil"/>
              <w:right w:val="nil"/>
            </w:tcBorders>
            <w:shd w:val="clear" w:color="auto" w:fill="auto"/>
            <w:noWrap/>
            <w:vAlign w:val="bottom"/>
          </w:tcPr>
          <w:p w14:paraId="40A74027" w14:textId="2F875FB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3)</w:t>
            </w:r>
          </w:p>
        </w:tc>
        <w:tc>
          <w:tcPr>
            <w:tcW w:w="992" w:type="dxa"/>
            <w:tcBorders>
              <w:top w:val="nil"/>
              <w:left w:val="nil"/>
              <w:bottom w:val="nil"/>
              <w:right w:val="nil"/>
            </w:tcBorders>
            <w:shd w:val="clear" w:color="auto" w:fill="auto"/>
            <w:noWrap/>
            <w:vAlign w:val="bottom"/>
          </w:tcPr>
          <w:p w14:paraId="6B54E09F" w14:textId="77708696"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1,950</w:t>
            </w:r>
          </w:p>
        </w:tc>
        <w:tc>
          <w:tcPr>
            <w:tcW w:w="851" w:type="dxa"/>
            <w:tcBorders>
              <w:top w:val="nil"/>
              <w:left w:val="nil"/>
              <w:bottom w:val="nil"/>
              <w:right w:val="nil"/>
            </w:tcBorders>
            <w:shd w:val="clear" w:color="auto" w:fill="auto"/>
            <w:noWrap/>
            <w:vAlign w:val="bottom"/>
          </w:tcPr>
          <w:p w14:paraId="323A2667" w14:textId="32E819C9"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6.0)</w:t>
            </w:r>
          </w:p>
        </w:tc>
        <w:tc>
          <w:tcPr>
            <w:tcW w:w="1134" w:type="dxa"/>
            <w:tcBorders>
              <w:top w:val="nil"/>
              <w:left w:val="nil"/>
              <w:bottom w:val="nil"/>
              <w:right w:val="nil"/>
            </w:tcBorders>
            <w:shd w:val="clear" w:color="auto" w:fill="auto"/>
            <w:noWrap/>
            <w:vAlign w:val="bottom"/>
          </w:tcPr>
          <w:p w14:paraId="7BE013F5" w14:textId="0D320013"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61</w:t>
            </w:r>
          </w:p>
        </w:tc>
        <w:tc>
          <w:tcPr>
            <w:tcW w:w="855" w:type="dxa"/>
            <w:tcBorders>
              <w:top w:val="nil"/>
              <w:left w:val="nil"/>
              <w:bottom w:val="nil"/>
              <w:right w:val="nil"/>
            </w:tcBorders>
            <w:shd w:val="clear" w:color="auto" w:fill="auto"/>
            <w:noWrap/>
            <w:vAlign w:val="bottom"/>
          </w:tcPr>
          <w:p w14:paraId="5E6A9656" w14:textId="52399A6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5)</w:t>
            </w:r>
          </w:p>
        </w:tc>
      </w:tr>
      <w:tr w:rsidR="00C04064" w:rsidRPr="001567D7" w14:paraId="41061235" w14:textId="77777777" w:rsidTr="00097A59">
        <w:tblPrEx>
          <w:jc w:val="left"/>
        </w:tblPrEx>
        <w:trPr>
          <w:trHeight w:val="288"/>
        </w:trPr>
        <w:tc>
          <w:tcPr>
            <w:tcW w:w="1985" w:type="dxa"/>
            <w:tcBorders>
              <w:left w:val="nil"/>
              <w:right w:val="nil"/>
            </w:tcBorders>
            <w:shd w:val="clear" w:color="auto" w:fill="auto"/>
            <w:noWrap/>
            <w:vAlign w:val="center"/>
          </w:tcPr>
          <w:p w14:paraId="4BF022AD" w14:textId="77777777"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right w:val="nil"/>
            </w:tcBorders>
            <w:shd w:val="clear" w:color="auto" w:fill="auto"/>
            <w:noWrap/>
            <w:vAlign w:val="center"/>
          </w:tcPr>
          <w:p w14:paraId="566F1991" w14:textId="77777777" w:rsidR="00C04064" w:rsidRPr="001567D7" w:rsidRDefault="00C04064" w:rsidP="00C04064">
            <w:pPr>
              <w:spacing w:after="0" w:line="240" w:lineRule="auto"/>
              <w:jc w:val="center"/>
              <w:rPr>
                <w:rFonts w:eastAsia="Times New Roman" w:cstheme="minorHAnsi"/>
                <w:color w:val="000000"/>
                <w:lang w:eastAsia="en-GB"/>
              </w:rPr>
            </w:pPr>
          </w:p>
        </w:tc>
        <w:tc>
          <w:tcPr>
            <w:tcW w:w="992" w:type="dxa"/>
            <w:tcBorders>
              <w:top w:val="nil"/>
              <w:left w:val="nil"/>
              <w:right w:val="nil"/>
            </w:tcBorders>
            <w:shd w:val="clear" w:color="auto" w:fill="auto"/>
            <w:noWrap/>
            <w:vAlign w:val="center"/>
          </w:tcPr>
          <w:p w14:paraId="2565DB73" w14:textId="77777777" w:rsidR="00C04064" w:rsidRPr="001567D7" w:rsidRDefault="00C04064" w:rsidP="00C04064">
            <w:pPr>
              <w:spacing w:after="0" w:line="240" w:lineRule="auto"/>
              <w:jc w:val="right"/>
              <w:rPr>
                <w:rFonts w:eastAsia="Times New Roman" w:cstheme="minorHAnsi"/>
                <w:color w:val="000000"/>
                <w:lang w:eastAsia="en-GB"/>
              </w:rPr>
            </w:pPr>
          </w:p>
        </w:tc>
        <w:tc>
          <w:tcPr>
            <w:tcW w:w="851" w:type="dxa"/>
            <w:tcBorders>
              <w:top w:val="nil"/>
              <w:left w:val="nil"/>
              <w:right w:val="nil"/>
            </w:tcBorders>
            <w:shd w:val="clear" w:color="auto" w:fill="auto"/>
            <w:noWrap/>
            <w:vAlign w:val="center"/>
          </w:tcPr>
          <w:p w14:paraId="4FA09BED" w14:textId="77777777" w:rsidR="00C04064" w:rsidRPr="001567D7" w:rsidRDefault="00C04064" w:rsidP="00C04064">
            <w:pPr>
              <w:spacing w:after="0" w:line="240" w:lineRule="auto"/>
              <w:rPr>
                <w:rFonts w:eastAsia="Times New Roman" w:cstheme="minorHAnsi"/>
                <w:color w:val="000000"/>
                <w:lang w:eastAsia="en-GB"/>
              </w:rPr>
            </w:pPr>
          </w:p>
        </w:tc>
        <w:tc>
          <w:tcPr>
            <w:tcW w:w="992" w:type="dxa"/>
            <w:tcBorders>
              <w:top w:val="nil"/>
              <w:left w:val="nil"/>
              <w:right w:val="nil"/>
            </w:tcBorders>
            <w:shd w:val="clear" w:color="auto" w:fill="auto"/>
            <w:noWrap/>
            <w:vAlign w:val="center"/>
          </w:tcPr>
          <w:p w14:paraId="5F8AA212" w14:textId="77777777" w:rsidR="00C04064" w:rsidRPr="001567D7" w:rsidRDefault="00C04064" w:rsidP="00C04064">
            <w:pPr>
              <w:spacing w:after="0" w:line="240" w:lineRule="auto"/>
              <w:jc w:val="right"/>
              <w:rPr>
                <w:rFonts w:eastAsia="Times New Roman" w:cstheme="minorHAnsi"/>
                <w:color w:val="000000"/>
                <w:lang w:eastAsia="en-GB"/>
              </w:rPr>
            </w:pPr>
          </w:p>
        </w:tc>
        <w:tc>
          <w:tcPr>
            <w:tcW w:w="851" w:type="dxa"/>
            <w:tcBorders>
              <w:top w:val="nil"/>
              <w:left w:val="nil"/>
              <w:right w:val="nil"/>
            </w:tcBorders>
            <w:shd w:val="clear" w:color="auto" w:fill="auto"/>
            <w:noWrap/>
            <w:vAlign w:val="center"/>
          </w:tcPr>
          <w:p w14:paraId="6478779C" w14:textId="77777777" w:rsidR="00C04064" w:rsidRPr="001567D7" w:rsidRDefault="00C04064" w:rsidP="00C04064">
            <w:pPr>
              <w:spacing w:after="0" w:line="240" w:lineRule="auto"/>
              <w:rPr>
                <w:rFonts w:eastAsia="Times New Roman" w:cstheme="minorHAnsi"/>
                <w:color w:val="000000"/>
                <w:lang w:eastAsia="en-GB"/>
              </w:rPr>
            </w:pPr>
          </w:p>
        </w:tc>
        <w:tc>
          <w:tcPr>
            <w:tcW w:w="1134" w:type="dxa"/>
            <w:tcBorders>
              <w:top w:val="nil"/>
              <w:left w:val="nil"/>
              <w:right w:val="nil"/>
            </w:tcBorders>
            <w:shd w:val="clear" w:color="auto" w:fill="auto"/>
            <w:noWrap/>
            <w:vAlign w:val="center"/>
          </w:tcPr>
          <w:p w14:paraId="7C918B29" w14:textId="77777777" w:rsidR="00C04064" w:rsidRPr="001567D7" w:rsidRDefault="00C04064" w:rsidP="00C04064">
            <w:pPr>
              <w:spacing w:after="0" w:line="240" w:lineRule="auto"/>
              <w:jc w:val="right"/>
              <w:rPr>
                <w:rFonts w:eastAsia="Times New Roman" w:cstheme="minorHAnsi"/>
                <w:color w:val="000000"/>
                <w:lang w:eastAsia="en-GB"/>
              </w:rPr>
            </w:pPr>
          </w:p>
        </w:tc>
        <w:tc>
          <w:tcPr>
            <w:tcW w:w="855" w:type="dxa"/>
            <w:tcBorders>
              <w:top w:val="nil"/>
              <w:left w:val="nil"/>
              <w:right w:val="nil"/>
            </w:tcBorders>
            <w:shd w:val="clear" w:color="auto" w:fill="auto"/>
            <w:noWrap/>
            <w:vAlign w:val="center"/>
          </w:tcPr>
          <w:p w14:paraId="7694AEE2" w14:textId="77777777" w:rsidR="00C04064" w:rsidRPr="001567D7" w:rsidRDefault="00C04064" w:rsidP="00C04064">
            <w:pPr>
              <w:spacing w:after="0" w:line="240" w:lineRule="auto"/>
              <w:rPr>
                <w:rFonts w:eastAsia="Times New Roman" w:cstheme="minorHAnsi"/>
                <w:color w:val="000000"/>
                <w:lang w:eastAsia="en-GB"/>
              </w:rPr>
            </w:pPr>
          </w:p>
        </w:tc>
      </w:tr>
      <w:tr w:rsidR="00C04064" w:rsidRPr="001567D7" w14:paraId="3B1E67B6" w14:textId="77777777" w:rsidTr="00BC211D">
        <w:tblPrEx>
          <w:jc w:val="left"/>
        </w:tblPrEx>
        <w:trPr>
          <w:trHeight w:val="288"/>
        </w:trPr>
        <w:tc>
          <w:tcPr>
            <w:tcW w:w="1985" w:type="dxa"/>
            <w:vMerge w:val="restart"/>
            <w:tcBorders>
              <w:top w:val="nil"/>
              <w:left w:val="nil"/>
              <w:right w:val="nil"/>
            </w:tcBorders>
            <w:shd w:val="clear" w:color="auto" w:fill="auto"/>
            <w:noWrap/>
            <w:hideMark/>
          </w:tcPr>
          <w:p w14:paraId="060736B6" w14:textId="50915DD3" w:rsidR="00C04064" w:rsidRPr="001567D7" w:rsidRDefault="00C04064" w:rsidP="00041370">
            <w:pPr>
              <w:spacing w:after="0" w:line="240" w:lineRule="auto"/>
              <w:jc w:val="center"/>
              <w:rPr>
                <w:rFonts w:eastAsia="Times New Roman" w:cstheme="minorHAnsi"/>
                <w:color w:val="000000"/>
                <w:lang w:eastAsia="en-GB"/>
              </w:rPr>
            </w:pPr>
            <w:r w:rsidRPr="001567D7">
              <w:rPr>
                <w:rFonts w:eastAsia="Times New Roman" w:cstheme="minorHAnsi"/>
                <w:color w:val="000000"/>
                <w:lang w:eastAsia="en-GB"/>
              </w:rPr>
              <w:t xml:space="preserve">Human Development </w:t>
            </w:r>
            <w:r>
              <w:rPr>
                <w:rFonts w:eastAsia="Times New Roman" w:cstheme="minorHAnsi"/>
                <w:color w:val="000000"/>
                <w:lang w:eastAsia="en-GB"/>
              </w:rPr>
              <w:t xml:space="preserve">Index </w:t>
            </w:r>
          </w:p>
        </w:tc>
        <w:tc>
          <w:tcPr>
            <w:tcW w:w="2692" w:type="dxa"/>
            <w:tcBorders>
              <w:top w:val="nil"/>
              <w:left w:val="nil"/>
              <w:bottom w:val="nil"/>
              <w:right w:val="nil"/>
            </w:tcBorders>
            <w:shd w:val="clear" w:color="auto" w:fill="auto"/>
            <w:noWrap/>
            <w:vAlign w:val="bottom"/>
          </w:tcPr>
          <w:p w14:paraId="5DCAA920" w14:textId="6ECBF21A"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Unclassified</w:t>
            </w:r>
          </w:p>
        </w:tc>
        <w:tc>
          <w:tcPr>
            <w:tcW w:w="992" w:type="dxa"/>
            <w:tcBorders>
              <w:top w:val="nil"/>
              <w:left w:val="nil"/>
              <w:bottom w:val="nil"/>
              <w:right w:val="nil"/>
            </w:tcBorders>
            <w:shd w:val="clear" w:color="auto" w:fill="auto"/>
            <w:noWrap/>
            <w:vAlign w:val="bottom"/>
          </w:tcPr>
          <w:p w14:paraId="6A9595A1" w14:textId="7250989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156</w:t>
            </w:r>
          </w:p>
        </w:tc>
        <w:tc>
          <w:tcPr>
            <w:tcW w:w="851" w:type="dxa"/>
            <w:tcBorders>
              <w:top w:val="nil"/>
              <w:left w:val="nil"/>
              <w:bottom w:val="nil"/>
              <w:right w:val="nil"/>
            </w:tcBorders>
            <w:shd w:val="clear" w:color="auto" w:fill="auto"/>
            <w:noWrap/>
            <w:vAlign w:val="bottom"/>
          </w:tcPr>
          <w:p w14:paraId="079A4105" w14:textId="18FA0C3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9)</w:t>
            </w:r>
          </w:p>
        </w:tc>
        <w:tc>
          <w:tcPr>
            <w:tcW w:w="992" w:type="dxa"/>
            <w:tcBorders>
              <w:top w:val="nil"/>
              <w:left w:val="nil"/>
              <w:bottom w:val="nil"/>
              <w:right w:val="nil"/>
            </w:tcBorders>
            <w:shd w:val="clear" w:color="auto" w:fill="auto"/>
            <w:noWrap/>
            <w:vAlign w:val="bottom"/>
          </w:tcPr>
          <w:p w14:paraId="43BD1623" w14:textId="4BB307C6"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256</w:t>
            </w:r>
          </w:p>
        </w:tc>
        <w:tc>
          <w:tcPr>
            <w:tcW w:w="851" w:type="dxa"/>
            <w:tcBorders>
              <w:top w:val="nil"/>
              <w:left w:val="nil"/>
              <w:bottom w:val="nil"/>
              <w:right w:val="nil"/>
            </w:tcBorders>
            <w:shd w:val="clear" w:color="auto" w:fill="auto"/>
            <w:noWrap/>
            <w:vAlign w:val="bottom"/>
          </w:tcPr>
          <w:p w14:paraId="480714D5" w14:textId="2E3E0B73"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0.6)</w:t>
            </w:r>
          </w:p>
        </w:tc>
        <w:tc>
          <w:tcPr>
            <w:tcW w:w="1134" w:type="dxa"/>
            <w:tcBorders>
              <w:top w:val="nil"/>
              <w:left w:val="nil"/>
              <w:bottom w:val="nil"/>
              <w:right w:val="nil"/>
            </w:tcBorders>
            <w:shd w:val="clear" w:color="auto" w:fill="auto"/>
            <w:noWrap/>
            <w:vAlign w:val="bottom"/>
          </w:tcPr>
          <w:p w14:paraId="52B6FA3B" w14:textId="1D4A106C"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900</w:t>
            </w:r>
          </w:p>
        </w:tc>
        <w:tc>
          <w:tcPr>
            <w:tcW w:w="855" w:type="dxa"/>
            <w:tcBorders>
              <w:top w:val="nil"/>
              <w:left w:val="nil"/>
              <w:bottom w:val="nil"/>
              <w:right w:val="nil"/>
            </w:tcBorders>
            <w:shd w:val="clear" w:color="auto" w:fill="auto"/>
            <w:noWrap/>
            <w:vAlign w:val="bottom"/>
          </w:tcPr>
          <w:p w14:paraId="50AA94E1" w14:textId="3D64CA50"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60.2)</w:t>
            </w:r>
          </w:p>
        </w:tc>
      </w:tr>
      <w:tr w:rsidR="00C04064" w:rsidRPr="001567D7" w14:paraId="11BA1B08" w14:textId="77777777" w:rsidTr="00BC211D">
        <w:tblPrEx>
          <w:jc w:val="left"/>
        </w:tblPrEx>
        <w:trPr>
          <w:trHeight w:val="288"/>
        </w:trPr>
        <w:tc>
          <w:tcPr>
            <w:tcW w:w="1985" w:type="dxa"/>
            <w:vMerge/>
            <w:tcBorders>
              <w:left w:val="nil"/>
              <w:right w:val="nil"/>
            </w:tcBorders>
            <w:shd w:val="clear" w:color="auto" w:fill="auto"/>
            <w:noWrap/>
            <w:vAlign w:val="center"/>
          </w:tcPr>
          <w:p w14:paraId="187D8125" w14:textId="3528327A"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21D01B9F" w14:textId="5EB2390D"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ow</w:t>
            </w:r>
          </w:p>
        </w:tc>
        <w:tc>
          <w:tcPr>
            <w:tcW w:w="992" w:type="dxa"/>
            <w:tcBorders>
              <w:top w:val="nil"/>
              <w:left w:val="nil"/>
              <w:bottom w:val="nil"/>
              <w:right w:val="nil"/>
            </w:tcBorders>
            <w:shd w:val="clear" w:color="auto" w:fill="auto"/>
            <w:noWrap/>
            <w:vAlign w:val="bottom"/>
          </w:tcPr>
          <w:p w14:paraId="39124FD3" w14:textId="76438754"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85,370</w:t>
            </w:r>
          </w:p>
        </w:tc>
        <w:tc>
          <w:tcPr>
            <w:tcW w:w="851" w:type="dxa"/>
            <w:tcBorders>
              <w:top w:val="nil"/>
              <w:left w:val="nil"/>
              <w:bottom w:val="nil"/>
              <w:right w:val="nil"/>
            </w:tcBorders>
            <w:shd w:val="clear" w:color="auto" w:fill="auto"/>
            <w:noWrap/>
            <w:vAlign w:val="bottom"/>
          </w:tcPr>
          <w:p w14:paraId="0E8D1E62" w14:textId="17AB9907"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3.7)</w:t>
            </w:r>
          </w:p>
        </w:tc>
        <w:tc>
          <w:tcPr>
            <w:tcW w:w="992" w:type="dxa"/>
            <w:tcBorders>
              <w:top w:val="nil"/>
              <w:left w:val="nil"/>
              <w:bottom w:val="nil"/>
              <w:right w:val="nil"/>
            </w:tcBorders>
            <w:shd w:val="clear" w:color="auto" w:fill="auto"/>
            <w:noWrap/>
            <w:vAlign w:val="bottom"/>
          </w:tcPr>
          <w:p w14:paraId="56D34914" w14:textId="2D1A7098"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4,019</w:t>
            </w:r>
          </w:p>
        </w:tc>
        <w:tc>
          <w:tcPr>
            <w:tcW w:w="851" w:type="dxa"/>
            <w:tcBorders>
              <w:top w:val="nil"/>
              <w:left w:val="nil"/>
              <w:bottom w:val="nil"/>
              <w:right w:val="nil"/>
            </w:tcBorders>
            <w:shd w:val="clear" w:color="auto" w:fill="auto"/>
            <w:noWrap/>
            <w:vAlign w:val="bottom"/>
          </w:tcPr>
          <w:p w14:paraId="02A755F1" w14:textId="6A5E42E5"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7.0)</w:t>
            </w:r>
          </w:p>
        </w:tc>
        <w:tc>
          <w:tcPr>
            <w:tcW w:w="1134" w:type="dxa"/>
            <w:tcBorders>
              <w:top w:val="nil"/>
              <w:left w:val="nil"/>
              <w:bottom w:val="nil"/>
              <w:right w:val="nil"/>
            </w:tcBorders>
            <w:shd w:val="clear" w:color="auto" w:fill="auto"/>
            <w:noWrap/>
            <w:vAlign w:val="bottom"/>
          </w:tcPr>
          <w:p w14:paraId="6898B193" w14:textId="3D393690"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1,351</w:t>
            </w:r>
          </w:p>
        </w:tc>
        <w:tc>
          <w:tcPr>
            <w:tcW w:w="855" w:type="dxa"/>
            <w:tcBorders>
              <w:top w:val="nil"/>
              <w:left w:val="nil"/>
              <w:bottom w:val="nil"/>
              <w:right w:val="nil"/>
            </w:tcBorders>
            <w:shd w:val="clear" w:color="auto" w:fill="auto"/>
            <w:noWrap/>
            <w:vAlign w:val="bottom"/>
          </w:tcPr>
          <w:p w14:paraId="44E148FE" w14:textId="56EF1751"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60.2)</w:t>
            </w:r>
          </w:p>
        </w:tc>
      </w:tr>
      <w:tr w:rsidR="00C04064" w:rsidRPr="001567D7" w14:paraId="71515F9D" w14:textId="77777777" w:rsidTr="00BC211D">
        <w:tblPrEx>
          <w:jc w:val="left"/>
        </w:tblPrEx>
        <w:trPr>
          <w:trHeight w:val="288"/>
        </w:trPr>
        <w:tc>
          <w:tcPr>
            <w:tcW w:w="1985" w:type="dxa"/>
            <w:vMerge/>
            <w:tcBorders>
              <w:left w:val="nil"/>
              <w:right w:val="nil"/>
            </w:tcBorders>
            <w:shd w:val="clear" w:color="auto" w:fill="auto"/>
            <w:noWrap/>
            <w:vAlign w:val="center"/>
          </w:tcPr>
          <w:p w14:paraId="2BABC4D2" w14:textId="62253049"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nil"/>
              <w:right w:val="nil"/>
            </w:tcBorders>
            <w:shd w:val="clear" w:color="auto" w:fill="auto"/>
            <w:noWrap/>
            <w:vAlign w:val="bottom"/>
          </w:tcPr>
          <w:p w14:paraId="77AA67A1" w14:textId="2D5E5292"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edium</w:t>
            </w:r>
          </w:p>
        </w:tc>
        <w:tc>
          <w:tcPr>
            <w:tcW w:w="992" w:type="dxa"/>
            <w:tcBorders>
              <w:top w:val="nil"/>
              <w:left w:val="nil"/>
              <w:bottom w:val="nil"/>
              <w:right w:val="nil"/>
            </w:tcBorders>
            <w:shd w:val="clear" w:color="auto" w:fill="auto"/>
            <w:noWrap/>
            <w:vAlign w:val="bottom"/>
          </w:tcPr>
          <w:p w14:paraId="156AE05D" w14:textId="16928435"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143,024</w:t>
            </w:r>
          </w:p>
        </w:tc>
        <w:tc>
          <w:tcPr>
            <w:tcW w:w="851" w:type="dxa"/>
            <w:tcBorders>
              <w:top w:val="nil"/>
              <w:left w:val="nil"/>
              <w:bottom w:val="nil"/>
              <w:right w:val="nil"/>
            </w:tcBorders>
            <w:shd w:val="clear" w:color="auto" w:fill="auto"/>
            <w:noWrap/>
            <w:vAlign w:val="bottom"/>
          </w:tcPr>
          <w:p w14:paraId="402DFF97" w14:textId="0DE69E9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9.7)</w:t>
            </w:r>
          </w:p>
        </w:tc>
        <w:tc>
          <w:tcPr>
            <w:tcW w:w="992" w:type="dxa"/>
            <w:tcBorders>
              <w:top w:val="nil"/>
              <w:left w:val="nil"/>
              <w:bottom w:val="nil"/>
              <w:right w:val="nil"/>
            </w:tcBorders>
            <w:shd w:val="clear" w:color="auto" w:fill="auto"/>
            <w:noWrap/>
            <w:vAlign w:val="bottom"/>
          </w:tcPr>
          <w:p w14:paraId="3FB31959" w14:textId="635E4584"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69,372</w:t>
            </w:r>
          </w:p>
        </w:tc>
        <w:tc>
          <w:tcPr>
            <w:tcW w:w="851" w:type="dxa"/>
            <w:tcBorders>
              <w:top w:val="nil"/>
              <w:left w:val="nil"/>
              <w:bottom w:val="nil"/>
              <w:right w:val="nil"/>
            </w:tcBorders>
            <w:shd w:val="clear" w:color="auto" w:fill="auto"/>
            <w:noWrap/>
            <w:vAlign w:val="bottom"/>
          </w:tcPr>
          <w:p w14:paraId="54E04ED6" w14:textId="329DCA2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4.7)</w:t>
            </w:r>
          </w:p>
        </w:tc>
        <w:tc>
          <w:tcPr>
            <w:tcW w:w="1134" w:type="dxa"/>
            <w:tcBorders>
              <w:top w:val="nil"/>
              <w:left w:val="nil"/>
              <w:bottom w:val="nil"/>
              <w:right w:val="nil"/>
            </w:tcBorders>
            <w:shd w:val="clear" w:color="auto" w:fill="auto"/>
            <w:noWrap/>
            <w:vAlign w:val="bottom"/>
          </w:tcPr>
          <w:p w14:paraId="3C3D49F9" w14:textId="6A61BF11"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73,652</w:t>
            </w:r>
          </w:p>
        </w:tc>
        <w:tc>
          <w:tcPr>
            <w:tcW w:w="855" w:type="dxa"/>
            <w:tcBorders>
              <w:top w:val="nil"/>
              <w:left w:val="nil"/>
              <w:bottom w:val="nil"/>
              <w:right w:val="nil"/>
            </w:tcBorders>
            <w:shd w:val="clear" w:color="auto" w:fill="auto"/>
            <w:noWrap/>
            <w:vAlign w:val="bottom"/>
          </w:tcPr>
          <w:p w14:paraId="164BB452" w14:textId="42EBDB26"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51.5)</w:t>
            </w:r>
          </w:p>
        </w:tc>
      </w:tr>
      <w:tr w:rsidR="00C04064" w:rsidRPr="001567D7" w14:paraId="1675FCC4" w14:textId="77777777" w:rsidTr="00C04064">
        <w:tblPrEx>
          <w:jc w:val="left"/>
        </w:tblPrEx>
        <w:trPr>
          <w:trHeight w:val="288"/>
        </w:trPr>
        <w:tc>
          <w:tcPr>
            <w:tcW w:w="1985" w:type="dxa"/>
            <w:vMerge/>
            <w:tcBorders>
              <w:left w:val="nil"/>
              <w:right w:val="nil"/>
            </w:tcBorders>
            <w:shd w:val="clear" w:color="auto" w:fill="auto"/>
            <w:noWrap/>
            <w:vAlign w:val="center"/>
          </w:tcPr>
          <w:p w14:paraId="59CE0238" w14:textId="47BA42AD"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right w:val="nil"/>
            </w:tcBorders>
            <w:shd w:val="clear" w:color="auto" w:fill="auto"/>
            <w:noWrap/>
            <w:vAlign w:val="bottom"/>
          </w:tcPr>
          <w:p w14:paraId="4F3805AB" w14:textId="6D4310D3"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High</w:t>
            </w:r>
          </w:p>
        </w:tc>
        <w:tc>
          <w:tcPr>
            <w:tcW w:w="992" w:type="dxa"/>
            <w:tcBorders>
              <w:top w:val="nil"/>
              <w:left w:val="nil"/>
              <w:right w:val="nil"/>
            </w:tcBorders>
            <w:shd w:val="clear" w:color="auto" w:fill="auto"/>
            <w:noWrap/>
            <w:vAlign w:val="bottom"/>
          </w:tcPr>
          <w:p w14:paraId="7A949118" w14:textId="40E96E8E"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87,822</w:t>
            </w:r>
          </w:p>
        </w:tc>
        <w:tc>
          <w:tcPr>
            <w:tcW w:w="851" w:type="dxa"/>
            <w:tcBorders>
              <w:top w:val="nil"/>
              <w:left w:val="nil"/>
              <w:right w:val="nil"/>
            </w:tcBorders>
            <w:shd w:val="clear" w:color="auto" w:fill="auto"/>
            <w:noWrap/>
            <w:vAlign w:val="bottom"/>
          </w:tcPr>
          <w:p w14:paraId="308F3104" w14:textId="564319D2"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4.4)</w:t>
            </w:r>
          </w:p>
        </w:tc>
        <w:tc>
          <w:tcPr>
            <w:tcW w:w="992" w:type="dxa"/>
            <w:tcBorders>
              <w:top w:val="nil"/>
              <w:left w:val="nil"/>
              <w:right w:val="nil"/>
            </w:tcBorders>
            <w:shd w:val="clear" w:color="auto" w:fill="auto"/>
            <w:noWrap/>
            <w:vAlign w:val="bottom"/>
          </w:tcPr>
          <w:p w14:paraId="0058447E" w14:textId="67427E21"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9,775</w:t>
            </w:r>
          </w:p>
        </w:tc>
        <w:tc>
          <w:tcPr>
            <w:tcW w:w="851" w:type="dxa"/>
            <w:tcBorders>
              <w:top w:val="nil"/>
              <w:left w:val="nil"/>
              <w:right w:val="nil"/>
            </w:tcBorders>
            <w:shd w:val="clear" w:color="auto" w:fill="auto"/>
            <w:noWrap/>
            <w:vAlign w:val="bottom"/>
          </w:tcPr>
          <w:p w14:paraId="554847AD" w14:textId="7CEDA6F4"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29.9)</w:t>
            </w:r>
          </w:p>
        </w:tc>
        <w:tc>
          <w:tcPr>
            <w:tcW w:w="1134" w:type="dxa"/>
            <w:tcBorders>
              <w:top w:val="nil"/>
              <w:left w:val="nil"/>
              <w:right w:val="nil"/>
            </w:tcBorders>
            <w:shd w:val="clear" w:color="auto" w:fill="auto"/>
            <w:noWrap/>
            <w:vAlign w:val="bottom"/>
          </w:tcPr>
          <w:p w14:paraId="50F290A3" w14:textId="442ADF38"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28,047</w:t>
            </w:r>
          </w:p>
        </w:tc>
        <w:tc>
          <w:tcPr>
            <w:tcW w:w="855" w:type="dxa"/>
            <w:tcBorders>
              <w:top w:val="nil"/>
              <w:left w:val="nil"/>
              <w:right w:val="nil"/>
            </w:tcBorders>
            <w:shd w:val="clear" w:color="auto" w:fill="auto"/>
            <w:noWrap/>
            <w:vAlign w:val="bottom"/>
          </w:tcPr>
          <w:p w14:paraId="04A3AECF" w14:textId="3BC2357F"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31.9)</w:t>
            </w:r>
          </w:p>
        </w:tc>
      </w:tr>
      <w:tr w:rsidR="00C04064" w:rsidRPr="001567D7" w14:paraId="2FFDC3F3" w14:textId="77777777" w:rsidTr="00C04064">
        <w:tblPrEx>
          <w:jc w:val="left"/>
        </w:tblPrEx>
        <w:trPr>
          <w:trHeight w:val="288"/>
        </w:trPr>
        <w:tc>
          <w:tcPr>
            <w:tcW w:w="1985" w:type="dxa"/>
            <w:vMerge/>
            <w:tcBorders>
              <w:left w:val="nil"/>
              <w:bottom w:val="single" w:sz="12" w:space="0" w:color="auto"/>
              <w:right w:val="nil"/>
            </w:tcBorders>
            <w:shd w:val="clear" w:color="auto" w:fill="auto"/>
            <w:noWrap/>
            <w:vAlign w:val="center"/>
          </w:tcPr>
          <w:p w14:paraId="476E9C35" w14:textId="4F9CBEBD" w:rsidR="00C04064" w:rsidRPr="001567D7" w:rsidRDefault="00C04064" w:rsidP="00C04064">
            <w:pPr>
              <w:spacing w:after="0" w:line="240" w:lineRule="auto"/>
              <w:jc w:val="center"/>
              <w:rPr>
                <w:rFonts w:eastAsia="Times New Roman" w:cstheme="minorHAnsi"/>
                <w:color w:val="000000"/>
                <w:lang w:eastAsia="en-GB"/>
              </w:rPr>
            </w:pPr>
          </w:p>
        </w:tc>
        <w:tc>
          <w:tcPr>
            <w:tcW w:w="2692" w:type="dxa"/>
            <w:tcBorders>
              <w:top w:val="nil"/>
              <w:left w:val="nil"/>
              <w:bottom w:val="single" w:sz="12" w:space="0" w:color="auto"/>
              <w:right w:val="nil"/>
            </w:tcBorders>
            <w:shd w:val="clear" w:color="auto" w:fill="auto"/>
            <w:noWrap/>
            <w:vAlign w:val="bottom"/>
          </w:tcPr>
          <w:p w14:paraId="796B6F26" w14:textId="248B0DEC" w:rsidR="00C04064" w:rsidRPr="001567D7"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Very High</w:t>
            </w:r>
          </w:p>
        </w:tc>
        <w:tc>
          <w:tcPr>
            <w:tcW w:w="992" w:type="dxa"/>
            <w:tcBorders>
              <w:top w:val="nil"/>
              <w:left w:val="nil"/>
              <w:bottom w:val="single" w:sz="12" w:space="0" w:color="auto"/>
              <w:right w:val="nil"/>
            </w:tcBorders>
            <w:shd w:val="clear" w:color="auto" w:fill="auto"/>
            <w:noWrap/>
            <w:vAlign w:val="bottom"/>
          </w:tcPr>
          <w:p w14:paraId="2BE1EE4F" w14:textId="05A1E6D6"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40,742</w:t>
            </w:r>
          </w:p>
        </w:tc>
        <w:tc>
          <w:tcPr>
            <w:tcW w:w="851" w:type="dxa"/>
            <w:tcBorders>
              <w:top w:val="nil"/>
              <w:left w:val="nil"/>
              <w:bottom w:val="single" w:sz="12" w:space="0" w:color="auto"/>
              <w:right w:val="nil"/>
            </w:tcBorders>
            <w:shd w:val="clear" w:color="auto" w:fill="auto"/>
            <w:noWrap/>
            <w:vAlign w:val="bottom"/>
          </w:tcPr>
          <w:p w14:paraId="15801994" w14:textId="2F2159E3"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1.3)</w:t>
            </w:r>
          </w:p>
        </w:tc>
        <w:tc>
          <w:tcPr>
            <w:tcW w:w="992" w:type="dxa"/>
            <w:tcBorders>
              <w:top w:val="nil"/>
              <w:left w:val="nil"/>
              <w:bottom w:val="single" w:sz="12" w:space="0" w:color="auto"/>
              <w:right w:val="nil"/>
            </w:tcBorders>
            <w:shd w:val="clear" w:color="auto" w:fill="auto"/>
            <w:noWrap/>
            <w:vAlign w:val="bottom"/>
          </w:tcPr>
          <w:p w14:paraId="6E62042D" w14:textId="2D823182"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35,223</w:t>
            </w:r>
          </w:p>
        </w:tc>
        <w:tc>
          <w:tcPr>
            <w:tcW w:w="851" w:type="dxa"/>
            <w:tcBorders>
              <w:top w:val="nil"/>
              <w:left w:val="nil"/>
              <w:bottom w:val="single" w:sz="12" w:space="0" w:color="auto"/>
              <w:right w:val="nil"/>
            </w:tcBorders>
            <w:shd w:val="clear" w:color="auto" w:fill="auto"/>
            <w:noWrap/>
            <w:vAlign w:val="bottom"/>
          </w:tcPr>
          <w:p w14:paraId="41472224" w14:textId="76B20C1C"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7.6)</w:t>
            </w:r>
          </w:p>
        </w:tc>
        <w:tc>
          <w:tcPr>
            <w:tcW w:w="1134" w:type="dxa"/>
            <w:tcBorders>
              <w:top w:val="nil"/>
              <w:left w:val="nil"/>
              <w:bottom w:val="single" w:sz="12" w:space="0" w:color="auto"/>
              <w:right w:val="nil"/>
            </w:tcBorders>
            <w:shd w:val="clear" w:color="auto" w:fill="auto"/>
            <w:noWrap/>
            <w:vAlign w:val="bottom"/>
          </w:tcPr>
          <w:p w14:paraId="60F59937" w14:textId="27877DBE" w:rsidR="00C04064" w:rsidRPr="001567D7" w:rsidRDefault="00C04064" w:rsidP="00C04064">
            <w:pPr>
              <w:spacing w:after="0" w:line="240" w:lineRule="auto"/>
              <w:jc w:val="right"/>
              <w:rPr>
                <w:rFonts w:eastAsia="Times New Roman" w:cstheme="minorHAnsi"/>
                <w:color w:val="000000"/>
                <w:lang w:eastAsia="en-GB"/>
              </w:rPr>
            </w:pPr>
            <w:r>
              <w:rPr>
                <w:rFonts w:ascii="Calibri" w:hAnsi="Calibri" w:cs="Calibri"/>
                <w:color w:val="000000"/>
              </w:rPr>
              <w:t>-5,519</w:t>
            </w:r>
          </w:p>
        </w:tc>
        <w:tc>
          <w:tcPr>
            <w:tcW w:w="855" w:type="dxa"/>
            <w:tcBorders>
              <w:top w:val="nil"/>
              <w:left w:val="nil"/>
              <w:bottom w:val="single" w:sz="12" w:space="0" w:color="auto"/>
              <w:right w:val="nil"/>
            </w:tcBorders>
            <w:shd w:val="clear" w:color="auto" w:fill="auto"/>
            <w:noWrap/>
            <w:vAlign w:val="bottom"/>
          </w:tcPr>
          <w:p w14:paraId="4903C087" w14:textId="13EFA756" w:rsidR="00C04064" w:rsidRPr="001567D7" w:rsidRDefault="00C04064" w:rsidP="00C04064">
            <w:pPr>
              <w:spacing w:after="0" w:line="240" w:lineRule="auto"/>
              <w:rPr>
                <w:rFonts w:eastAsia="Times New Roman" w:cstheme="minorHAnsi"/>
                <w:color w:val="000000"/>
                <w:lang w:eastAsia="en-GB"/>
              </w:rPr>
            </w:pPr>
            <w:r>
              <w:rPr>
                <w:rFonts w:ascii="Calibri" w:hAnsi="Calibri" w:cs="Calibri"/>
                <w:color w:val="000000"/>
              </w:rPr>
              <w:t>(-13.5)</w:t>
            </w:r>
          </w:p>
        </w:tc>
      </w:tr>
    </w:tbl>
    <w:p w14:paraId="3F391934" w14:textId="77777777" w:rsidR="00ED4236" w:rsidRDefault="00ED4236" w:rsidP="00ED4236"/>
    <w:p w14:paraId="22042C58" w14:textId="69423BC9" w:rsidR="00F24C10" w:rsidRDefault="00125759" w:rsidP="00C072C2">
      <w:pPr>
        <w:pStyle w:val="Heading2"/>
        <w:numPr>
          <w:ilvl w:val="1"/>
          <w:numId w:val="23"/>
        </w:numPr>
      </w:pPr>
      <w:r>
        <w:t xml:space="preserve">IICC-3 extrapolations and </w:t>
      </w:r>
      <w:r w:rsidR="00FD09AC">
        <w:t xml:space="preserve">BM </w:t>
      </w:r>
      <w:r>
        <w:t>compared</w:t>
      </w:r>
    </w:p>
    <w:p w14:paraId="519383DD" w14:textId="6759AEE3" w:rsidR="00AE1074" w:rsidRDefault="00577563" w:rsidP="00F24C10">
      <w:r>
        <w:t xml:space="preserve">In a single year, </w:t>
      </w:r>
      <w:r w:rsidR="00A005D5">
        <w:t xml:space="preserve">the selected </w:t>
      </w:r>
      <w:r>
        <w:t xml:space="preserve">registries </w:t>
      </w:r>
      <w:r w:rsidR="00F635BA">
        <w:t>participating in IICC-3 record</w:t>
      </w:r>
      <w:r w:rsidR="00A06E4E">
        <w:t>ed</w:t>
      </w:r>
      <w:r w:rsidR="00F635BA">
        <w:t xml:space="preserve"> </w:t>
      </w:r>
      <w:r w:rsidR="009F07EA">
        <w:t>a</w:t>
      </w:r>
      <w:r w:rsidR="00E434B2">
        <w:t xml:space="preserve">n average </w:t>
      </w:r>
      <w:r w:rsidR="009F07EA">
        <w:t xml:space="preserve">of </w:t>
      </w:r>
      <w:r w:rsidR="00F635BA">
        <w:t>31,583 cancers</w:t>
      </w:r>
      <w:r w:rsidR="005C58C3">
        <w:t xml:space="preserve"> </w:t>
      </w:r>
      <w:r w:rsidR="00032D29">
        <w:t xml:space="preserve">in an estimated </w:t>
      </w:r>
      <w:r w:rsidR="00AF32EF">
        <w:t xml:space="preserve">childhood </w:t>
      </w:r>
      <w:r w:rsidR="00032D29">
        <w:t xml:space="preserve">population of </w:t>
      </w:r>
      <w:r w:rsidR="0045148D">
        <w:t>231,530,179</w:t>
      </w:r>
      <w:r w:rsidR="00032D29">
        <w:t xml:space="preserve">; </w:t>
      </w:r>
      <w:r w:rsidR="00AC71D9">
        <w:t xml:space="preserve">the individual registry data contributing to these totals are </w:t>
      </w:r>
      <w:r w:rsidR="00D73197">
        <w:t xml:space="preserve">presented in Table S5.  </w:t>
      </w:r>
      <w:r w:rsidR="00F635BA">
        <w:t>Extrapolating to the</w:t>
      </w:r>
      <w:r w:rsidR="00AF32EF">
        <w:t xml:space="preserve"> </w:t>
      </w:r>
      <w:r w:rsidR="00F635BA">
        <w:t xml:space="preserve">participating </w:t>
      </w:r>
      <w:r w:rsidR="00AF32EF">
        <w:t xml:space="preserve">registries’ </w:t>
      </w:r>
      <w:r w:rsidR="00F635BA">
        <w:t xml:space="preserve">national populations </w:t>
      </w:r>
      <w:r w:rsidR="0045148D">
        <w:t xml:space="preserve">(1,279,969,991 </w:t>
      </w:r>
      <w:r w:rsidR="0045148D" w:rsidRPr="00DC2159">
        <w:t>children</w:t>
      </w:r>
      <w:r w:rsidR="009F2A9E" w:rsidRPr="00DC2159">
        <w:t xml:space="preserve">, </w:t>
      </w:r>
      <w:r w:rsidR="0045148D" w:rsidRPr="00DC2159">
        <w:t xml:space="preserve">2015) </w:t>
      </w:r>
      <w:r w:rsidR="00AF32EF" w:rsidRPr="00DC2159">
        <w:t>yielded</w:t>
      </w:r>
      <w:r w:rsidR="00F635BA" w:rsidRPr="00DC2159">
        <w:t xml:space="preserve"> </w:t>
      </w:r>
      <w:r w:rsidR="00E45E8E" w:rsidRPr="00DC2159">
        <w:t>a</w:t>
      </w:r>
      <w:r w:rsidR="00AF32EF" w:rsidRPr="00DC2159">
        <w:t xml:space="preserve"> total</w:t>
      </w:r>
      <w:r w:rsidR="00E45E8E" w:rsidRPr="00DC2159">
        <w:t xml:space="preserve"> </w:t>
      </w:r>
      <w:r w:rsidR="00AF32EF" w:rsidRPr="00DC2159">
        <w:t>of</w:t>
      </w:r>
      <w:r w:rsidR="00E45E8E" w:rsidRPr="00DC2159">
        <w:t xml:space="preserve"> 151,435</w:t>
      </w:r>
      <w:r w:rsidR="009A3322" w:rsidRPr="00DC2159">
        <w:t xml:space="preserve"> </w:t>
      </w:r>
      <w:r w:rsidR="00044794" w:rsidRPr="00DC2159">
        <w:t xml:space="preserve">estimated average annual </w:t>
      </w:r>
      <w:r w:rsidR="00F35F1A" w:rsidRPr="00DC2159">
        <w:t>cancers</w:t>
      </w:r>
      <w:r w:rsidR="00044794" w:rsidRPr="00DC2159">
        <w:t xml:space="preserve"> </w:t>
      </w:r>
      <w:r w:rsidR="009A3322" w:rsidRPr="00DC2159">
        <w:t>(</w:t>
      </w:r>
      <w:r w:rsidR="00C8250F" w:rsidRPr="00DC2159">
        <w:t>Table 2</w:t>
      </w:r>
      <w:r w:rsidR="009A3322" w:rsidRPr="00DC2159">
        <w:t>)</w:t>
      </w:r>
      <w:r w:rsidR="00E45E8E" w:rsidRPr="00DC2159">
        <w:t xml:space="preserve">; </w:t>
      </w:r>
      <w:r w:rsidR="00CF6C47" w:rsidRPr="00DC2159">
        <w:t>80,436</w:t>
      </w:r>
      <w:r w:rsidR="00E45E8E" w:rsidRPr="00DC2159">
        <w:t xml:space="preserve"> (</w:t>
      </w:r>
      <w:r w:rsidR="00CF6C47" w:rsidRPr="00DC2159">
        <w:t>34.7</w:t>
      </w:r>
      <w:r w:rsidR="00E45E8E" w:rsidRPr="00DC2159">
        <w:t xml:space="preserve">%) </w:t>
      </w:r>
      <w:r w:rsidR="00C75390" w:rsidRPr="00DC2159">
        <w:t xml:space="preserve">fewer </w:t>
      </w:r>
      <w:r w:rsidR="00E45E8E" w:rsidRPr="00DC2159">
        <w:t xml:space="preserve">than the </w:t>
      </w:r>
      <w:r w:rsidR="009F07EA" w:rsidRPr="00DC2159">
        <w:t>B</w:t>
      </w:r>
      <w:r w:rsidR="00E45E8E" w:rsidRPr="00DC2159">
        <w:t>M</w:t>
      </w:r>
      <w:r w:rsidR="00C75390" w:rsidRPr="00DC2159">
        <w:t xml:space="preserve"> </w:t>
      </w:r>
      <w:r w:rsidR="00E45E8E" w:rsidRPr="00DC2159">
        <w:t>for the same countries.</w:t>
      </w:r>
      <w:r w:rsidR="00AE1074" w:rsidRPr="00DC2159">
        <w:t xml:space="preserve">  </w:t>
      </w:r>
      <w:r w:rsidR="006C28D0" w:rsidRPr="00DC2159">
        <w:t xml:space="preserve">Age-standardised (WHO) </w:t>
      </w:r>
      <w:r w:rsidR="00AE1074" w:rsidRPr="00DC2159">
        <w:t xml:space="preserve">incidence </w:t>
      </w:r>
      <w:r w:rsidR="006C28D0" w:rsidRPr="00DC2159">
        <w:t xml:space="preserve">among participating countries </w:t>
      </w:r>
      <w:r w:rsidR="00AE1074" w:rsidRPr="00DC2159">
        <w:t>was 11</w:t>
      </w:r>
      <w:r w:rsidR="006C28D0" w:rsidRPr="00DC2159">
        <w:t>7.6</w:t>
      </w:r>
      <w:r w:rsidR="00AE1074" w:rsidRPr="00DC2159">
        <w:t xml:space="preserve"> cases per million, ranging from 44.</w:t>
      </w:r>
      <w:r w:rsidR="006C28D0" w:rsidRPr="00DC2159">
        <w:t>1</w:t>
      </w:r>
      <w:r w:rsidR="00AE1074" w:rsidRPr="00DC2159">
        <w:t xml:space="preserve"> (South Africa) to 18</w:t>
      </w:r>
      <w:r w:rsidR="006C28D0" w:rsidRPr="00DC2159">
        <w:t>8.1</w:t>
      </w:r>
      <w:r w:rsidR="00AE1074" w:rsidRPr="00DC2159">
        <w:t xml:space="preserve"> cases per million (</w:t>
      </w:r>
      <w:r w:rsidR="001363ED" w:rsidRPr="00DC2159">
        <w:t>Croatia</w:t>
      </w:r>
      <w:r w:rsidR="00AE1074" w:rsidRPr="00DC2159">
        <w:t>).</w:t>
      </w:r>
      <w:r w:rsidR="00A14BFC">
        <w:t xml:space="preserve"> </w:t>
      </w:r>
    </w:p>
    <w:p w14:paraId="14D5958B" w14:textId="338908FE" w:rsidR="00E45E8E" w:rsidRDefault="00A14BFC" w:rsidP="00F24C10">
      <w:r w:rsidRPr="00844967">
        <w:t>Larger differences</w:t>
      </w:r>
      <w:r w:rsidR="005D4AC1" w:rsidRPr="00844967">
        <w:t xml:space="preserve"> </w:t>
      </w:r>
      <w:r w:rsidR="008A439B">
        <w:t xml:space="preserve">in </w:t>
      </w:r>
      <w:r w:rsidR="005D4AC1" w:rsidRPr="00844967">
        <w:t xml:space="preserve">national </w:t>
      </w:r>
      <w:r w:rsidR="00AE01FD">
        <w:t xml:space="preserve">BM and IICC-3 </w:t>
      </w:r>
      <w:r w:rsidR="005D4AC1" w:rsidRPr="00844967">
        <w:t>estimates</w:t>
      </w:r>
      <w:r w:rsidRPr="00844967">
        <w:t xml:space="preserve"> correlated with larger </w:t>
      </w:r>
      <w:r w:rsidR="00066810" w:rsidRPr="00844967">
        <w:t>scaling factors</w:t>
      </w:r>
      <w:r w:rsidR="00A005D5">
        <w:t xml:space="preserve"> </w:t>
      </w:r>
      <w:r w:rsidR="00AE1074" w:rsidRPr="00844967">
        <w:t>(Table 2)</w:t>
      </w:r>
      <w:r w:rsidR="00AE01FD">
        <w:t>; t</w:t>
      </w:r>
      <w:r w:rsidRPr="00844967">
        <w:t xml:space="preserve">he exception </w:t>
      </w:r>
      <w:r w:rsidR="006254F2">
        <w:t>being</w:t>
      </w:r>
      <w:r w:rsidR="005D4AC1" w:rsidRPr="00844967">
        <w:t xml:space="preserve"> </w:t>
      </w:r>
      <w:r w:rsidRPr="00844967">
        <w:t>Southern Africa</w:t>
      </w:r>
      <w:r w:rsidR="00032D29" w:rsidRPr="00844967">
        <w:t>,</w:t>
      </w:r>
      <w:r w:rsidRPr="00844967">
        <w:t xml:space="preserve"> where</w:t>
      </w:r>
      <w:r w:rsidR="00FB1314" w:rsidRPr="00844967">
        <w:t xml:space="preserve"> </w:t>
      </w:r>
      <w:r w:rsidR="008A439B">
        <w:t xml:space="preserve">despite </w:t>
      </w:r>
      <w:r w:rsidR="006254F2">
        <w:t xml:space="preserve">the comparatively high estimated childhood population </w:t>
      </w:r>
      <w:r w:rsidR="008A439B">
        <w:t xml:space="preserve">coverage </w:t>
      </w:r>
      <w:r w:rsidR="006254F2">
        <w:t xml:space="preserve">(80%), and correspondingly </w:t>
      </w:r>
      <w:r w:rsidR="008A439B">
        <w:t>low scaling factor</w:t>
      </w:r>
      <w:r w:rsidR="006254F2">
        <w:t xml:space="preserve">, </w:t>
      </w:r>
      <w:r w:rsidR="007D7B2E" w:rsidRPr="00844967">
        <w:t xml:space="preserve">the difference in estimated </w:t>
      </w:r>
      <w:r w:rsidR="008A439B">
        <w:t xml:space="preserve">numbers of </w:t>
      </w:r>
      <w:r w:rsidR="007D7B2E" w:rsidRPr="00844967">
        <w:t>cancer</w:t>
      </w:r>
      <w:r w:rsidR="006254F2">
        <w:t xml:space="preserve"> was 75%</w:t>
      </w:r>
      <w:r w:rsidR="007D7B2E" w:rsidRPr="00844967">
        <w:t>.</w:t>
      </w:r>
      <w:r w:rsidR="003F40E3" w:rsidRPr="00844967">
        <w:t xml:space="preserve">  Th</w:t>
      </w:r>
      <w:r w:rsidR="006254F2">
        <w:t>is reflects the fact that the</w:t>
      </w:r>
      <w:r w:rsidR="003F40E3" w:rsidRPr="00844967">
        <w:t xml:space="preserve"> two </w:t>
      </w:r>
      <w:r w:rsidR="008A439B">
        <w:t xml:space="preserve">national </w:t>
      </w:r>
      <w:r w:rsidR="003F40E3" w:rsidRPr="00844967">
        <w:t xml:space="preserve">registries </w:t>
      </w:r>
      <w:r w:rsidR="009E6CB2">
        <w:t xml:space="preserve">in this region (South Africa and Botswana) </w:t>
      </w:r>
      <w:r w:rsidR="00B255E9">
        <w:t xml:space="preserve">are outliers, </w:t>
      </w:r>
      <w:r w:rsidR="003F40E3" w:rsidRPr="00844967">
        <w:t>report</w:t>
      </w:r>
      <w:r w:rsidR="00B255E9">
        <w:t>ing</w:t>
      </w:r>
      <w:r w:rsidR="003F40E3" w:rsidRPr="00844967">
        <w:t xml:space="preserve"> the lowest overall crude rates</w:t>
      </w:r>
      <w:r w:rsidR="006254F2">
        <w:t xml:space="preserve"> (</w:t>
      </w:r>
      <w:r w:rsidR="003F40E3" w:rsidRPr="00844967">
        <w:t xml:space="preserve">44.2 and 54.7 cases per million, respectively </w:t>
      </w:r>
      <w:r w:rsidR="00D312C9">
        <w:t>(</w:t>
      </w:r>
      <w:r w:rsidR="003F40E3" w:rsidRPr="00844967">
        <w:t>Table S5</w:t>
      </w:r>
      <w:r w:rsidR="00D73197" w:rsidRPr="00844967">
        <w:t>, Figure S</w:t>
      </w:r>
      <w:r w:rsidR="00D312C9">
        <w:t>9</w:t>
      </w:r>
      <w:r w:rsidRPr="00844967">
        <w:t>).</w:t>
      </w:r>
      <w:r w:rsidR="00AE1074" w:rsidRPr="00844967">
        <w:t xml:space="preserve">  </w:t>
      </w:r>
      <w:r>
        <w:t xml:space="preserve"> </w:t>
      </w:r>
      <w:r w:rsidR="00E45E8E">
        <w:t xml:space="preserve"> </w:t>
      </w:r>
    </w:p>
    <w:p w14:paraId="47B1DBF4" w14:textId="370F3C82" w:rsidR="00415209" w:rsidRDefault="00415209" w:rsidP="00F24C10">
      <w:r>
        <w:lastRenderedPageBreak/>
        <w:t>Cancer-specific estimates for c</w:t>
      </w:r>
      <w:r w:rsidR="00F24C10">
        <w:t xml:space="preserve">ountries in </w:t>
      </w:r>
      <w:r w:rsidR="00FD789A">
        <w:t>Middle, Western and Eastern</w:t>
      </w:r>
      <w:r w:rsidR="00F24C10">
        <w:t xml:space="preserve"> Africa </w:t>
      </w:r>
      <w:r>
        <w:t xml:space="preserve">(Figure </w:t>
      </w:r>
      <w:r w:rsidR="00AC6E23">
        <w:t>5</w:t>
      </w:r>
      <w:r>
        <w:t xml:space="preserve">) </w:t>
      </w:r>
      <w:r w:rsidR="00F24C10">
        <w:t xml:space="preserve">showed the greatest </w:t>
      </w:r>
      <w:r w:rsidR="00A1218C">
        <w:t>difference</w:t>
      </w:r>
      <w:r w:rsidR="00E27B1B">
        <w:t>s</w:t>
      </w:r>
      <w:r w:rsidR="00A1218C">
        <w:t xml:space="preserve"> </w:t>
      </w:r>
      <w:r w:rsidR="007D2E84">
        <w:t xml:space="preserve">in </w:t>
      </w:r>
      <w:r w:rsidR="008A439B">
        <w:t>compar</w:t>
      </w:r>
      <w:r w:rsidR="007D2E84">
        <w:t xml:space="preserve">ison with </w:t>
      </w:r>
      <w:r w:rsidR="00AB4865">
        <w:t xml:space="preserve">the BM (Figure </w:t>
      </w:r>
      <w:r w:rsidR="00AC6E23">
        <w:t>3</w:t>
      </w:r>
      <w:r w:rsidR="00AB4865">
        <w:t>)</w:t>
      </w:r>
      <w:r w:rsidR="00C31E3F">
        <w:t xml:space="preserve">; notably </w:t>
      </w:r>
      <w:r w:rsidR="00032D29">
        <w:t>l</w:t>
      </w:r>
      <w:r w:rsidR="00F24C10">
        <w:t xml:space="preserve">ymphomas, soft tissue sarcomas, retinoblastoma and renal tumours </w:t>
      </w:r>
      <w:r w:rsidR="008A439B">
        <w:t>were</w:t>
      </w:r>
      <w:r w:rsidR="00F24C10">
        <w:t xml:space="preserve"> relatively more frequent</w:t>
      </w:r>
      <w:r w:rsidR="00F17BDC">
        <w:t xml:space="preserve">, and </w:t>
      </w:r>
      <w:r w:rsidR="00F24C10">
        <w:t xml:space="preserve">leukaemia and CNS tumours less </w:t>
      </w:r>
      <w:r w:rsidR="00E65FED">
        <w:t>so</w:t>
      </w:r>
      <w:r w:rsidR="00C31E3F">
        <w:t xml:space="preserve"> in the IICC-3-based estimates</w:t>
      </w:r>
      <w:r w:rsidR="00F24C10">
        <w:t xml:space="preserve">. </w:t>
      </w:r>
      <w:r w:rsidR="00AF32EF">
        <w:t xml:space="preserve"> </w:t>
      </w:r>
      <w:r w:rsidR="00C31E3F">
        <w:t xml:space="preserve">IICC-3 estimates also </w:t>
      </w:r>
      <w:r w:rsidR="00AC6E23">
        <w:t>showed</w:t>
      </w:r>
      <w:r w:rsidR="00C31E3F">
        <w:t xml:space="preserve"> </w:t>
      </w:r>
      <w:proofErr w:type="spellStart"/>
      <w:r w:rsidR="00C31E3F">
        <w:t>l</w:t>
      </w:r>
      <w:r w:rsidR="00F24C10">
        <w:t>eukaemia</w:t>
      </w:r>
      <w:r w:rsidR="006C4E5B">
        <w:t>s</w:t>
      </w:r>
      <w:proofErr w:type="spellEnd"/>
      <w:r w:rsidR="00C31E3F">
        <w:t xml:space="preserve"> a</w:t>
      </w:r>
      <w:r w:rsidR="00F24C10">
        <w:t>s</w:t>
      </w:r>
      <w:r w:rsidR="00AC6E23">
        <w:t xml:space="preserve"> being</w:t>
      </w:r>
      <w:r w:rsidR="00F24C10">
        <w:t xml:space="preserve"> </w:t>
      </w:r>
      <w:r w:rsidR="00492975">
        <w:t xml:space="preserve">more </w:t>
      </w:r>
      <w:r w:rsidR="00E65FED">
        <w:t>common</w:t>
      </w:r>
      <w:r w:rsidR="00F24C10">
        <w:t xml:space="preserve"> in Latin America and less </w:t>
      </w:r>
      <w:r w:rsidR="00032D29">
        <w:t xml:space="preserve">common </w:t>
      </w:r>
      <w:r w:rsidR="00F24C10">
        <w:t>in Northern Africa</w:t>
      </w:r>
      <w:r w:rsidR="00B93BBA">
        <w:t xml:space="preserve"> in comparison with BM</w:t>
      </w:r>
      <w:r w:rsidR="00AF14CF">
        <w:t xml:space="preserve">.  </w:t>
      </w:r>
      <w:r w:rsidR="00F24C10">
        <w:t xml:space="preserve">The relative frequency of </w:t>
      </w:r>
      <w:r w:rsidR="00CA0C58">
        <w:t>cancers</w:t>
      </w:r>
      <w:r w:rsidR="00F24C10">
        <w:t xml:space="preserve"> in the other and</w:t>
      </w:r>
      <w:r w:rsidR="0064547D">
        <w:t xml:space="preserve"> unspecified diagnostic group (</w:t>
      </w:r>
      <w:r w:rsidR="00B255E9">
        <w:t xml:space="preserve">ICCC-3 </w:t>
      </w:r>
      <w:r w:rsidR="0064547D">
        <w:t>g</w:t>
      </w:r>
      <w:r w:rsidR="00F24C10">
        <w:t>roup XII)</w:t>
      </w:r>
      <w:r w:rsidR="00B255E9">
        <w:t xml:space="preserve"> </w:t>
      </w:r>
      <w:r w:rsidR="00F24C10">
        <w:t>was highest in Africa</w:t>
      </w:r>
      <w:r w:rsidR="00151A48">
        <w:t>, Asia</w:t>
      </w:r>
      <w:r w:rsidR="00F24C10">
        <w:t xml:space="preserve"> and Latin America</w:t>
      </w:r>
      <w:r>
        <w:t xml:space="preserve">. </w:t>
      </w:r>
    </w:p>
    <w:p w14:paraId="01F90AEF" w14:textId="68C17C2C" w:rsidR="005A344F" w:rsidRDefault="005A344F" w:rsidP="00F24C10">
      <w:r>
        <w:t xml:space="preserve">Countries with higher </w:t>
      </w:r>
      <w:r w:rsidR="00415209">
        <w:t xml:space="preserve">HDI </w:t>
      </w:r>
      <w:r>
        <w:t xml:space="preserve">had the highest age-standardised rates of </w:t>
      </w:r>
      <w:r w:rsidR="00DA0942">
        <w:t>neuroblastoma, CNS</w:t>
      </w:r>
      <w:r w:rsidR="00AB4865">
        <w:t xml:space="preserve"> tumours</w:t>
      </w:r>
      <w:r w:rsidR="00DA0942">
        <w:t xml:space="preserve">, </w:t>
      </w:r>
      <w:proofErr w:type="spellStart"/>
      <w:r w:rsidR="00DA0942">
        <w:t>leukaemias</w:t>
      </w:r>
      <w:proofErr w:type="spellEnd"/>
      <w:r w:rsidR="00DA0942">
        <w:t xml:space="preserve"> and germ cell tumours (</w:t>
      </w:r>
      <w:r>
        <w:t>Fig</w:t>
      </w:r>
      <w:r w:rsidR="00E65FED">
        <w:t>ure</w:t>
      </w:r>
      <w:r>
        <w:t xml:space="preserve"> </w:t>
      </w:r>
      <w:r w:rsidR="006C4E5B">
        <w:t>6</w:t>
      </w:r>
      <w:r w:rsidR="00DA0942">
        <w:t>)</w:t>
      </w:r>
      <w:r>
        <w:t xml:space="preserve">. Conversely, countries with lower </w:t>
      </w:r>
      <w:r w:rsidR="003860C4">
        <w:t>HDI</w:t>
      </w:r>
      <w:r w:rsidR="004534A3">
        <w:t>s</w:t>
      </w:r>
      <w:r w:rsidR="003860C4">
        <w:t xml:space="preserve"> </w:t>
      </w:r>
      <w:r>
        <w:t>had the highest rates of soft tissue sarcomas</w:t>
      </w:r>
      <w:r w:rsidR="0013779F">
        <w:t xml:space="preserve"> (which includes KS)</w:t>
      </w:r>
      <w:r>
        <w:t>, lymphomas</w:t>
      </w:r>
      <w:r w:rsidR="0013779F">
        <w:t xml:space="preserve"> (which includes </w:t>
      </w:r>
      <w:proofErr w:type="spellStart"/>
      <w:r w:rsidR="00842C57">
        <w:t>e</w:t>
      </w:r>
      <w:r w:rsidR="0013779F">
        <w:t>BL</w:t>
      </w:r>
      <w:proofErr w:type="spellEnd"/>
      <w:r w:rsidR="0013779F">
        <w:t>)</w:t>
      </w:r>
      <w:r>
        <w:t>, other and unspecified tumours</w:t>
      </w:r>
      <w:r w:rsidR="00842C57">
        <w:t>,</w:t>
      </w:r>
      <w:r>
        <w:t xml:space="preserve"> and retinoblastoma. </w:t>
      </w:r>
    </w:p>
    <w:p w14:paraId="75F52CB6" w14:textId="7B216B99" w:rsidR="00326576" w:rsidRDefault="00326576" w:rsidP="00F24C10">
      <w:r>
        <w:t>Overall, agreement between IICC-3-based extrapolations and BM estimates was best among countries with high HDI</w:t>
      </w:r>
      <w:r w:rsidR="00B255E9">
        <w:t>s, the</w:t>
      </w:r>
      <w:r>
        <w:t xml:space="preserve"> high level of agreement being apparent for most diagnostic groups (Figure 7).  As HDI decreased, agreement decreased: </w:t>
      </w:r>
      <w:r w:rsidR="005D1ADD">
        <w:t xml:space="preserve">BM estimates </w:t>
      </w:r>
      <w:r w:rsidR="00B255E9">
        <w:t>for</w:t>
      </w:r>
      <w:r w:rsidR="005D1ADD">
        <w:t xml:space="preserve"> </w:t>
      </w:r>
      <w:proofErr w:type="spellStart"/>
      <w:r>
        <w:t>leukaemias</w:t>
      </w:r>
      <w:proofErr w:type="spellEnd"/>
      <w:r>
        <w:t>, CNS tumours, neuroblastoma, and germ cell tumours</w:t>
      </w:r>
      <w:r w:rsidR="005D1ADD">
        <w:t xml:space="preserve"> were larger than the IICC-3 extrapolations.  Agreement </w:t>
      </w:r>
      <w:r w:rsidR="00B255E9">
        <w:t xml:space="preserve">for </w:t>
      </w:r>
      <w:r w:rsidR="005D1ADD">
        <w:t xml:space="preserve">numbers of lymphomas and soft tissue sarcomas remained good (Figure 7). </w:t>
      </w:r>
      <w:r>
        <w:t xml:space="preserve">Other and unspecified tumours was the only diagnostic group where estimated cancers based on IICC-3 were consistently </w:t>
      </w:r>
      <w:r w:rsidR="00B255E9">
        <w:t>higher</w:t>
      </w:r>
      <w:r>
        <w:t xml:space="preserve"> than those of the BM (Figure </w:t>
      </w:r>
      <w:r w:rsidR="005D1ADD">
        <w:t>7</w:t>
      </w:r>
      <w:r>
        <w:t xml:space="preserve">); in 11 countries this was more than ten-fold, most notably Mali (66 </w:t>
      </w:r>
      <w:r w:rsidR="00B255E9">
        <w:t>times higher</w:t>
      </w:r>
      <w:r>
        <w:t xml:space="preserve">) and Uganda (21 </w:t>
      </w:r>
      <w:r w:rsidR="00B255E9">
        <w:t>times higher</w:t>
      </w:r>
      <w:r>
        <w:t>).</w:t>
      </w:r>
    </w:p>
    <w:p w14:paraId="325FBA55" w14:textId="1D7C2B6B" w:rsidR="00C04064" w:rsidRDefault="00C04064">
      <w:r>
        <w:br w:type="page"/>
      </w:r>
    </w:p>
    <w:p w14:paraId="3F9A67DC" w14:textId="77777777" w:rsidR="00C04064" w:rsidRDefault="00C04064" w:rsidP="00F24C10"/>
    <w:tbl>
      <w:tblPr>
        <w:tblW w:w="10916" w:type="dxa"/>
        <w:jc w:val="center"/>
        <w:tblLayout w:type="fixed"/>
        <w:tblLook w:val="04A0" w:firstRow="1" w:lastRow="0" w:firstColumn="1" w:lastColumn="0" w:noHBand="0" w:noVBand="1"/>
      </w:tblPr>
      <w:tblGrid>
        <w:gridCol w:w="1711"/>
        <w:gridCol w:w="2835"/>
        <w:gridCol w:w="893"/>
        <w:gridCol w:w="940"/>
        <w:gridCol w:w="851"/>
        <w:gridCol w:w="992"/>
        <w:gridCol w:w="851"/>
        <w:gridCol w:w="992"/>
        <w:gridCol w:w="851"/>
      </w:tblGrid>
      <w:tr w:rsidR="00096C5C" w:rsidRPr="0006021C" w14:paraId="491DF8A5" w14:textId="77777777" w:rsidTr="00844967">
        <w:trPr>
          <w:cantSplit/>
          <w:trHeight w:val="283"/>
          <w:jc w:val="center"/>
        </w:trPr>
        <w:tc>
          <w:tcPr>
            <w:tcW w:w="10916" w:type="dxa"/>
            <w:gridSpan w:val="9"/>
            <w:tcBorders>
              <w:left w:val="nil"/>
              <w:right w:val="nil"/>
            </w:tcBorders>
            <w:vAlign w:val="center"/>
          </w:tcPr>
          <w:p w14:paraId="011621DE" w14:textId="3BA38A45" w:rsidR="00096C5C" w:rsidRPr="0006021C" w:rsidRDefault="00096C5C" w:rsidP="00BA4083">
            <w:pPr>
              <w:spacing w:after="0" w:line="240" w:lineRule="auto"/>
              <w:rPr>
                <w:rFonts w:eastAsia="Times New Roman" w:cstheme="minorHAnsi"/>
                <w:color w:val="000000"/>
                <w:lang w:eastAsia="en-GB"/>
              </w:rPr>
            </w:pPr>
            <w:bookmarkStart w:id="9" w:name="_Hlk15899660"/>
            <w:r w:rsidRPr="00500936">
              <w:rPr>
                <w:rFonts w:eastAsia="Times New Roman" w:cstheme="minorHAnsi"/>
                <w:b/>
                <w:color w:val="000000"/>
                <w:lang w:eastAsia="en-GB"/>
              </w:rPr>
              <w:t>Table 2</w:t>
            </w:r>
            <w:r w:rsidRPr="0006021C">
              <w:rPr>
                <w:rFonts w:eastAsia="Times New Roman" w:cstheme="minorHAnsi"/>
                <w:color w:val="000000"/>
                <w:lang w:eastAsia="en-GB"/>
              </w:rPr>
              <w:t xml:space="preserve"> – </w:t>
            </w:r>
            <w:r w:rsidR="00A12E5A">
              <w:rPr>
                <w:rFonts w:eastAsia="Times New Roman" w:cstheme="minorHAnsi"/>
                <w:color w:val="000000"/>
                <w:lang w:eastAsia="en-GB"/>
              </w:rPr>
              <w:t xml:space="preserve">Estimated numbers of cancers in children aged&lt;15 years in 2015, as derived from the </w:t>
            </w:r>
            <w:r>
              <w:rPr>
                <w:rFonts w:eastAsia="Times New Roman" w:cstheme="minorHAnsi"/>
                <w:color w:val="000000"/>
                <w:lang w:eastAsia="en-GB"/>
              </w:rPr>
              <w:t xml:space="preserve">IICC-3 </w:t>
            </w:r>
            <w:r w:rsidR="00A12E5A">
              <w:rPr>
                <w:rFonts w:eastAsia="Times New Roman" w:cstheme="minorHAnsi"/>
                <w:color w:val="000000"/>
                <w:lang w:eastAsia="en-GB"/>
              </w:rPr>
              <w:t xml:space="preserve">data </w:t>
            </w:r>
            <w:r>
              <w:rPr>
                <w:rFonts w:eastAsia="Times New Roman" w:cstheme="minorHAnsi"/>
                <w:color w:val="000000"/>
                <w:lang w:eastAsia="en-GB"/>
              </w:rPr>
              <w:t xml:space="preserve">and </w:t>
            </w:r>
            <w:r w:rsidR="00A12E5A">
              <w:rPr>
                <w:rFonts w:eastAsia="Times New Roman" w:cstheme="minorHAnsi"/>
                <w:color w:val="000000"/>
                <w:lang w:eastAsia="en-GB"/>
              </w:rPr>
              <w:t>the Baseline Model (</w:t>
            </w:r>
            <w:r>
              <w:rPr>
                <w:rFonts w:eastAsia="Times New Roman" w:cstheme="minorHAnsi"/>
                <w:color w:val="000000"/>
                <w:lang w:eastAsia="en-GB"/>
              </w:rPr>
              <w:t>BM</w:t>
            </w:r>
            <w:r w:rsidR="00A12E5A">
              <w:rPr>
                <w:rFonts w:eastAsia="Times New Roman" w:cstheme="minorHAnsi"/>
                <w:color w:val="000000"/>
                <w:lang w:eastAsia="en-GB"/>
              </w:rPr>
              <w:t>)</w:t>
            </w:r>
            <w:r>
              <w:rPr>
                <w:rFonts w:eastAsia="Times New Roman" w:cstheme="minorHAnsi"/>
                <w:color w:val="000000"/>
                <w:lang w:eastAsia="en-GB"/>
              </w:rPr>
              <w:t xml:space="preserve"> by UN Region and </w:t>
            </w:r>
            <w:r w:rsidR="00D312C9">
              <w:rPr>
                <w:rFonts w:eastAsia="Times New Roman" w:cstheme="minorHAnsi"/>
                <w:color w:val="000000"/>
                <w:lang w:eastAsia="en-GB"/>
              </w:rPr>
              <w:t>h</w:t>
            </w:r>
            <w:r w:rsidR="000253D9">
              <w:rPr>
                <w:rFonts w:eastAsia="Times New Roman" w:cstheme="minorHAnsi"/>
                <w:color w:val="000000"/>
                <w:lang w:eastAsia="en-GB"/>
              </w:rPr>
              <w:t xml:space="preserve">uman </w:t>
            </w:r>
            <w:r w:rsidR="00D312C9">
              <w:rPr>
                <w:rFonts w:eastAsia="Times New Roman" w:cstheme="minorHAnsi"/>
                <w:color w:val="000000"/>
                <w:lang w:eastAsia="en-GB"/>
              </w:rPr>
              <w:t>d</w:t>
            </w:r>
            <w:r w:rsidR="000253D9">
              <w:rPr>
                <w:rFonts w:eastAsia="Times New Roman" w:cstheme="minorHAnsi"/>
                <w:color w:val="000000"/>
                <w:lang w:eastAsia="en-GB"/>
              </w:rPr>
              <w:t xml:space="preserve">evelopment </w:t>
            </w:r>
            <w:r w:rsidR="00D312C9">
              <w:rPr>
                <w:rFonts w:eastAsia="Times New Roman" w:cstheme="minorHAnsi"/>
                <w:color w:val="000000"/>
                <w:lang w:eastAsia="en-GB"/>
              </w:rPr>
              <w:t>i</w:t>
            </w:r>
            <w:r w:rsidR="000253D9">
              <w:rPr>
                <w:rFonts w:eastAsia="Times New Roman" w:cstheme="minorHAnsi"/>
                <w:color w:val="000000"/>
                <w:lang w:eastAsia="en-GB"/>
              </w:rPr>
              <w:t>ndex (</w:t>
            </w:r>
            <w:r>
              <w:rPr>
                <w:rFonts w:eastAsia="Times New Roman" w:cstheme="minorHAnsi"/>
                <w:color w:val="000000"/>
                <w:lang w:eastAsia="en-GB"/>
              </w:rPr>
              <w:t>HDI</w:t>
            </w:r>
            <w:r w:rsidR="000253D9">
              <w:rPr>
                <w:rFonts w:eastAsia="Times New Roman" w:cstheme="minorHAnsi"/>
                <w:color w:val="000000"/>
                <w:lang w:eastAsia="en-GB"/>
              </w:rPr>
              <w:t>)</w:t>
            </w:r>
            <w:r>
              <w:rPr>
                <w:rFonts w:eastAsia="Times New Roman" w:cstheme="minorHAnsi"/>
                <w:color w:val="000000"/>
                <w:lang w:eastAsia="en-GB"/>
              </w:rPr>
              <w:t>; only countries contributing to IICC-3 are included</w:t>
            </w:r>
            <w:r w:rsidR="00A12E5A">
              <w:rPr>
                <w:rFonts w:eastAsia="Times New Roman" w:cstheme="minorHAnsi"/>
                <w:color w:val="000000"/>
                <w:lang w:eastAsia="en-GB"/>
              </w:rPr>
              <w:t xml:space="preserve"> in both estimates</w:t>
            </w:r>
            <w:r>
              <w:rPr>
                <w:rFonts w:eastAsia="Times New Roman" w:cstheme="minorHAnsi"/>
                <w:color w:val="000000"/>
                <w:lang w:eastAsia="en-GB"/>
              </w:rPr>
              <w:t xml:space="preserve">, regions ordered by </w:t>
            </w:r>
            <w:r w:rsidR="007A6709">
              <w:rPr>
                <w:rFonts w:eastAsia="Times New Roman" w:cstheme="minorHAnsi"/>
                <w:color w:val="000000"/>
                <w:lang w:eastAsia="en-GB"/>
              </w:rPr>
              <w:t>the scaling factor† required to extrapolate IICC-3 registry data to countries with participating registries in each UN region or HDI group.</w:t>
            </w:r>
            <w:bookmarkEnd w:id="9"/>
          </w:p>
        </w:tc>
      </w:tr>
      <w:tr w:rsidR="009F2A9E" w:rsidRPr="0006021C" w14:paraId="70F5DB0C" w14:textId="77777777" w:rsidTr="00D23BF4">
        <w:trPr>
          <w:cantSplit/>
          <w:trHeight w:val="283"/>
          <w:jc w:val="center"/>
        </w:trPr>
        <w:tc>
          <w:tcPr>
            <w:tcW w:w="4546" w:type="dxa"/>
            <w:gridSpan w:val="2"/>
            <w:vMerge w:val="restart"/>
            <w:tcBorders>
              <w:top w:val="single" w:sz="12" w:space="0" w:color="auto"/>
              <w:left w:val="nil"/>
              <w:right w:val="nil"/>
            </w:tcBorders>
            <w:vAlign w:val="center"/>
          </w:tcPr>
          <w:p w14:paraId="536A71C3" w14:textId="77777777" w:rsidR="00066810" w:rsidRPr="0006021C" w:rsidRDefault="00066810" w:rsidP="007E726C">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Region</w:t>
            </w:r>
          </w:p>
        </w:tc>
        <w:tc>
          <w:tcPr>
            <w:tcW w:w="893" w:type="dxa"/>
            <w:vMerge w:val="restart"/>
            <w:tcBorders>
              <w:top w:val="single" w:sz="12" w:space="0" w:color="auto"/>
              <w:left w:val="nil"/>
              <w:right w:val="nil"/>
            </w:tcBorders>
            <w:vAlign w:val="center"/>
          </w:tcPr>
          <w:p w14:paraId="359B2BE5" w14:textId="59290840" w:rsidR="00066810" w:rsidRPr="0006021C" w:rsidRDefault="00066810" w:rsidP="00242284">
            <w:pPr>
              <w:spacing w:after="0" w:line="240" w:lineRule="auto"/>
              <w:jc w:val="center"/>
              <w:rPr>
                <w:rFonts w:eastAsia="Times New Roman" w:cstheme="minorHAnsi"/>
                <w:color w:val="000000"/>
                <w:lang w:eastAsia="en-GB"/>
              </w:rPr>
            </w:pPr>
            <w:r>
              <w:rPr>
                <w:rFonts w:eastAsia="Times New Roman" w:cstheme="minorHAnsi"/>
                <w:color w:val="000000"/>
                <w:lang w:eastAsia="en-GB"/>
              </w:rPr>
              <w:t>Scaling Factor</w:t>
            </w:r>
            <w:r w:rsidR="003D016B">
              <w:rPr>
                <w:rFonts w:eastAsia="Times New Roman" w:cstheme="minorHAnsi"/>
                <w:color w:val="000000"/>
                <w:lang w:eastAsia="en-GB"/>
              </w:rPr>
              <w:t>†</w:t>
            </w:r>
          </w:p>
        </w:tc>
        <w:tc>
          <w:tcPr>
            <w:tcW w:w="3634" w:type="dxa"/>
            <w:gridSpan w:val="4"/>
            <w:tcBorders>
              <w:top w:val="single" w:sz="12" w:space="0" w:color="auto"/>
              <w:left w:val="nil"/>
              <w:bottom w:val="nil"/>
              <w:right w:val="nil"/>
            </w:tcBorders>
            <w:shd w:val="clear" w:color="auto" w:fill="auto"/>
            <w:noWrap/>
            <w:vAlign w:val="center"/>
          </w:tcPr>
          <w:p w14:paraId="1CEFB2CE" w14:textId="350F1EA5" w:rsidR="00066810" w:rsidRPr="0006021C" w:rsidRDefault="00066810" w:rsidP="00242284">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 xml:space="preserve">Estimated </w:t>
            </w:r>
            <w:r>
              <w:rPr>
                <w:rFonts w:eastAsia="Times New Roman" w:cstheme="minorHAnsi"/>
                <w:color w:val="000000"/>
                <w:lang w:eastAsia="en-GB"/>
              </w:rPr>
              <w:t>cancers</w:t>
            </w:r>
          </w:p>
        </w:tc>
        <w:tc>
          <w:tcPr>
            <w:tcW w:w="1843" w:type="dxa"/>
            <w:gridSpan w:val="2"/>
            <w:tcBorders>
              <w:top w:val="single" w:sz="12" w:space="0" w:color="auto"/>
              <w:left w:val="nil"/>
              <w:bottom w:val="nil"/>
              <w:right w:val="nil"/>
            </w:tcBorders>
            <w:shd w:val="clear" w:color="auto" w:fill="auto"/>
            <w:noWrap/>
            <w:vAlign w:val="center"/>
          </w:tcPr>
          <w:p w14:paraId="32AB4EAC" w14:textId="3F0106D4" w:rsidR="00066810" w:rsidRPr="0006021C" w:rsidRDefault="00066810" w:rsidP="007E726C">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 xml:space="preserve">Difference </w:t>
            </w:r>
          </w:p>
        </w:tc>
      </w:tr>
      <w:tr w:rsidR="009F2A9E" w:rsidRPr="0006021C" w14:paraId="7411329D" w14:textId="77777777" w:rsidTr="00D23BF4">
        <w:trPr>
          <w:cantSplit/>
          <w:trHeight w:val="283"/>
          <w:jc w:val="center"/>
        </w:trPr>
        <w:tc>
          <w:tcPr>
            <w:tcW w:w="4546" w:type="dxa"/>
            <w:gridSpan w:val="2"/>
            <w:vMerge/>
            <w:tcBorders>
              <w:left w:val="nil"/>
              <w:bottom w:val="single" w:sz="12" w:space="0" w:color="auto"/>
              <w:right w:val="nil"/>
            </w:tcBorders>
            <w:vAlign w:val="center"/>
          </w:tcPr>
          <w:p w14:paraId="22E14EE7" w14:textId="77777777" w:rsidR="00242284" w:rsidRPr="0006021C" w:rsidRDefault="00242284" w:rsidP="007E726C">
            <w:pPr>
              <w:spacing w:after="0" w:line="240" w:lineRule="auto"/>
              <w:jc w:val="center"/>
              <w:rPr>
                <w:rFonts w:eastAsia="Times New Roman" w:cstheme="minorHAnsi"/>
                <w:color w:val="000000"/>
                <w:lang w:eastAsia="en-GB"/>
              </w:rPr>
            </w:pPr>
          </w:p>
        </w:tc>
        <w:tc>
          <w:tcPr>
            <w:tcW w:w="893" w:type="dxa"/>
            <w:vMerge/>
            <w:tcBorders>
              <w:left w:val="nil"/>
              <w:bottom w:val="single" w:sz="12" w:space="0" w:color="auto"/>
              <w:right w:val="nil"/>
            </w:tcBorders>
            <w:vAlign w:val="center"/>
          </w:tcPr>
          <w:p w14:paraId="6D589927" w14:textId="5C8FCA1D" w:rsidR="00242284" w:rsidRPr="0006021C" w:rsidRDefault="00242284" w:rsidP="00752E59">
            <w:pPr>
              <w:spacing w:after="0" w:line="240" w:lineRule="auto"/>
              <w:jc w:val="center"/>
              <w:rPr>
                <w:rFonts w:eastAsia="Times New Roman" w:cstheme="minorHAnsi"/>
                <w:color w:val="000000"/>
                <w:lang w:eastAsia="en-GB"/>
              </w:rPr>
            </w:pPr>
          </w:p>
        </w:tc>
        <w:tc>
          <w:tcPr>
            <w:tcW w:w="1791" w:type="dxa"/>
            <w:gridSpan w:val="2"/>
            <w:tcBorders>
              <w:top w:val="nil"/>
              <w:left w:val="nil"/>
              <w:bottom w:val="single" w:sz="12" w:space="0" w:color="auto"/>
              <w:right w:val="nil"/>
            </w:tcBorders>
            <w:shd w:val="clear" w:color="auto" w:fill="auto"/>
            <w:noWrap/>
            <w:vAlign w:val="center"/>
            <w:hideMark/>
          </w:tcPr>
          <w:p w14:paraId="7AF866EC" w14:textId="2FCB1BEA" w:rsidR="00242284" w:rsidRPr="0006021C" w:rsidRDefault="003E4D33" w:rsidP="007E726C">
            <w:pPr>
              <w:spacing w:after="0" w:line="240" w:lineRule="auto"/>
              <w:jc w:val="center"/>
              <w:rPr>
                <w:rFonts w:eastAsia="Times New Roman" w:cstheme="minorHAnsi"/>
                <w:color w:val="000000"/>
                <w:lang w:eastAsia="en-GB"/>
              </w:rPr>
            </w:pPr>
            <w:r>
              <w:rPr>
                <w:rFonts w:eastAsia="Times New Roman" w:cstheme="minorHAnsi"/>
                <w:color w:val="000000"/>
                <w:lang w:eastAsia="en-GB"/>
              </w:rPr>
              <w:t>B</w:t>
            </w:r>
            <w:r w:rsidR="00242284">
              <w:rPr>
                <w:rFonts w:eastAsia="Times New Roman" w:cstheme="minorHAnsi"/>
                <w:color w:val="000000"/>
                <w:lang w:eastAsia="en-GB"/>
              </w:rPr>
              <w:t>M</w:t>
            </w:r>
            <w:r w:rsidR="00FE395C">
              <w:rPr>
                <w:rFonts w:eastAsia="Times New Roman" w:cstheme="minorHAnsi"/>
                <w:color w:val="000000"/>
                <w:lang w:eastAsia="en-GB"/>
              </w:rPr>
              <w:t xml:space="preserve"> (%)</w:t>
            </w:r>
          </w:p>
        </w:tc>
        <w:tc>
          <w:tcPr>
            <w:tcW w:w="1843" w:type="dxa"/>
            <w:gridSpan w:val="2"/>
            <w:tcBorders>
              <w:top w:val="nil"/>
              <w:left w:val="nil"/>
              <w:bottom w:val="single" w:sz="12" w:space="0" w:color="auto"/>
              <w:right w:val="nil"/>
            </w:tcBorders>
            <w:shd w:val="clear" w:color="auto" w:fill="auto"/>
            <w:noWrap/>
            <w:vAlign w:val="center"/>
            <w:hideMark/>
          </w:tcPr>
          <w:p w14:paraId="26917262" w14:textId="774B6A96" w:rsidR="00242284" w:rsidRPr="0006021C" w:rsidRDefault="00242284" w:rsidP="007E726C">
            <w:pPr>
              <w:spacing w:after="0" w:line="240" w:lineRule="auto"/>
              <w:jc w:val="center"/>
              <w:rPr>
                <w:rFonts w:eastAsia="Times New Roman" w:cstheme="minorHAnsi"/>
                <w:color w:val="000000"/>
                <w:lang w:eastAsia="en-GB"/>
              </w:rPr>
            </w:pPr>
            <w:r>
              <w:rPr>
                <w:rFonts w:eastAsia="Times New Roman" w:cstheme="minorHAnsi"/>
                <w:color w:val="000000"/>
                <w:lang w:eastAsia="en-GB"/>
              </w:rPr>
              <w:t>IICC-3</w:t>
            </w:r>
            <w:r w:rsidR="00FE395C">
              <w:rPr>
                <w:rFonts w:eastAsia="Times New Roman" w:cstheme="minorHAnsi"/>
                <w:color w:val="000000"/>
                <w:lang w:eastAsia="en-GB"/>
              </w:rPr>
              <w:t xml:space="preserve"> (%)</w:t>
            </w:r>
          </w:p>
        </w:tc>
        <w:tc>
          <w:tcPr>
            <w:tcW w:w="1843" w:type="dxa"/>
            <w:gridSpan w:val="2"/>
            <w:tcBorders>
              <w:top w:val="nil"/>
              <w:left w:val="nil"/>
              <w:bottom w:val="single" w:sz="12" w:space="0" w:color="auto"/>
              <w:right w:val="nil"/>
            </w:tcBorders>
            <w:shd w:val="clear" w:color="auto" w:fill="auto"/>
            <w:noWrap/>
            <w:vAlign w:val="center"/>
            <w:hideMark/>
          </w:tcPr>
          <w:p w14:paraId="3E6CEEC8" w14:textId="57631A8D" w:rsidR="00242284" w:rsidRPr="0006021C" w:rsidRDefault="00242284" w:rsidP="00242284">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N</w:t>
            </w:r>
            <w:r>
              <w:rPr>
                <w:rFonts w:eastAsia="Times New Roman" w:cstheme="minorHAnsi"/>
                <w:color w:val="000000"/>
                <w:lang w:eastAsia="en-GB"/>
              </w:rPr>
              <w:t xml:space="preserve"> (</w:t>
            </w:r>
            <w:r w:rsidRPr="0006021C">
              <w:rPr>
                <w:rFonts w:eastAsia="Times New Roman" w:cstheme="minorHAnsi"/>
                <w:color w:val="000000"/>
                <w:lang w:eastAsia="en-GB"/>
              </w:rPr>
              <w:t>%</w:t>
            </w:r>
            <w:r>
              <w:rPr>
                <w:rFonts w:eastAsia="Times New Roman" w:cstheme="minorHAnsi"/>
                <w:color w:val="000000"/>
                <w:lang w:eastAsia="en-GB"/>
              </w:rPr>
              <w:t>)</w:t>
            </w:r>
          </w:p>
        </w:tc>
      </w:tr>
      <w:tr w:rsidR="00C04064" w:rsidRPr="00061491" w14:paraId="316729EF" w14:textId="77777777" w:rsidTr="00BC211D">
        <w:trPr>
          <w:cantSplit/>
          <w:trHeight w:val="283"/>
          <w:jc w:val="center"/>
        </w:trPr>
        <w:tc>
          <w:tcPr>
            <w:tcW w:w="1711" w:type="dxa"/>
            <w:tcBorders>
              <w:top w:val="nil"/>
              <w:left w:val="nil"/>
              <w:bottom w:val="nil"/>
              <w:right w:val="nil"/>
            </w:tcBorders>
            <w:shd w:val="clear" w:color="auto" w:fill="auto"/>
            <w:vAlign w:val="center"/>
          </w:tcPr>
          <w:p w14:paraId="43636C0C" w14:textId="2031096A" w:rsidR="00C04064" w:rsidRPr="00061491" w:rsidRDefault="00C04064" w:rsidP="00C04064">
            <w:pPr>
              <w:spacing w:after="0" w:line="240" w:lineRule="auto"/>
              <w:jc w:val="center"/>
              <w:rPr>
                <w:rFonts w:eastAsia="Times New Roman" w:cstheme="minorHAnsi"/>
                <w:color w:val="000000"/>
                <w:lang w:eastAsia="en-GB"/>
              </w:rPr>
            </w:pPr>
            <w:r>
              <w:rPr>
                <w:rFonts w:eastAsia="Times New Roman" w:cstheme="minorHAnsi"/>
                <w:color w:val="000000"/>
                <w:lang w:eastAsia="en-GB"/>
              </w:rPr>
              <w:t xml:space="preserve">IICC-3 Countries </w:t>
            </w:r>
          </w:p>
        </w:tc>
        <w:tc>
          <w:tcPr>
            <w:tcW w:w="2835" w:type="dxa"/>
            <w:tcBorders>
              <w:top w:val="nil"/>
              <w:left w:val="nil"/>
              <w:bottom w:val="nil"/>
              <w:right w:val="nil"/>
            </w:tcBorders>
            <w:shd w:val="clear" w:color="auto" w:fill="auto"/>
            <w:vAlign w:val="center"/>
          </w:tcPr>
          <w:p w14:paraId="52CFA792" w14:textId="56EC541B" w:rsidR="00C04064" w:rsidRPr="00061491" w:rsidRDefault="00C04064" w:rsidP="00C04064">
            <w:pPr>
              <w:spacing w:after="0" w:line="240" w:lineRule="auto"/>
              <w:jc w:val="center"/>
              <w:rPr>
                <w:rFonts w:eastAsia="Times New Roman" w:cstheme="minorHAnsi"/>
                <w:color w:val="000000"/>
                <w:lang w:eastAsia="en-GB"/>
              </w:rPr>
            </w:pPr>
          </w:p>
        </w:tc>
        <w:tc>
          <w:tcPr>
            <w:tcW w:w="893" w:type="dxa"/>
            <w:tcBorders>
              <w:top w:val="nil"/>
              <w:left w:val="nil"/>
              <w:bottom w:val="nil"/>
              <w:right w:val="nil"/>
            </w:tcBorders>
            <w:shd w:val="clear" w:color="auto" w:fill="auto"/>
            <w:vAlign w:val="bottom"/>
          </w:tcPr>
          <w:p w14:paraId="0CCE229E" w14:textId="64B8E7BC" w:rsidR="00C04064" w:rsidRPr="00061491" w:rsidRDefault="00C04064" w:rsidP="00C04064">
            <w:pPr>
              <w:contextualSpacing/>
              <w:jc w:val="center"/>
            </w:pPr>
            <w:r>
              <w:rPr>
                <w:rFonts w:ascii="Calibri" w:hAnsi="Calibri" w:cs="Calibri"/>
                <w:color w:val="000000"/>
              </w:rPr>
              <w:t>5.53</w:t>
            </w:r>
          </w:p>
        </w:tc>
        <w:tc>
          <w:tcPr>
            <w:tcW w:w="940" w:type="dxa"/>
            <w:tcBorders>
              <w:top w:val="nil"/>
              <w:left w:val="nil"/>
              <w:bottom w:val="nil"/>
              <w:right w:val="nil"/>
            </w:tcBorders>
            <w:shd w:val="clear" w:color="auto" w:fill="auto"/>
            <w:noWrap/>
            <w:vAlign w:val="bottom"/>
          </w:tcPr>
          <w:p w14:paraId="5B12C36A" w14:textId="249EFB54" w:rsidR="00C04064" w:rsidRPr="00061491" w:rsidRDefault="00C04064" w:rsidP="00C04064">
            <w:pPr>
              <w:contextualSpacing/>
              <w:jc w:val="right"/>
            </w:pPr>
            <w:r>
              <w:rPr>
                <w:rFonts w:ascii="Calibri" w:hAnsi="Calibri" w:cs="Calibri"/>
                <w:color w:val="000000"/>
              </w:rPr>
              <w:t>231,871</w:t>
            </w:r>
          </w:p>
        </w:tc>
        <w:tc>
          <w:tcPr>
            <w:tcW w:w="851" w:type="dxa"/>
            <w:tcBorders>
              <w:top w:val="nil"/>
              <w:left w:val="nil"/>
              <w:bottom w:val="nil"/>
              <w:right w:val="nil"/>
            </w:tcBorders>
            <w:shd w:val="clear" w:color="auto" w:fill="auto"/>
            <w:vAlign w:val="bottom"/>
          </w:tcPr>
          <w:p w14:paraId="79DFA64D" w14:textId="021C8BCD" w:rsidR="00C04064" w:rsidRPr="00061491" w:rsidRDefault="00C04064" w:rsidP="00C04064">
            <w:pPr>
              <w:contextualSpacing/>
            </w:pPr>
            <w:r>
              <w:rPr>
                <w:rFonts w:ascii="Calibri" w:hAnsi="Calibri" w:cs="Calibri"/>
                <w:color w:val="000000"/>
              </w:rPr>
              <w:t>(100.0)</w:t>
            </w:r>
          </w:p>
        </w:tc>
        <w:tc>
          <w:tcPr>
            <w:tcW w:w="992" w:type="dxa"/>
            <w:tcBorders>
              <w:top w:val="nil"/>
              <w:left w:val="nil"/>
              <w:bottom w:val="nil"/>
              <w:right w:val="nil"/>
            </w:tcBorders>
            <w:shd w:val="clear" w:color="auto" w:fill="auto"/>
            <w:noWrap/>
            <w:vAlign w:val="bottom"/>
          </w:tcPr>
          <w:p w14:paraId="13FBCE4A" w14:textId="1C2BF97D" w:rsidR="00C04064" w:rsidRPr="00061491" w:rsidRDefault="00C04064" w:rsidP="00C04064">
            <w:pPr>
              <w:contextualSpacing/>
              <w:jc w:val="right"/>
            </w:pPr>
            <w:r>
              <w:rPr>
                <w:rFonts w:ascii="Calibri" w:hAnsi="Calibri" w:cs="Calibri"/>
                <w:color w:val="000000"/>
              </w:rPr>
              <w:t>151,435</w:t>
            </w:r>
          </w:p>
        </w:tc>
        <w:tc>
          <w:tcPr>
            <w:tcW w:w="851" w:type="dxa"/>
            <w:tcBorders>
              <w:top w:val="nil"/>
              <w:left w:val="nil"/>
              <w:bottom w:val="nil"/>
              <w:right w:val="nil"/>
            </w:tcBorders>
            <w:shd w:val="clear" w:color="auto" w:fill="auto"/>
            <w:vAlign w:val="bottom"/>
          </w:tcPr>
          <w:p w14:paraId="3E25992A" w14:textId="5E0EE4DC" w:rsidR="00C04064" w:rsidRPr="00061491" w:rsidRDefault="00C04064" w:rsidP="00C04064">
            <w:pPr>
              <w:contextualSpacing/>
            </w:pPr>
            <w:r>
              <w:rPr>
                <w:rFonts w:ascii="Calibri" w:hAnsi="Calibri" w:cs="Calibri"/>
                <w:color w:val="000000"/>
              </w:rPr>
              <w:t>(100.0)</w:t>
            </w:r>
          </w:p>
        </w:tc>
        <w:tc>
          <w:tcPr>
            <w:tcW w:w="992" w:type="dxa"/>
            <w:tcBorders>
              <w:top w:val="nil"/>
              <w:left w:val="nil"/>
              <w:bottom w:val="nil"/>
              <w:right w:val="nil"/>
            </w:tcBorders>
            <w:shd w:val="clear" w:color="auto" w:fill="auto"/>
            <w:noWrap/>
            <w:vAlign w:val="bottom"/>
          </w:tcPr>
          <w:p w14:paraId="4371C782" w14:textId="7C6EC274" w:rsidR="00C04064" w:rsidRPr="00061491" w:rsidRDefault="00C04064" w:rsidP="00C04064">
            <w:pPr>
              <w:contextualSpacing/>
              <w:jc w:val="right"/>
            </w:pPr>
            <w:r>
              <w:rPr>
                <w:rFonts w:ascii="Calibri" w:hAnsi="Calibri" w:cs="Calibri"/>
                <w:color w:val="000000"/>
              </w:rPr>
              <w:t>-80,436</w:t>
            </w:r>
          </w:p>
        </w:tc>
        <w:tc>
          <w:tcPr>
            <w:tcW w:w="851" w:type="dxa"/>
            <w:tcBorders>
              <w:top w:val="nil"/>
              <w:left w:val="nil"/>
              <w:bottom w:val="nil"/>
              <w:right w:val="nil"/>
            </w:tcBorders>
            <w:shd w:val="clear" w:color="auto" w:fill="auto"/>
            <w:noWrap/>
            <w:vAlign w:val="bottom"/>
          </w:tcPr>
          <w:p w14:paraId="7EFFAB9A" w14:textId="4026E9FB" w:rsidR="00C04064" w:rsidRPr="00061491" w:rsidRDefault="00C04064" w:rsidP="00C04064">
            <w:pPr>
              <w:contextualSpacing/>
            </w:pPr>
            <w:r>
              <w:rPr>
                <w:rFonts w:ascii="Calibri" w:hAnsi="Calibri" w:cs="Calibri"/>
                <w:color w:val="000000"/>
              </w:rPr>
              <w:t>(-34.7)</w:t>
            </w:r>
          </w:p>
        </w:tc>
      </w:tr>
      <w:tr w:rsidR="00C04064" w:rsidRPr="00061491" w14:paraId="486893AB" w14:textId="77777777" w:rsidTr="00D23BF4">
        <w:trPr>
          <w:cantSplit/>
          <w:trHeight w:val="133"/>
          <w:jc w:val="center"/>
        </w:trPr>
        <w:tc>
          <w:tcPr>
            <w:tcW w:w="4546" w:type="dxa"/>
            <w:gridSpan w:val="2"/>
            <w:tcBorders>
              <w:top w:val="nil"/>
              <w:left w:val="nil"/>
              <w:bottom w:val="nil"/>
              <w:right w:val="nil"/>
            </w:tcBorders>
            <w:shd w:val="clear" w:color="auto" w:fill="auto"/>
            <w:vAlign w:val="center"/>
          </w:tcPr>
          <w:p w14:paraId="5DC07A62" w14:textId="77777777" w:rsidR="00C04064" w:rsidRPr="00957C13" w:rsidRDefault="00C04064" w:rsidP="00C04064">
            <w:pPr>
              <w:spacing w:after="0" w:line="240" w:lineRule="auto"/>
              <w:jc w:val="center"/>
              <w:rPr>
                <w:rFonts w:eastAsia="Times New Roman" w:cstheme="minorHAnsi"/>
                <w:color w:val="000000"/>
                <w:lang w:eastAsia="en-GB"/>
              </w:rPr>
            </w:pPr>
          </w:p>
        </w:tc>
        <w:tc>
          <w:tcPr>
            <w:tcW w:w="893" w:type="dxa"/>
            <w:tcBorders>
              <w:left w:val="nil"/>
              <w:right w:val="nil"/>
            </w:tcBorders>
            <w:vAlign w:val="center"/>
          </w:tcPr>
          <w:p w14:paraId="47CE6267" w14:textId="52232EA9" w:rsidR="00C04064" w:rsidRPr="00061491" w:rsidRDefault="00C04064" w:rsidP="00C04064">
            <w:pPr>
              <w:contextualSpacing/>
              <w:jc w:val="center"/>
            </w:pPr>
          </w:p>
        </w:tc>
        <w:tc>
          <w:tcPr>
            <w:tcW w:w="940" w:type="dxa"/>
            <w:tcBorders>
              <w:top w:val="nil"/>
              <w:left w:val="nil"/>
              <w:bottom w:val="nil"/>
              <w:right w:val="nil"/>
            </w:tcBorders>
            <w:shd w:val="clear" w:color="auto" w:fill="auto"/>
            <w:noWrap/>
            <w:vAlign w:val="center"/>
          </w:tcPr>
          <w:p w14:paraId="53A1E055" w14:textId="77777777" w:rsidR="00C04064" w:rsidRPr="00061491" w:rsidRDefault="00C04064" w:rsidP="00C04064">
            <w:pPr>
              <w:contextualSpacing/>
              <w:jc w:val="right"/>
            </w:pPr>
          </w:p>
        </w:tc>
        <w:tc>
          <w:tcPr>
            <w:tcW w:w="851" w:type="dxa"/>
            <w:tcBorders>
              <w:top w:val="nil"/>
              <w:left w:val="nil"/>
              <w:bottom w:val="nil"/>
              <w:right w:val="nil"/>
            </w:tcBorders>
            <w:shd w:val="clear" w:color="auto" w:fill="auto"/>
            <w:vAlign w:val="center"/>
          </w:tcPr>
          <w:p w14:paraId="042811B2" w14:textId="77777777" w:rsidR="00C04064" w:rsidRPr="00061491" w:rsidRDefault="00C04064" w:rsidP="00C04064">
            <w:pPr>
              <w:contextualSpacing/>
            </w:pPr>
          </w:p>
        </w:tc>
        <w:tc>
          <w:tcPr>
            <w:tcW w:w="992" w:type="dxa"/>
            <w:tcBorders>
              <w:top w:val="nil"/>
              <w:left w:val="nil"/>
              <w:bottom w:val="nil"/>
              <w:right w:val="nil"/>
            </w:tcBorders>
            <w:shd w:val="clear" w:color="auto" w:fill="auto"/>
            <w:noWrap/>
            <w:vAlign w:val="center"/>
          </w:tcPr>
          <w:p w14:paraId="103B93F6" w14:textId="77777777" w:rsidR="00C04064" w:rsidRPr="00061491" w:rsidRDefault="00C04064" w:rsidP="00C04064">
            <w:pPr>
              <w:contextualSpacing/>
              <w:jc w:val="right"/>
            </w:pPr>
          </w:p>
        </w:tc>
        <w:tc>
          <w:tcPr>
            <w:tcW w:w="851" w:type="dxa"/>
            <w:tcBorders>
              <w:top w:val="nil"/>
              <w:left w:val="nil"/>
              <w:bottom w:val="nil"/>
              <w:right w:val="nil"/>
            </w:tcBorders>
            <w:shd w:val="clear" w:color="auto" w:fill="auto"/>
            <w:vAlign w:val="center"/>
          </w:tcPr>
          <w:p w14:paraId="58A803FB" w14:textId="77777777" w:rsidR="00C04064" w:rsidRPr="00061491" w:rsidRDefault="00C04064" w:rsidP="00C04064">
            <w:pPr>
              <w:contextualSpacing/>
            </w:pPr>
          </w:p>
        </w:tc>
        <w:tc>
          <w:tcPr>
            <w:tcW w:w="992" w:type="dxa"/>
            <w:tcBorders>
              <w:top w:val="nil"/>
              <w:left w:val="nil"/>
              <w:bottom w:val="nil"/>
              <w:right w:val="nil"/>
            </w:tcBorders>
            <w:shd w:val="clear" w:color="auto" w:fill="auto"/>
            <w:noWrap/>
            <w:vAlign w:val="center"/>
          </w:tcPr>
          <w:p w14:paraId="40AD9631" w14:textId="77777777" w:rsidR="00C04064" w:rsidRPr="00061491" w:rsidRDefault="00C04064" w:rsidP="00C04064">
            <w:pPr>
              <w:contextualSpacing/>
              <w:jc w:val="right"/>
            </w:pPr>
          </w:p>
        </w:tc>
        <w:tc>
          <w:tcPr>
            <w:tcW w:w="851" w:type="dxa"/>
            <w:tcBorders>
              <w:top w:val="nil"/>
              <w:left w:val="nil"/>
              <w:bottom w:val="nil"/>
              <w:right w:val="nil"/>
            </w:tcBorders>
            <w:shd w:val="clear" w:color="auto" w:fill="auto"/>
            <w:noWrap/>
            <w:vAlign w:val="center"/>
          </w:tcPr>
          <w:p w14:paraId="5E679FC1" w14:textId="77777777" w:rsidR="00C04064" w:rsidRPr="00061491" w:rsidRDefault="00C04064" w:rsidP="00C04064">
            <w:pPr>
              <w:contextualSpacing/>
            </w:pPr>
          </w:p>
        </w:tc>
      </w:tr>
      <w:tr w:rsidR="00C04064" w:rsidRPr="00061491" w14:paraId="4A03E9E4" w14:textId="77777777" w:rsidTr="00BC211D">
        <w:trPr>
          <w:cantSplit/>
          <w:trHeight w:val="283"/>
          <w:jc w:val="center"/>
        </w:trPr>
        <w:tc>
          <w:tcPr>
            <w:tcW w:w="1711" w:type="dxa"/>
            <w:vMerge w:val="restart"/>
            <w:tcBorders>
              <w:top w:val="nil"/>
              <w:left w:val="nil"/>
              <w:right w:val="nil"/>
            </w:tcBorders>
            <w:shd w:val="clear" w:color="auto" w:fill="auto"/>
          </w:tcPr>
          <w:p w14:paraId="6EF5D7D1" w14:textId="23C32D6E" w:rsidR="00C04064" w:rsidRPr="00061491" w:rsidRDefault="00C04064" w:rsidP="00C04064">
            <w:pPr>
              <w:spacing w:after="0" w:line="240" w:lineRule="auto"/>
              <w:jc w:val="center"/>
              <w:rPr>
                <w:rFonts w:eastAsia="Times New Roman" w:cstheme="minorHAnsi"/>
                <w:color w:val="000000"/>
                <w:lang w:eastAsia="en-GB"/>
              </w:rPr>
            </w:pPr>
            <w:r w:rsidRPr="00061491">
              <w:rPr>
                <w:rFonts w:eastAsia="Times New Roman" w:cstheme="minorHAnsi"/>
                <w:color w:val="000000"/>
                <w:lang w:eastAsia="en-GB"/>
              </w:rPr>
              <w:t>UN Region</w:t>
            </w:r>
          </w:p>
        </w:tc>
        <w:tc>
          <w:tcPr>
            <w:tcW w:w="2835" w:type="dxa"/>
            <w:tcBorders>
              <w:top w:val="nil"/>
              <w:left w:val="nil"/>
              <w:bottom w:val="nil"/>
              <w:right w:val="nil"/>
            </w:tcBorders>
            <w:shd w:val="clear" w:color="auto" w:fill="auto"/>
            <w:noWrap/>
            <w:vAlign w:val="bottom"/>
          </w:tcPr>
          <w:p w14:paraId="68655ED1" w14:textId="4D60EBC6"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Central Asia</w:t>
            </w:r>
          </w:p>
        </w:tc>
        <w:tc>
          <w:tcPr>
            <w:tcW w:w="893" w:type="dxa"/>
            <w:tcBorders>
              <w:top w:val="nil"/>
              <w:left w:val="nil"/>
              <w:bottom w:val="nil"/>
              <w:right w:val="nil"/>
            </w:tcBorders>
            <w:shd w:val="clear" w:color="auto" w:fill="auto"/>
            <w:vAlign w:val="bottom"/>
          </w:tcPr>
          <w:p w14:paraId="791E97AA" w14:textId="1A41E692" w:rsidR="00C04064" w:rsidRPr="00061491" w:rsidRDefault="00C04064" w:rsidP="00C04064">
            <w:pPr>
              <w:contextualSpacing/>
              <w:jc w:val="center"/>
            </w:pPr>
            <w:r>
              <w:rPr>
                <w:rFonts w:ascii="Calibri" w:hAnsi="Calibri" w:cs="Calibri"/>
                <w:color w:val="000000"/>
              </w:rPr>
              <w:t>48.61</w:t>
            </w:r>
          </w:p>
        </w:tc>
        <w:tc>
          <w:tcPr>
            <w:tcW w:w="940" w:type="dxa"/>
            <w:tcBorders>
              <w:top w:val="nil"/>
              <w:left w:val="nil"/>
              <w:bottom w:val="nil"/>
              <w:right w:val="nil"/>
            </w:tcBorders>
            <w:shd w:val="clear" w:color="auto" w:fill="auto"/>
            <w:noWrap/>
            <w:vAlign w:val="bottom"/>
          </w:tcPr>
          <w:p w14:paraId="25AD4E85" w14:textId="6D372822" w:rsidR="00C04064" w:rsidRPr="00061491" w:rsidRDefault="00C04064" w:rsidP="00C04064">
            <w:pPr>
              <w:contextualSpacing/>
              <w:jc w:val="right"/>
            </w:pPr>
            <w:r>
              <w:rPr>
                <w:rFonts w:ascii="Calibri" w:hAnsi="Calibri" w:cs="Calibri"/>
                <w:color w:val="000000"/>
              </w:rPr>
              <w:t>82,632</w:t>
            </w:r>
          </w:p>
        </w:tc>
        <w:tc>
          <w:tcPr>
            <w:tcW w:w="851" w:type="dxa"/>
            <w:tcBorders>
              <w:top w:val="nil"/>
              <w:left w:val="nil"/>
              <w:bottom w:val="nil"/>
              <w:right w:val="nil"/>
            </w:tcBorders>
            <w:shd w:val="clear" w:color="auto" w:fill="auto"/>
            <w:vAlign w:val="bottom"/>
          </w:tcPr>
          <w:p w14:paraId="04A9FE3D" w14:textId="780B89EC" w:rsidR="00C04064" w:rsidRPr="00061491" w:rsidRDefault="00C04064" w:rsidP="00C04064">
            <w:pPr>
              <w:contextualSpacing/>
            </w:pPr>
            <w:r>
              <w:rPr>
                <w:rFonts w:ascii="Calibri" w:hAnsi="Calibri" w:cs="Calibri"/>
                <w:color w:val="000000"/>
              </w:rPr>
              <w:t>(35.6)</w:t>
            </w:r>
          </w:p>
        </w:tc>
        <w:tc>
          <w:tcPr>
            <w:tcW w:w="992" w:type="dxa"/>
            <w:tcBorders>
              <w:top w:val="nil"/>
              <w:left w:val="nil"/>
              <w:bottom w:val="nil"/>
              <w:right w:val="nil"/>
            </w:tcBorders>
            <w:shd w:val="clear" w:color="auto" w:fill="auto"/>
            <w:noWrap/>
            <w:vAlign w:val="bottom"/>
          </w:tcPr>
          <w:p w14:paraId="088B2D4D" w14:textId="6DB72063" w:rsidR="00C04064" w:rsidRPr="00061491" w:rsidRDefault="00C04064" w:rsidP="00C04064">
            <w:pPr>
              <w:contextualSpacing/>
              <w:jc w:val="right"/>
            </w:pPr>
            <w:r>
              <w:rPr>
                <w:rFonts w:ascii="Calibri" w:hAnsi="Calibri" w:cs="Calibri"/>
                <w:color w:val="000000"/>
              </w:rPr>
              <w:t>42,971</w:t>
            </w:r>
          </w:p>
        </w:tc>
        <w:tc>
          <w:tcPr>
            <w:tcW w:w="851" w:type="dxa"/>
            <w:tcBorders>
              <w:top w:val="nil"/>
              <w:left w:val="nil"/>
              <w:bottom w:val="nil"/>
              <w:right w:val="nil"/>
            </w:tcBorders>
            <w:shd w:val="clear" w:color="auto" w:fill="auto"/>
            <w:vAlign w:val="bottom"/>
          </w:tcPr>
          <w:p w14:paraId="5E558CDB" w14:textId="25626755" w:rsidR="00C04064" w:rsidRPr="00061491" w:rsidRDefault="00C04064" w:rsidP="00C04064">
            <w:pPr>
              <w:contextualSpacing/>
            </w:pPr>
            <w:r>
              <w:rPr>
                <w:rFonts w:ascii="Calibri" w:hAnsi="Calibri" w:cs="Calibri"/>
                <w:color w:val="000000"/>
              </w:rPr>
              <w:t>(28.4)</w:t>
            </w:r>
          </w:p>
        </w:tc>
        <w:tc>
          <w:tcPr>
            <w:tcW w:w="992" w:type="dxa"/>
            <w:tcBorders>
              <w:top w:val="nil"/>
              <w:left w:val="nil"/>
              <w:bottom w:val="nil"/>
              <w:right w:val="nil"/>
            </w:tcBorders>
            <w:shd w:val="clear" w:color="auto" w:fill="auto"/>
            <w:noWrap/>
            <w:vAlign w:val="bottom"/>
          </w:tcPr>
          <w:p w14:paraId="13099C02" w14:textId="4B22FAF9" w:rsidR="00C04064" w:rsidRPr="00061491" w:rsidRDefault="00C04064" w:rsidP="00C04064">
            <w:pPr>
              <w:contextualSpacing/>
              <w:jc w:val="right"/>
            </w:pPr>
            <w:r>
              <w:rPr>
                <w:rFonts w:ascii="Calibri" w:hAnsi="Calibri" w:cs="Calibri"/>
                <w:color w:val="000000"/>
              </w:rPr>
              <w:t>-39,661</w:t>
            </w:r>
          </w:p>
        </w:tc>
        <w:tc>
          <w:tcPr>
            <w:tcW w:w="851" w:type="dxa"/>
            <w:tcBorders>
              <w:top w:val="nil"/>
              <w:left w:val="nil"/>
              <w:bottom w:val="nil"/>
              <w:right w:val="nil"/>
            </w:tcBorders>
            <w:shd w:val="clear" w:color="auto" w:fill="auto"/>
            <w:noWrap/>
            <w:vAlign w:val="bottom"/>
          </w:tcPr>
          <w:p w14:paraId="72B2A229" w14:textId="18030D28" w:rsidR="00C04064" w:rsidRPr="00061491" w:rsidRDefault="00C04064" w:rsidP="00C04064">
            <w:pPr>
              <w:contextualSpacing/>
            </w:pPr>
            <w:r>
              <w:rPr>
                <w:rFonts w:ascii="Calibri" w:hAnsi="Calibri" w:cs="Calibri"/>
                <w:color w:val="000000"/>
              </w:rPr>
              <w:t>(-48)</w:t>
            </w:r>
          </w:p>
        </w:tc>
      </w:tr>
      <w:tr w:rsidR="00C04064" w:rsidRPr="00061491" w14:paraId="6A7E582D" w14:textId="77777777" w:rsidTr="00BC211D">
        <w:trPr>
          <w:cantSplit/>
          <w:trHeight w:val="283"/>
          <w:jc w:val="center"/>
        </w:trPr>
        <w:tc>
          <w:tcPr>
            <w:tcW w:w="1711" w:type="dxa"/>
            <w:vMerge/>
            <w:tcBorders>
              <w:left w:val="nil"/>
              <w:right w:val="nil"/>
            </w:tcBorders>
            <w:shd w:val="clear" w:color="auto" w:fill="auto"/>
            <w:vAlign w:val="center"/>
          </w:tcPr>
          <w:p w14:paraId="1330B85B"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4F1D3D72" w14:textId="481C842F"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sia</w:t>
            </w:r>
          </w:p>
        </w:tc>
        <w:tc>
          <w:tcPr>
            <w:tcW w:w="893" w:type="dxa"/>
            <w:tcBorders>
              <w:top w:val="nil"/>
              <w:left w:val="nil"/>
              <w:bottom w:val="nil"/>
              <w:right w:val="nil"/>
            </w:tcBorders>
            <w:shd w:val="clear" w:color="auto" w:fill="auto"/>
            <w:vAlign w:val="bottom"/>
          </w:tcPr>
          <w:p w14:paraId="1D0C8BAF" w14:textId="0907D1F3" w:rsidR="00C04064" w:rsidRPr="00061491" w:rsidRDefault="00C04064" w:rsidP="00C04064">
            <w:pPr>
              <w:contextualSpacing/>
              <w:jc w:val="center"/>
            </w:pPr>
            <w:r>
              <w:rPr>
                <w:rFonts w:ascii="Calibri" w:hAnsi="Calibri" w:cs="Calibri"/>
                <w:color w:val="000000"/>
              </w:rPr>
              <w:t>19.39</w:t>
            </w:r>
          </w:p>
        </w:tc>
        <w:tc>
          <w:tcPr>
            <w:tcW w:w="940" w:type="dxa"/>
            <w:tcBorders>
              <w:top w:val="nil"/>
              <w:left w:val="nil"/>
              <w:bottom w:val="nil"/>
              <w:right w:val="nil"/>
            </w:tcBorders>
            <w:shd w:val="clear" w:color="auto" w:fill="auto"/>
            <w:noWrap/>
            <w:vAlign w:val="bottom"/>
          </w:tcPr>
          <w:p w14:paraId="055784A1" w14:textId="0C0E06B6" w:rsidR="00C04064" w:rsidRPr="00061491" w:rsidRDefault="00C04064" w:rsidP="00C04064">
            <w:pPr>
              <w:contextualSpacing/>
              <w:jc w:val="right"/>
            </w:pPr>
            <w:r>
              <w:rPr>
                <w:rFonts w:ascii="Calibri" w:hAnsi="Calibri" w:cs="Calibri"/>
                <w:color w:val="000000"/>
              </w:rPr>
              <w:t>48,823</w:t>
            </w:r>
          </w:p>
        </w:tc>
        <w:tc>
          <w:tcPr>
            <w:tcW w:w="851" w:type="dxa"/>
            <w:tcBorders>
              <w:top w:val="nil"/>
              <w:left w:val="nil"/>
              <w:bottom w:val="nil"/>
              <w:right w:val="nil"/>
            </w:tcBorders>
            <w:shd w:val="clear" w:color="auto" w:fill="auto"/>
            <w:vAlign w:val="bottom"/>
          </w:tcPr>
          <w:p w14:paraId="0987D5FB" w14:textId="112426C6" w:rsidR="00C04064" w:rsidRPr="00061491" w:rsidRDefault="00C04064" w:rsidP="00C04064">
            <w:pPr>
              <w:contextualSpacing/>
            </w:pPr>
            <w:r>
              <w:rPr>
                <w:rFonts w:ascii="Calibri" w:hAnsi="Calibri" w:cs="Calibri"/>
                <w:color w:val="000000"/>
              </w:rPr>
              <w:t>(21.1)</w:t>
            </w:r>
          </w:p>
        </w:tc>
        <w:tc>
          <w:tcPr>
            <w:tcW w:w="992" w:type="dxa"/>
            <w:tcBorders>
              <w:top w:val="nil"/>
              <w:left w:val="nil"/>
              <w:bottom w:val="nil"/>
              <w:right w:val="nil"/>
            </w:tcBorders>
            <w:shd w:val="clear" w:color="auto" w:fill="auto"/>
            <w:noWrap/>
            <w:vAlign w:val="bottom"/>
          </w:tcPr>
          <w:p w14:paraId="3B28A838" w14:textId="32F02550" w:rsidR="00C04064" w:rsidRPr="00061491" w:rsidRDefault="00C04064" w:rsidP="00C04064">
            <w:pPr>
              <w:contextualSpacing/>
              <w:jc w:val="right"/>
            </w:pPr>
            <w:r>
              <w:rPr>
                <w:rFonts w:ascii="Calibri" w:hAnsi="Calibri" w:cs="Calibri"/>
                <w:color w:val="000000"/>
              </w:rPr>
              <w:t>35,008</w:t>
            </w:r>
          </w:p>
        </w:tc>
        <w:tc>
          <w:tcPr>
            <w:tcW w:w="851" w:type="dxa"/>
            <w:tcBorders>
              <w:top w:val="nil"/>
              <w:left w:val="nil"/>
              <w:bottom w:val="nil"/>
              <w:right w:val="nil"/>
            </w:tcBorders>
            <w:shd w:val="clear" w:color="auto" w:fill="auto"/>
            <w:vAlign w:val="bottom"/>
          </w:tcPr>
          <w:p w14:paraId="21CA425D" w14:textId="41D44E6C" w:rsidR="00C04064" w:rsidRPr="00061491" w:rsidRDefault="00C04064" w:rsidP="00C04064">
            <w:pPr>
              <w:contextualSpacing/>
            </w:pPr>
            <w:r>
              <w:rPr>
                <w:rFonts w:ascii="Calibri" w:hAnsi="Calibri" w:cs="Calibri"/>
                <w:color w:val="000000"/>
              </w:rPr>
              <w:t>(23.1)</w:t>
            </w:r>
          </w:p>
        </w:tc>
        <w:tc>
          <w:tcPr>
            <w:tcW w:w="992" w:type="dxa"/>
            <w:tcBorders>
              <w:top w:val="nil"/>
              <w:left w:val="nil"/>
              <w:bottom w:val="nil"/>
              <w:right w:val="nil"/>
            </w:tcBorders>
            <w:shd w:val="clear" w:color="auto" w:fill="auto"/>
            <w:noWrap/>
            <w:vAlign w:val="bottom"/>
          </w:tcPr>
          <w:p w14:paraId="6760B157" w14:textId="08D14F58" w:rsidR="00C04064" w:rsidRPr="00061491" w:rsidRDefault="00C04064" w:rsidP="00C04064">
            <w:pPr>
              <w:contextualSpacing/>
              <w:jc w:val="right"/>
            </w:pPr>
            <w:r>
              <w:rPr>
                <w:rFonts w:ascii="Calibri" w:hAnsi="Calibri" w:cs="Calibri"/>
                <w:color w:val="000000"/>
              </w:rPr>
              <w:t>-13,814</w:t>
            </w:r>
          </w:p>
        </w:tc>
        <w:tc>
          <w:tcPr>
            <w:tcW w:w="851" w:type="dxa"/>
            <w:tcBorders>
              <w:top w:val="nil"/>
              <w:left w:val="nil"/>
              <w:bottom w:val="nil"/>
              <w:right w:val="nil"/>
            </w:tcBorders>
            <w:shd w:val="clear" w:color="auto" w:fill="auto"/>
            <w:noWrap/>
            <w:vAlign w:val="bottom"/>
          </w:tcPr>
          <w:p w14:paraId="0380425B" w14:textId="60DD88BB" w:rsidR="00C04064" w:rsidRPr="00061491" w:rsidRDefault="00C04064" w:rsidP="00C04064">
            <w:pPr>
              <w:contextualSpacing/>
            </w:pPr>
            <w:r>
              <w:rPr>
                <w:rFonts w:ascii="Calibri" w:hAnsi="Calibri" w:cs="Calibri"/>
                <w:color w:val="000000"/>
              </w:rPr>
              <w:t>(-28.3)</w:t>
            </w:r>
          </w:p>
        </w:tc>
      </w:tr>
      <w:tr w:rsidR="00C04064" w:rsidRPr="00061491" w14:paraId="7437F883" w14:textId="77777777" w:rsidTr="00BC211D">
        <w:trPr>
          <w:cantSplit/>
          <w:trHeight w:val="283"/>
          <w:jc w:val="center"/>
        </w:trPr>
        <w:tc>
          <w:tcPr>
            <w:tcW w:w="1711" w:type="dxa"/>
            <w:vMerge/>
            <w:tcBorders>
              <w:left w:val="nil"/>
              <w:right w:val="nil"/>
            </w:tcBorders>
            <w:shd w:val="clear" w:color="auto" w:fill="auto"/>
            <w:vAlign w:val="center"/>
          </w:tcPr>
          <w:p w14:paraId="0C099C41"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67BC1E49" w14:textId="2DD35CC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frica</w:t>
            </w:r>
          </w:p>
        </w:tc>
        <w:tc>
          <w:tcPr>
            <w:tcW w:w="893" w:type="dxa"/>
            <w:tcBorders>
              <w:top w:val="nil"/>
              <w:left w:val="nil"/>
              <w:bottom w:val="nil"/>
              <w:right w:val="nil"/>
            </w:tcBorders>
            <w:shd w:val="clear" w:color="auto" w:fill="auto"/>
            <w:vAlign w:val="bottom"/>
          </w:tcPr>
          <w:p w14:paraId="3590FD2F" w14:textId="209A2464" w:rsidR="00C04064" w:rsidRPr="00061491" w:rsidRDefault="00C04064" w:rsidP="00C04064">
            <w:pPr>
              <w:contextualSpacing/>
              <w:jc w:val="center"/>
            </w:pPr>
            <w:r>
              <w:rPr>
                <w:rFonts w:ascii="Calibri" w:hAnsi="Calibri" w:cs="Calibri"/>
                <w:color w:val="000000"/>
              </w:rPr>
              <w:t>18.21</w:t>
            </w:r>
          </w:p>
        </w:tc>
        <w:tc>
          <w:tcPr>
            <w:tcW w:w="940" w:type="dxa"/>
            <w:tcBorders>
              <w:top w:val="nil"/>
              <w:left w:val="nil"/>
              <w:bottom w:val="nil"/>
              <w:right w:val="nil"/>
            </w:tcBorders>
            <w:shd w:val="clear" w:color="auto" w:fill="auto"/>
            <w:noWrap/>
            <w:vAlign w:val="bottom"/>
          </w:tcPr>
          <w:p w14:paraId="164DC84C" w14:textId="5472E6B8" w:rsidR="00C04064" w:rsidRPr="00061491" w:rsidRDefault="00C04064" w:rsidP="00C04064">
            <w:pPr>
              <w:contextualSpacing/>
              <w:jc w:val="right"/>
            </w:pPr>
            <w:r>
              <w:rPr>
                <w:rFonts w:ascii="Calibri" w:hAnsi="Calibri" w:cs="Calibri"/>
                <w:color w:val="000000"/>
              </w:rPr>
              <w:t>9,466</w:t>
            </w:r>
          </w:p>
        </w:tc>
        <w:tc>
          <w:tcPr>
            <w:tcW w:w="851" w:type="dxa"/>
            <w:tcBorders>
              <w:top w:val="nil"/>
              <w:left w:val="nil"/>
              <w:bottom w:val="nil"/>
              <w:right w:val="nil"/>
            </w:tcBorders>
            <w:shd w:val="clear" w:color="auto" w:fill="auto"/>
            <w:vAlign w:val="bottom"/>
          </w:tcPr>
          <w:p w14:paraId="4109C561" w14:textId="570A0B3E" w:rsidR="00C04064" w:rsidRPr="00061491" w:rsidRDefault="00C04064" w:rsidP="00C04064">
            <w:pPr>
              <w:contextualSpacing/>
            </w:pPr>
            <w:r>
              <w:rPr>
                <w:rFonts w:ascii="Calibri" w:hAnsi="Calibri" w:cs="Calibri"/>
                <w:color w:val="000000"/>
              </w:rPr>
              <w:t>(4.1)</w:t>
            </w:r>
          </w:p>
        </w:tc>
        <w:tc>
          <w:tcPr>
            <w:tcW w:w="992" w:type="dxa"/>
            <w:tcBorders>
              <w:top w:val="nil"/>
              <w:left w:val="nil"/>
              <w:bottom w:val="nil"/>
              <w:right w:val="nil"/>
            </w:tcBorders>
            <w:shd w:val="clear" w:color="auto" w:fill="auto"/>
            <w:noWrap/>
            <w:vAlign w:val="bottom"/>
          </w:tcPr>
          <w:p w14:paraId="2EE5F5CD" w14:textId="375E20AA" w:rsidR="00C04064" w:rsidRPr="00061491" w:rsidRDefault="00C04064" w:rsidP="00C04064">
            <w:pPr>
              <w:contextualSpacing/>
              <w:jc w:val="right"/>
            </w:pPr>
            <w:r>
              <w:rPr>
                <w:rFonts w:ascii="Calibri" w:hAnsi="Calibri" w:cs="Calibri"/>
                <w:color w:val="000000"/>
              </w:rPr>
              <w:t>5,749</w:t>
            </w:r>
          </w:p>
        </w:tc>
        <w:tc>
          <w:tcPr>
            <w:tcW w:w="851" w:type="dxa"/>
            <w:tcBorders>
              <w:top w:val="nil"/>
              <w:left w:val="nil"/>
              <w:bottom w:val="nil"/>
              <w:right w:val="nil"/>
            </w:tcBorders>
            <w:shd w:val="clear" w:color="auto" w:fill="auto"/>
            <w:vAlign w:val="bottom"/>
          </w:tcPr>
          <w:p w14:paraId="471391F6" w14:textId="3117FD1D" w:rsidR="00C04064" w:rsidRPr="00061491" w:rsidRDefault="00C04064" w:rsidP="00C04064">
            <w:pPr>
              <w:contextualSpacing/>
            </w:pPr>
            <w:r>
              <w:rPr>
                <w:rFonts w:ascii="Calibri" w:hAnsi="Calibri" w:cs="Calibri"/>
                <w:color w:val="000000"/>
              </w:rPr>
              <w:t>(3.8)</w:t>
            </w:r>
          </w:p>
        </w:tc>
        <w:tc>
          <w:tcPr>
            <w:tcW w:w="992" w:type="dxa"/>
            <w:tcBorders>
              <w:top w:val="nil"/>
              <w:left w:val="nil"/>
              <w:bottom w:val="nil"/>
              <w:right w:val="nil"/>
            </w:tcBorders>
            <w:shd w:val="clear" w:color="auto" w:fill="auto"/>
            <w:noWrap/>
            <w:vAlign w:val="bottom"/>
          </w:tcPr>
          <w:p w14:paraId="54D37810" w14:textId="005615D5" w:rsidR="00C04064" w:rsidRPr="00061491" w:rsidRDefault="00C04064" w:rsidP="00C04064">
            <w:pPr>
              <w:contextualSpacing/>
              <w:jc w:val="right"/>
            </w:pPr>
            <w:r>
              <w:rPr>
                <w:rFonts w:ascii="Calibri" w:hAnsi="Calibri" w:cs="Calibri"/>
                <w:color w:val="000000"/>
              </w:rPr>
              <w:t>-3,717</w:t>
            </w:r>
          </w:p>
        </w:tc>
        <w:tc>
          <w:tcPr>
            <w:tcW w:w="851" w:type="dxa"/>
            <w:tcBorders>
              <w:top w:val="nil"/>
              <w:left w:val="nil"/>
              <w:bottom w:val="nil"/>
              <w:right w:val="nil"/>
            </w:tcBorders>
            <w:shd w:val="clear" w:color="auto" w:fill="auto"/>
            <w:noWrap/>
            <w:vAlign w:val="bottom"/>
          </w:tcPr>
          <w:p w14:paraId="4FB1D4A7" w14:textId="01904D1F" w:rsidR="00C04064" w:rsidRPr="00061491" w:rsidRDefault="00C04064" w:rsidP="00C04064">
            <w:pPr>
              <w:contextualSpacing/>
            </w:pPr>
            <w:r>
              <w:rPr>
                <w:rFonts w:ascii="Calibri" w:hAnsi="Calibri" w:cs="Calibri"/>
                <w:color w:val="000000"/>
              </w:rPr>
              <w:t>(-39.3)</w:t>
            </w:r>
          </w:p>
        </w:tc>
      </w:tr>
      <w:tr w:rsidR="00C04064" w:rsidRPr="00061491" w14:paraId="2092BC67" w14:textId="77777777" w:rsidTr="00BC211D">
        <w:trPr>
          <w:cantSplit/>
          <w:trHeight w:val="283"/>
          <w:jc w:val="center"/>
        </w:trPr>
        <w:tc>
          <w:tcPr>
            <w:tcW w:w="1711" w:type="dxa"/>
            <w:vMerge/>
            <w:tcBorders>
              <w:left w:val="nil"/>
              <w:right w:val="nil"/>
            </w:tcBorders>
            <w:shd w:val="clear" w:color="auto" w:fill="auto"/>
            <w:vAlign w:val="center"/>
          </w:tcPr>
          <w:p w14:paraId="22459E5F"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63D961D3" w14:textId="17EB4F58"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iddle Africa</w:t>
            </w:r>
          </w:p>
        </w:tc>
        <w:tc>
          <w:tcPr>
            <w:tcW w:w="893" w:type="dxa"/>
            <w:tcBorders>
              <w:top w:val="nil"/>
              <w:left w:val="nil"/>
              <w:bottom w:val="nil"/>
              <w:right w:val="nil"/>
            </w:tcBorders>
            <w:shd w:val="clear" w:color="auto" w:fill="auto"/>
            <w:vAlign w:val="bottom"/>
          </w:tcPr>
          <w:p w14:paraId="582D343E" w14:textId="394FA3D8" w:rsidR="00C04064" w:rsidRPr="00061491" w:rsidRDefault="00C04064" w:rsidP="00C04064">
            <w:pPr>
              <w:contextualSpacing/>
              <w:jc w:val="center"/>
            </w:pPr>
            <w:r>
              <w:rPr>
                <w:rFonts w:ascii="Calibri" w:hAnsi="Calibri" w:cs="Calibri"/>
                <w:color w:val="000000"/>
              </w:rPr>
              <w:t>12.38</w:t>
            </w:r>
          </w:p>
        </w:tc>
        <w:tc>
          <w:tcPr>
            <w:tcW w:w="940" w:type="dxa"/>
            <w:tcBorders>
              <w:top w:val="nil"/>
              <w:left w:val="nil"/>
              <w:bottom w:val="nil"/>
              <w:right w:val="nil"/>
            </w:tcBorders>
            <w:shd w:val="clear" w:color="auto" w:fill="auto"/>
            <w:noWrap/>
            <w:vAlign w:val="bottom"/>
          </w:tcPr>
          <w:p w14:paraId="593A1194" w14:textId="3F4D6F75" w:rsidR="00C04064" w:rsidRPr="00061491" w:rsidRDefault="00C04064" w:rsidP="00C04064">
            <w:pPr>
              <w:contextualSpacing/>
              <w:jc w:val="right"/>
            </w:pPr>
            <w:r>
              <w:rPr>
                <w:rFonts w:ascii="Calibri" w:hAnsi="Calibri" w:cs="Calibri"/>
                <w:color w:val="000000"/>
              </w:rPr>
              <w:t>2,183</w:t>
            </w:r>
          </w:p>
        </w:tc>
        <w:tc>
          <w:tcPr>
            <w:tcW w:w="851" w:type="dxa"/>
            <w:tcBorders>
              <w:top w:val="nil"/>
              <w:left w:val="nil"/>
              <w:bottom w:val="nil"/>
              <w:right w:val="nil"/>
            </w:tcBorders>
            <w:shd w:val="clear" w:color="auto" w:fill="auto"/>
            <w:vAlign w:val="bottom"/>
          </w:tcPr>
          <w:p w14:paraId="23C1398D" w14:textId="18B9BB1D" w:rsidR="00C04064" w:rsidRPr="00061491" w:rsidRDefault="00C04064" w:rsidP="00C04064">
            <w:pPr>
              <w:contextualSpacing/>
            </w:pPr>
            <w:r>
              <w:rPr>
                <w:rFonts w:ascii="Calibri" w:hAnsi="Calibri" w:cs="Calibri"/>
                <w:color w:val="000000"/>
              </w:rPr>
              <w:t>(0.9)</w:t>
            </w:r>
          </w:p>
        </w:tc>
        <w:tc>
          <w:tcPr>
            <w:tcW w:w="992" w:type="dxa"/>
            <w:tcBorders>
              <w:top w:val="nil"/>
              <w:left w:val="nil"/>
              <w:bottom w:val="nil"/>
              <w:right w:val="nil"/>
            </w:tcBorders>
            <w:shd w:val="clear" w:color="auto" w:fill="auto"/>
            <w:noWrap/>
            <w:vAlign w:val="bottom"/>
          </w:tcPr>
          <w:p w14:paraId="46C9A772" w14:textId="284C18AF" w:rsidR="00C04064" w:rsidRPr="00061491" w:rsidRDefault="00C04064" w:rsidP="00C04064">
            <w:pPr>
              <w:contextualSpacing/>
              <w:jc w:val="right"/>
            </w:pPr>
            <w:r>
              <w:rPr>
                <w:rFonts w:ascii="Calibri" w:hAnsi="Calibri" w:cs="Calibri"/>
                <w:color w:val="000000"/>
              </w:rPr>
              <w:t>1,242</w:t>
            </w:r>
          </w:p>
        </w:tc>
        <w:tc>
          <w:tcPr>
            <w:tcW w:w="851" w:type="dxa"/>
            <w:tcBorders>
              <w:top w:val="nil"/>
              <w:left w:val="nil"/>
              <w:bottom w:val="nil"/>
              <w:right w:val="nil"/>
            </w:tcBorders>
            <w:shd w:val="clear" w:color="auto" w:fill="auto"/>
            <w:vAlign w:val="bottom"/>
          </w:tcPr>
          <w:p w14:paraId="4129965B" w14:textId="0A5BC08D" w:rsidR="00C04064" w:rsidRPr="00061491" w:rsidRDefault="00C04064" w:rsidP="00C04064">
            <w:pPr>
              <w:contextualSpacing/>
            </w:pPr>
            <w:r>
              <w:rPr>
                <w:rFonts w:ascii="Calibri" w:hAnsi="Calibri" w:cs="Calibri"/>
                <w:color w:val="000000"/>
              </w:rPr>
              <w:t>(0.8)</w:t>
            </w:r>
          </w:p>
        </w:tc>
        <w:tc>
          <w:tcPr>
            <w:tcW w:w="992" w:type="dxa"/>
            <w:tcBorders>
              <w:top w:val="nil"/>
              <w:left w:val="nil"/>
              <w:bottom w:val="nil"/>
              <w:right w:val="nil"/>
            </w:tcBorders>
            <w:shd w:val="clear" w:color="auto" w:fill="auto"/>
            <w:noWrap/>
            <w:vAlign w:val="bottom"/>
          </w:tcPr>
          <w:p w14:paraId="737A0802" w14:textId="7CF6A5EE" w:rsidR="00C04064" w:rsidRPr="00061491" w:rsidRDefault="00C04064" w:rsidP="00C04064">
            <w:pPr>
              <w:contextualSpacing/>
              <w:jc w:val="right"/>
            </w:pPr>
            <w:r>
              <w:rPr>
                <w:rFonts w:ascii="Calibri" w:hAnsi="Calibri" w:cs="Calibri"/>
                <w:color w:val="000000"/>
              </w:rPr>
              <w:t>-941</w:t>
            </w:r>
          </w:p>
        </w:tc>
        <w:tc>
          <w:tcPr>
            <w:tcW w:w="851" w:type="dxa"/>
            <w:tcBorders>
              <w:top w:val="nil"/>
              <w:left w:val="nil"/>
              <w:bottom w:val="nil"/>
              <w:right w:val="nil"/>
            </w:tcBorders>
            <w:shd w:val="clear" w:color="auto" w:fill="auto"/>
            <w:noWrap/>
            <w:vAlign w:val="bottom"/>
          </w:tcPr>
          <w:p w14:paraId="2B922499" w14:textId="1D488AF5" w:rsidR="00C04064" w:rsidRPr="00061491" w:rsidRDefault="00C04064" w:rsidP="00C04064">
            <w:pPr>
              <w:contextualSpacing/>
            </w:pPr>
            <w:r>
              <w:rPr>
                <w:rFonts w:ascii="Calibri" w:hAnsi="Calibri" w:cs="Calibri"/>
                <w:color w:val="000000"/>
              </w:rPr>
              <w:t>(-43.1)</w:t>
            </w:r>
          </w:p>
        </w:tc>
      </w:tr>
      <w:tr w:rsidR="00C04064" w:rsidRPr="00061491" w14:paraId="46543680" w14:textId="77777777" w:rsidTr="00BC211D">
        <w:trPr>
          <w:cantSplit/>
          <w:trHeight w:val="283"/>
          <w:jc w:val="center"/>
        </w:trPr>
        <w:tc>
          <w:tcPr>
            <w:tcW w:w="1711" w:type="dxa"/>
            <w:vMerge/>
            <w:tcBorders>
              <w:left w:val="nil"/>
              <w:right w:val="nil"/>
            </w:tcBorders>
            <w:shd w:val="clear" w:color="auto" w:fill="auto"/>
            <w:vAlign w:val="center"/>
          </w:tcPr>
          <w:p w14:paraId="38528573"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50D651EF" w14:textId="03079746"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frica</w:t>
            </w:r>
          </w:p>
        </w:tc>
        <w:tc>
          <w:tcPr>
            <w:tcW w:w="893" w:type="dxa"/>
            <w:tcBorders>
              <w:top w:val="nil"/>
              <w:left w:val="nil"/>
              <w:bottom w:val="nil"/>
              <w:right w:val="nil"/>
            </w:tcBorders>
            <w:shd w:val="clear" w:color="auto" w:fill="auto"/>
            <w:vAlign w:val="bottom"/>
          </w:tcPr>
          <w:p w14:paraId="59E59B1B" w14:textId="554309BB" w:rsidR="00C04064" w:rsidRPr="00061491" w:rsidRDefault="00C04064" w:rsidP="00C04064">
            <w:pPr>
              <w:contextualSpacing/>
              <w:jc w:val="center"/>
            </w:pPr>
            <w:r>
              <w:rPr>
                <w:rFonts w:ascii="Calibri" w:hAnsi="Calibri" w:cs="Calibri"/>
                <w:color w:val="000000"/>
              </w:rPr>
              <w:t>11.52</w:t>
            </w:r>
          </w:p>
        </w:tc>
        <w:tc>
          <w:tcPr>
            <w:tcW w:w="940" w:type="dxa"/>
            <w:tcBorders>
              <w:top w:val="nil"/>
              <w:left w:val="nil"/>
              <w:bottom w:val="nil"/>
              <w:right w:val="nil"/>
            </w:tcBorders>
            <w:shd w:val="clear" w:color="auto" w:fill="auto"/>
            <w:noWrap/>
            <w:vAlign w:val="bottom"/>
          </w:tcPr>
          <w:p w14:paraId="587C34B9" w14:textId="07D938B6" w:rsidR="00C04064" w:rsidRPr="00061491" w:rsidRDefault="00C04064" w:rsidP="00C04064">
            <w:pPr>
              <w:contextualSpacing/>
              <w:jc w:val="right"/>
            </w:pPr>
            <w:r>
              <w:rPr>
                <w:rFonts w:ascii="Calibri" w:hAnsi="Calibri" w:cs="Calibri"/>
                <w:color w:val="000000"/>
              </w:rPr>
              <w:t>1,864</w:t>
            </w:r>
          </w:p>
        </w:tc>
        <w:tc>
          <w:tcPr>
            <w:tcW w:w="851" w:type="dxa"/>
            <w:tcBorders>
              <w:top w:val="nil"/>
              <w:left w:val="nil"/>
              <w:bottom w:val="nil"/>
              <w:right w:val="nil"/>
            </w:tcBorders>
            <w:shd w:val="clear" w:color="auto" w:fill="auto"/>
            <w:vAlign w:val="bottom"/>
          </w:tcPr>
          <w:p w14:paraId="2FFF75D9" w14:textId="33614634" w:rsidR="00C04064" w:rsidRPr="00061491" w:rsidRDefault="00C04064" w:rsidP="00C04064">
            <w:pPr>
              <w:contextualSpacing/>
            </w:pPr>
            <w:r>
              <w:rPr>
                <w:rFonts w:ascii="Calibri" w:hAnsi="Calibri" w:cs="Calibri"/>
                <w:color w:val="000000"/>
              </w:rPr>
              <w:t>(0.8)</w:t>
            </w:r>
          </w:p>
        </w:tc>
        <w:tc>
          <w:tcPr>
            <w:tcW w:w="992" w:type="dxa"/>
            <w:tcBorders>
              <w:top w:val="nil"/>
              <w:left w:val="nil"/>
              <w:bottom w:val="nil"/>
              <w:right w:val="nil"/>
            </w:tcBorders>
            <w:shd w:val="clear" w:color="auto" w:fill="auto"/>
            <w:noWrap/>
            <w:vAlign w:val="bottom"/>
          </w:tcPr>
          <w:p w14:paraId="7658DB19" w14:textId="35CF198D" w:rsidR="00C04064" w:rsidRPr="00061491" w:rsidRDefault="00C04064" w:rsidP="00C04064">
            <w:pPr>
              <w:contextualSpacing/>
              <w:jc w:val="right"/>
            </w:pPr>
            <w:r>
              <w:rPr>
                <w:rFonts w:ascii="Calibri" w:hAnsi="Calibri" w:cs="Calibri"/>
                <w:color w:val="000000"/>
              </w:rPr>
              <w:t>1,347</w:t>
            </w:r>
          </w:p>
        </w:tc>
        <w:tc>
          <w:tcPr>
            <w:tcW w:w="851" w:type="dxa"/>
            <w:tcBorders>
              <w:top w:val="nil"/>
              <w:left w:val="nil"/>
              <w:bottom w:val="nil"/>
              <w:right w:val="nil"/>
            </w:tcBorders>
            <w:shd w:val="clear" w:color="auto" w:fill="auto"/>
            <w:vAlign w:val="bottom"/>
          </w:tcPr>
          <w:p w14:paraId="49DA430B" w14:textId="6513F5D6" w:rsidR="00C04064" w:rsidRPr="00061491" w:rsidRDefault="00C04064" w:rsidP="00C04064">
            <w:pPr>
              <w:contextualSpacing/>
            </w:pPr>
            <w:r>
              <w:rPr>
                <w:rFonts w:ascii="Calibri" w:hAnsi="Calibri" w:cs="Calibri"/>
                <w:color w:val="000000"/>
              </w:rPr>
              <w:t>(0.9)</w:t>
            </w:r>
          </w:p>
        </w:tc>
        <w:tc>
          <w:tcPr>
            <w:tcW w:w="992" w:type="dxa"/>
            <w:tcBorders>
              <w:top w:val="nil"/>
              <w:left w:val="nil"/>
              <w:bottom w:val="nil"/>
              <w:right w:val="nil"/>
            </w:tcBorders>
            <w:shd w:val="clear" w:color="auto" w:fill="auto"/>
            <w:noWrap/>
            <w:vAlign w:val="bottom"/>
          </w:tcPr>
          <w:p w14:paraId="554AEBAA" w14:textId="49CAF4C0" w:rsidR="00C04064" w:rsidRPr="00061491" w:rsidRDefault="00C04064" w:rsidP="00C04064">
            <w:pPr>
              <w:contextualSpacing/>
              <w:jc w:val="right"/>
            </w:pPr>
            <w:r>
              <w:rPr>
                <w:rFonts w:ascii="Calibri" w:hAnsi="Calibri" w:cs="Calibri"/>
                <w:color w:val="000000"/>
              </w:rPr>
              <w:t>-517</w:t>
            </w:r>
          </w:p>
        </w:tc>
        <w:tc>
          <w:tcPr>
            <w:tcW w:w="851" w:type="dxa"/>
            <w:tcBorders>
              <w:top w:val="nil"/>
              <w:left w:val="nil"/>
              <w:bottom w:val="nil"/>
              <w:right w:val="nil"/>
            </w:tcBorders>
            <w:shd w:val="clear" w:color="auto" w:fill="auto"/>
            <w:noWrap/>
            <w:vAlign w:val="bottom"/>
          </w:tcPr>
          <w:p w14:paraId="363FBD76" w14:textId="0A1C33B5" w:rsidR="00C04064" w:rsidRPr="00061491" w:rsidRDefault="00C04064" w:rsidP="00C04064">
            <w:pPr>
              <w:contextualSpacing/>
            </w:pPr>
            <w:r>
              <w:rPr>
                <w:rFonts w:ascii="Calibri" w:hAnsi="Calibri" w:cs="Calibri"/>
                <w:color w:val="000000"/>
              </w:rPr>
              <w:t>(-27.7)</w:t>
            </w:r>
          </w:p>
        </w:tc>
      </w:tr>
      <w:tr w:rsidR="00C04064" w:rsidRPr="00061491" w14:paraId="0B7F3590" w14:textId="77777777" w:rsidTr="00BC211D">
        <w:trPr>
          <w:cantSplit/>
          <w:trHeight w:val="283"/>
          <w:jc w:val="center"/>
        </w:trPr>
        <w:tc>
          <w:tcPr>
            <w:tcW w:w="1711" w:type="dxa"/>
            <w:vMerge/>
            <w:tcBorders>
              <w:left w:val="nil"/>
              <w:right w:val="nil"/>
            </w:tcBorders>
            <w:shd w:val="clear" w:color="auto" w:fill="auto"/>
            <w:vAlign w:val="center"/>
          </w:tcPr>
          <w:p w14:paraId="27BBB627"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6747ADFD" w14:textId="76F864F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Africa</w:t>
            </w:r>
          </w:p>
        </w:tc>
        <w:tc>
          <w:tcPr>
            <w:tcW w:w="893" w:type="dxa"/>
            <w:tcBorders>
              <w:top w:val="nil"/>
              <w:left w:val="nil"/>
              <w:bottom w:val="nil"/>
              <w:right w:val="nil"/>
            </w:tcBorders>
            <w:shd w:val="clear" w:color="auto" w:fill="auto"/>
            <w:vAlign w:val="bottom"/>
          </w:tcPr>
          <w:p w14:paraId="1C668E16" w14:textId="3245689D" w:rsidR="00C04064" w:rsidRPr="00061491" w:rsidRDefault="00C04064" w:rsidP="00C04064">
            <w:pPr>
              <w:contextualSpacing/>
              <w:jc w:val="center"/>
            </w:pPr>
            <w:r>
              <w:rPr>
                <w:rFonts w:ascii="Calibri" w:hAnsi="Calibri" w:cs="Calibri"/>
                <w:color w:val="000000"/>
              </w:rPr>
              <w:t>11.19</w:t>
            </w:r>
          </w:p>
        </w:tc>
        <w:tc>
          <w:tcPr>
            <w:tcW w:w="940" w:type="dxa"/>
            <w:tcBorders>
              <w:top w:val="nil"/>
              <w:left w:val="nil"/>
              <w:bottom w:val="nil"/>
              <w:right w:val="nil"/>
            </w:tcBorders>
            <w:shd w:val="clear" w:color="auto" w:fill="auto"/>
            <w:noWrap/>
            <w:vAlign w:val="bottom"/>
          </w:tcPr>
          <w:p w14:paraId="25659F96" w14:textId="2BCB1AA4" w:rsidR="00C04064" w:rsidRPr="00061491" w:rsidRDefault="00C04064" w:rsidP="00C04064">
            <w:pPr>
              <w:contextualSpacing/>
              <w:jc w:val="right"/>
            </w:pPr>
            <w:r>
              <w:rPr>
                <w:rFonts w:ascii="Calibri" w:hAnsi="Calibri" w:cs="Calibri"/>
                <w:color w:val="000000"/>
              </w:rPr>
              <w:t>10,339</w:t>
            </w:r>
          </w:p>
        </w:tc>
        <w:tc>
          <w:tcPr>
            <w:tcW w:w="851" w:type="dxa"/>
            <w:tcBorders>
              <w:top w:val="nil"/>
              <w:left w:val="nil"/>
              <w:bottom w:val="nil"/>
              <w:right w:val="nil"/>
            </w:tcBorders>
            <w:shd w:val="clear" w:color="auto" w:fill="auto"/>
            <w:vAlign w:val="bottom"/>
          </w:tcPr>
          <w:p w14:paraId="46A7FCCE" w14:textId="29C9C39F" w:rsidR="00C04064" w:rsidRPr="00061491" w:rsidRDefault="00C04064" w:rsidP="00C04064">
            <w:pPr>
              <w:contextualSpacing/>
            </w:pPr>
            <w:r>
              <w:rPr>
                <w:rFonts w:ascii="Calibri" w:hAnsi="Calibri" w:cs="Calibri"/>
                <w:color w:val="000000"/>
              </w:rPr>
              <w:t>(4.5)</w:t>
            </w:r>
          </w:p>
        </w:tc>
        <w:tc>
          <w:tcPr>
            <w:tcW w:w="992" w:type="dxa"/>
            <w:tcBorders>
              <w:top w:val="nil"/>
              <w:left w:val="nil"/>
              <w:bottom w:val="nil"/>
              <w:right w:val="nil"/>
            </w:tcBorders>
            <w:shd w:val="clear" w:color="auto" w:fill="auto"/>
            <w:noWrap/>
            <w:vAlign w:val="bottom"/>
          </w:tcPr>
          <w:p w14:paraId="359A5755" w14:textId="3C626D86" w:rsidR="00C04064" w:rsidRPr="00061491" w:rsidRDefault="00C04064" w:rsidP="00C04064">
            <w:pPr>
              <w:contextualSpacing/>
              <w:jc w:val="right"/>
            </w:pPr>
            <w:r>
              <w:rPr>
                <w:rFonts w:ascii="Calibri" w:hAnsi="Calibri" w:cs="Calibri"/>
                <w:color w:val="000000"/>
              </w:rPr>
              <w:t>6,624</w:t>
            </w:r>
          </w:p>
        </w:tc>
        <w:tc>
          <w:tcPr>
            <w:tcW w:w="851" w:type="dxa"/>
            <w:tcBorders>
              <w:top w:val="nil"/>
              <w:left w:val="nil"/>
              <w:bottom w:val="nil"/>
              <w:right w:val="nil"/>
            </w:tcBorders>
            <w:shd w:val="clear" w:color="auto" w:fill="auto"/>
            <w:vAlign w:val="bottom"/>
          </w:tcPr>
          <w:p w14:paraId="7D153250" w14:textId="27108174" w:rsidR="00C04064" w:rsidRPr="00061491" w:rsidRDefault="00C04064" w:rsidP="00C04064">
            <w:pPr>
              <w:contextualSpacing/>
            </w:pPr>
            <w:r>
              <w:rPr>
                <w:rFonts w:ascii="Calibri" w:hAnsi="Calibri" w:cs="Calibri"/>
                <w:color w:val="000000"/>
              </w:rPr>
              <w:t>(4.4)</w:t>
            </w:r>
          </w:p>
        </w:tc>
        <w:tc>
          <w:tcPr>
            <w:tcW w:w="992" w:type="dxa"/>
            <w:tcBorders>
              <w:top w:val="nil"/>
              <w:left w:val="nil"/>
              <w:bottom w:val="nil"/>
              <w:right w:val="nil"/>
            </w:tcBorders>
            <w:shd w:val="clear" w:color="auto" w:fill="auto"/>
            <w:noWrap/>
            <w:vAlign w:val="bottom"/>
          </w:tcPr>
          <w:p w14:paraId="3138307B" w14:textId="3F42F577" w:rsidR="00C04064" w:rsidRPr="00061491" w:rsidRDefault="00C04064" w:rsidP="00C04064">
            <w:pPr>
              <w:contextualSpacing/>
              <w:jc w:val="right"/>
            </w:pPr>
            <w:r>
              <w:rPr>
                <w:rFonts w:ascii="Calibri" w:hAnsi="Calibri" w:cs="Calibri"/>
                <w:color w:val="000000"/>
              </w:rPr>
              <w:t>-3,715</w:t>
            </w:r>
          </w:p>
        </w:tc>
        <w:tc>
          <w:tcPr>
            <w:tcW w:w="851" w:type="dxa"/>
            <w:tcBorders>
              <w:top w:val="nil"/>
              <w:left w:val="nil"/>
              <w:bottom w:val="nil"/>
              <w:right w:val="nil"/>
            </w:tcBorders>
            <w:shd w:val="clear" w:color="auto" w:fill="auto"/>
            <w:noWrap/>
            <w:vAlign w:val="bottom"/>
          </w:tcPr>
          <w:p w14:paraId="53A8BD9E" w14:textId="06CFA429" w:rsidR="00C04064" w:rsidRPr="00061491" w:rsidRDefault="00C04064" w:rsidP="00C04064">
            <w:pPr>
              <w:contextualSpacing/>
            </w:pPr>
            <w:r>
              <w:rPr>
                <w:rFonts w:ascii="Calibri" w:hAnsi="Calibri" w:cs="Calibri"/>
                <w:color w:val="000000"/>
              </w:rPr>
              <w:t>(-35.9)</w:t>
            </w:r>
          </w:p>
        </w:tc>
      </w:tr>
      <w:tr w:rsidR="00C04064" w:rsidRPr="00061491" w14:paraId="39C0A135" w14:textId="77777777" w:rsidTr="00BC211D">
        <w:trPr>
          <w:cantSplit/>
          <w:trHeight w:val="283"/>
          <w:jc w:val="center"/>
        </w:trPr>
        <w:tc>
          <w:tcPr>
            <w:tcW w:w="1711" w:type="dxa"/>
            <w:vMerge/>
            <w:tcBorders>
              <w:left w:val="nil"/>
              <w:right w:val="nil"/>
            </w:tcBorders>
            <w:shd w:val="clear" w:color="auto" w:fill="auto"/>
            <w:vAlign w:val="center"/>
          </w:tcPr>
          <w:p w14:paraId="2A367CA7"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0758D402" w14:textId="66D968C6"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astern Asia</w:t>
            </w:r>
          </w:p>
        </w:tc>
        <w:tc>
          <w:tcPr>
            <w:tcW w:w="893" w:type="dxa"/>
            <w:tcBorders>
              <w:top w:val="nil"/>
              <w:left w:val="nil"/>
              <w:bottom w:val="nil"/>
              <w:right w:val="nil"/>
            </w:tcBorders>
            <w:shd w:val="clear" w:color="auto" w:fill="auto"/>
            <w:vAlign w:val="bottom"/>
          </w:tcPr>
          <w:p w14:paraId="644EF6B2" w14:textId="3D955064" w:rsidR="00C04064" w:rsidRPr="00061491" w:rsidRDefault="00C04064" w:rsidP="00C04064">
            <w:pPr>
              <w:contextualSpacing/>
              <w:jc w:val="center"/>
            </w:pPr>
            <w:r>
              <w:rPr>
                <w:rFonts w:ascii="Calibri" w:hAnsi="Calibri" w:cs="Calibri"/>
                <w:color w:val="000000"/>
              </w:rPr>
              <w:t>9.64</w:t>
            </w:r>
          </w:p>
        </w:tc>
        <w:tc>
          <w:tcPr>
            <w:tcW w:w="940" w:type="dxa"/>
            <w:tcBorders>
              <w:top w:val="nil"/>
              <w:left w:val="nil"/>
              <w:bottom w:val="nil"/>
              <w:right w:val="nil"/>
            </w:tcBorders>
            <w:shd w:val="clear" w:color="auto" w:fill="auto"/>
            <w:noWrap/>
            <w:vAlign w:val="bottom"/>
          </w:tcPr>
          <w:p w14:paraId="445AF7FC" w14:textId="2439EBB7" w:rsidR="00C04064" w:rsidRPr="00061491" w:rsidRDefault="00C04064" w:rsidP="00C04064">
            <w:pPr>
              <w:contextualSpacing/>
              <w:jc w:val="right"/>
            </w:pPr>
            <w:r>
              <w:rPr>
                <w:rFonts w:ascii="Calibri" w:hAnsi="Calibri" w:cs="Calibri"/>
                <w:color w:val="000000"/>
              </w:rPr>
              <w:t>12,030</w:t>
            </w:r>
          </w:p>
        </w:tc>
        <w:tc>
          <w:tcPr>
            <w:tcW w:w="851" w:type="dxa"/>
            <w:tcBorders>
              <w:top w:val="nil"/>
              <w:left w:val="nil"/>
              <w:bottom w:val="nil"/>
              <w:right w:val="nil"/>
            </w:tcBorders>
            <w:shd w:val="clear" w:color="auto" w:fill="auto"/>
            <w:vAlign w:val="bottom"/>
          </w:tcPr>
          <w:p w14:paraId="70E858E8" w14:textId="5D1487B9" w:rsidR="00C04064" w:rsidRPr="00061491" w:rsidRDefault="00C04064" w:rsidP="00C04064">
            <w:pPr>
              <w:contextualSpacing/>
            </w:pPr>
            <w:r>
              <w:rPr>
                <w:rFonts w:ascii="Calibri" w:hAnsi="Calibri" w:cs="Calibri"/>
                <w:color w:val="000000"/>
              </w:rPr>
              <w:t>(5.2)</w:t>
            </w:r>
          </w:p>
        </w:tc>
        <w:tc>
          <w:tcPr>
            <w:tcW w:w="992" w:type="dxa"/>
            <w:tcBorders>
              <w:top w:val="nil"/>
              <w:left w:val="nil"/>
              <w:bottom w:val="nil"/>
              <w:right w:val="nil"/>
            </w:tcBorders>
            <w:shd w:val="clear" w:color="auto" w:fill="auto"/>
            <w:noWrap/>
            <w:vAlign w:val="bottom"/>
          </w:tcPr>
          <w:p w14:paraId="1CA7BEBC" w14:textId="77A79F8B" w:rsidR="00C04064" w:rsidRPr="00061491" w:rsidRDefault="00C04064" w:rsidP="00C04064">
            <w:pPr>
              <w:contextualSpacing/>
              <w:jc w:val="right"/>
            </w:pPr>
            <w:r>
              <w:rPr>
                <w:rFonts w:ascii="Calibri" w:hAnsi="Calibri" w:cs="Calibri"/>
                <w:color w:val="000000"/>
              </w:rPr>
              <w:t>7,615</w:t>
            </w:r>
          </w:p>
        </w:tc>
        <w:tc>
          <w:tcPr>
            <w:tcW w:w="851" w:type="dxa"/>
            <w:tcBorders>
              <w:top w:val="nil"/>
              <w:left w:val="nil"/>
              <w:bottom w:val="nil"/>
              <w:right w:val="nil"/>
            </w:tcBorders>
            <w:shd w:val="clear" w:color="auto" w:fill="auto"/>
            <w:vAlign w:val="bottom"/>
          </w:tcPr>
          <w:p w14:paraId="6A4CEEE9" w14:textId="74A08171" w:rsidR="00C04064" w:rsidRPr="00061491" w:rsidRDefault="00C04064" w:rsidP="00C04064">
            <w:pPr>
              <w:contextualSpacing/>
            </w:pPr>
            <w:r>
              <w:rPr>
                <w:rFonts w:ascii="Calibri" w:hAnsi="Calibri" w:cs="Calibri"/>
                <w:color w:val="000000"/>
              </w:rPr>
              <w:t>(5.0)</w:t>
            </w:r>
          </w:p>
        </w:tc>
        <w:tc>
          <w:tcPr>
            <w:tcW w:w="992" w:type="dxa"/>
            <w:tcBorders>
              <w:top w:val="nil"/>
              <w:left w:val="nil"/>
              <w:bottom w:val="nil"/>
              <w:right w:val="nil"/>
            </w:tcBorders>
            <w:shd w:val="clear" w:color="auto" w:fill="auto"/>
            <w:noWrap/>
            <w:vAlign w:val="bottom"/>
          </w:tcPr>
          <w:p w14:paraId="24765ED3" w14:textId="4C92C642" w:rsidR="00C04064" w:rsidRPr="00061491" w:rsidRDefault="00C04064" w:rsidP="00C04064">
            <w:pPr>
              <w:contextualSpacing/>
              <w:jc w:val="right"/>
            </w:pPr>
            <w:r>
              <w:rPr>
                <w:rFonts w:ascii="Calibri" w:hAnsi="Calibri" w:cs="Calibri"/>
                <w:color w:val="000000"/>
              </w:rPr>
              <w:t>-4,416</w:t>
            </w:r>
          </w:p>
        </w:tc>
        <w:tc>
          <w:tcPr>
            <w:tcW w:w="851" w:type="dxa"/>
            <w:tcBorders>
              <w:top w:val="nil"/>
              <w:left w:val="nil"/>
              <w:bottom w:val="nil"/>
              <w:right w:val="nil"/>
            </w:tcBorders>
            <w:shd w:val="clear" w:color="auto" w:fill="auto"/>
            <w:noWrap/>
            <w:vAlign w:val="bottom"/>
          </w:tcPr>
          <w:p w14:paraId="6C2099FE" w14:textId="35CCB5B5" w:rsidR="00C04064" w:rsidRPr="00061491" w:rsidRDefault="00C04064" w:rsidP="00C04064">
            <w:pPr>
              <w:contextualSpacing/>
            </w:pPr>
            <w:r>
              <w:rPr>
                <w:rFonts w:ascii="Calibri" w:hAnsi="Calibri" w:cs="Calibri"/>
                <w:color w:val="000000"/>
              </w:rPr>
              <w:t>(-36.7)</w:t>
            </w:r>
          </w:p>
        </w:tc>
      </w:tr>
      <w:tr w:rsidR="00C04064" w:rsidRPr="00061491" w14:paraId="662882E9" w14:textId="77777777" w:rsidTr="00BC211D">
        <w:trPr>
          <w:cantSplit/>
          <w:trHeight w:val="283"/>
          <w:jc w:val="center"/>
        </w:trPr>
        <w:tc>
          <w:tcPr>
            <w:tcW w:w="1711" w:type="dxa"/>
            <w:vMerge/>
            <w:tcBorders>
              <w:left w:val="nil"/>
              <w:right w:val="nil"/>
            </w:tcBorders>
            <w:shd w:val="clear" w:color="auto" w:fill="auto"/>
            <w:vAlign w:val="center"/>
          </w:tcPr>
          <w:p w14:paraId="2DF53284"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329FB7A3" w14:textId="7D9FD842"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atin America &amp; Caribbean</w:t>
            </w:r>
          </w:p>
        </w:tc>
        <w:tc>
          <w:tcPr>
            <w:tcW w:w="893" w:type="dxa"/>
            <w:tcBorders>
              <w:top w:val="nil"/>
              <w:left w:val="nil"/>
              <w:bottom w:val="nil"/>
              <w:right w:val="nil"/>
            </w:tcBorders>
            <w:shd w:val="clear" w:color="auto" w:fill="auto"/>
            <w:vAlign w:val="bottom"/>
          </w:tcPr>
          <w:p w14:paraId="323829AC" w14:textId="509E5A8A" w:rsidR="00C04064" w:rsidRPr="00061491" w:rsidRDefault="00C04064" w:rsidP="00C04064">
            <w:pPr>
              <w:contextualSpacing/>
              <w:jc w:val="center"/>
            </w:pPr>
            <w:r>
              <w:rPr>
                <w:rFonts w:ascii="Calibri" w:hAnsi="Calibri" w:cs="Calibri"/>
                <w:color w:val="000000"/>
              </w:rPr>
              <w:t>5.29</w:t>
            </w:r>
          </w:p>
        </w:tc>
        <w:tc>
          <w:tcPr>
            <w:tcW w:w="940" w:type="dxa"/>
            <w:tcBorders>
              <w:top w:val="nil"/>
              <w:left w:val="nil"/>
              <w:bottom w:val="nil"/>
              <w:right w:val="nil"/>
            </w:tcBorders>
            <w:shd w:val="clear" w:color="auto" w:fill="auto"/>
            <w:noWrap/>
            <w:vAlign w:val="bottom"/>
          </w:tcPr>
          <w:p w14:paraId="2FA38806" w14:textId="66043972" w:rsidR="00C04064" w:rsidRPr="00061491" w:rsidRDefault="00C04064" w:rsidP="00C04064">
            <w:pPr>
              <w:contextualSpacing/>
              <w:jc w:val="right"/>
            </w:pPr>
            <w:r>
              <w:rPr>
                <w:rFonts w:ascii="Calibri" w:hAnsi="Calibri" w:cs="Calibri"/>
                <w:color w:val="000000"/>
              </w:rPr>
              <w:t>23,117</w:t>
            </w:r>
          </w:p>
        </w:tc>
        <w:tc>
          <w:tcPr>
            <w:tcW w:w="851" w:type="dxa"/>
            <w:tcBorders>
              <w:top w:val="nil"/>
              <w:left w:val="nil"/>
              <w:bottom w:val="nil"/>
              <w:right w:val="nil"/>
            </w:tcBorders>
            <w:shd w:val="clear" w:color="auto" w:fill="auto"/>
            <w:vAlign w:val="bottom"/>
          </w:tcPr>
          <w:p w14:paraId="2FA60E2B" w14:textId="4B1CB809" w:rsidR="00C04064" w:rsidRPr="00061491" w:rsidRDefault="00C04064" w:rsidP="00C04064">
            <w:pPr>
              <w:contextualSpacing/>
            </w:pPr>
            <w:r>
              <w:rPr>
                <w:rFonts w:ascii="Calibri" w:hAnsi="Calibri" w:cs="Calibri"/>
                <w:color w:val="000000"/>
              </w:rPr>
              <w:t>(10.0)</w:t>
            </w:r>
          </w:p>
        </w:tc>
        <w:tc>
          <w:tcPr>
            <w:tcW w:w="992" w:type="dxa"/>
            <w:tcBorders>
              <w:top w:val="nil"/>
              <w:left w:val="nil"/>
              <w:bottom w:val="nil"/>
              <w:right w:val="nil"/>
            </w:tcBorders>
            <w:shd w:val="clear" w:color="auto" w:fill="auto"/>
            <w:noWrap/>
            <w:vAlign w:val="bottom"/>
          </w:tcPr>
          <w:p w14:paraId="107A661C" w14:textId="27CD0125" w:rsidR="00C04064" w:rsidRPr="00061491" w:rsidRDefault="00C04064" w:rsidP="00C04064">
            <w:pPr>
              <w:contextualSpacing/>
              <w:jc w:val="right"/>
            </w:pPr>
            <w:r>
              <w:rPr>
                <w:rFonts w:ascii="Calibri" w:hAnsi="Calibri" w:cs="Calibri"/>
                <w:color w:val="000000"/>
              </w:rPr>
              <w:t>17,411</w:t>
            </w:r>
          </w:p>
        </w:tc>
        <w:tc>
          <w:tcPr>
            <w:tcW w:w="851" w:type="dxa"/>
            <w:tcBorders>
              <w:top w:val="nil"/>
              <w:left w:val="nil"/>
              <w:bottom w:val="nil"/>
              <w:right w:val="nil"/>
            </w:tcBorders>
            <w:shd w:val="clear" w:color="auto" w:fill="auto"/>
            <w:vAlign w:val="bottom"/>
          </w:tcPr>
          <w:p w14:paraId="42ABF585" w14:textId="7EB1B40A" w:rsidR="00C04064" w:rsidRPr="00061491" w:rsidRDefault="00C04064" w:rsidP="00C04064">
            <w:pPr>
              <w:contextualSpacing/>
            </w:pPr>
            <w:r>
              <w:rPr>
                <w:rFonts w:ascii="Calibri" w:hAnsi="Calibri" w:cs="Calibri"/>
                <w:color w:val="000000"/>
              </w:rPr>
              <w:t>(11.5)</w:t>
            </w:r>
          </w:p>
        </w:tc>
        <w:tc>
          <w:tcPr>
            <w:tcW w:w="992" w:type="dxa"/>
            <w:tcBorders>
              <w:top w:val="nil"/>
              <w:left w:val="nil"/>
              <w:bottom w:val="nil"/>
              <w:right w:val="nil"/>
            </w:tcBorders>
            <w:shd w:val="clear" w:color="auto" w:fill="auto"/>
            <w:noWrap/>
            <w:vAlign w:val="bottom"/>
          </w:tcPr>
          <w:p w14:paraId="59F6D5BE" w14:textId="0254EE67" w:rsidR="00C04064" w:rsidRPr="00061491" w:rsidRDefault="00C04064" w:rsidP="00C04064">
            <w:pPr>
              <w:contextualSpacing/>
              <w:jc w:val="right"/>
            </w:pPr>
            <w:r>
              <w:rPr>
                <w:rFonts w:ascii="Calibri" w:hAnsi="Calibri" w:cs="Calibri"/>
                <w:color w:val="000000"/>
              </w:rPr>
              <w:t>-5,706</w:t>
            </w:r>
          </w:p>
        </w:tc>
        <w:tc>
          <w:tcPr>
            <w:tcW w:w="851" w:type="dxa"/>
            <w:tcBorders>
              <w:top w:val="nil"/>
              <w:left w:val="nil"/>
              <w:bottom w:val="nil"/>
              <w:right w:val="nil"/>
            </w:tcBorders>
            <w:shd w:val="clear" w:color="auto" w:fill="auto"/>
            <w:noWrap/>
            <w:vAlign w:val="bottom"/>
          </w:tcPr>
          <w:p w14:paraId="6D72BF79" w14:textId="0F4AA82F" w:rsidR="00C04064" w:rsidRPr="00061491" w:rsidRDefault="00C04064" w:rsidP="00C04064">
            <w:pPr>
              <w:contextualSpacing/>
            </w:pPr>
            <w:r>
              <w:rPr>
                <w:rFonts w:ascii="Calibri" w:hAnsi="Calibri" w:cs="Calibri"/>
                <w:color w:val="000000"/>
              </w:rPr>
              <w:t>(-24.7)</w:t>
            </w:r>
          </w:p>
        </w:tc>
      </w:tr>
      <w:tr w:rsidR="00C04064" w:rsidRPr="00061491" w14:paraId="6EA3DEC3" w14:textId="77777777" w:rsidTr="00BC211D">
        <w:trPr>
          <w:cantSplit/>
          <w:trHeight w:val="283"/>
          <w:jc w:val="center"/>
        </w:trPr>
        <w:tc>
          <w:tcPr>
            <w:tcW w:w="1711" w:type="dxa"/>
            <w:vMerge/>
            <w:tcBorders>
              <w:left w:val="nil"/>
              <w:right w:val="nil"/>
            </w:tcBorders>
            <w:shd w:val="clear" w:color="auto" w:fill="auto"/>
            <w:vAlign w:val="center"/>
          </w:tcPr>
          <w:p w14:paraId="3B330B86"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304DD638" w14:textId="3E22C07C"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sia</w:t>
            </w:r>
          </w:p>
        </w:tc>
        <w:tc>
          <w:tcPr>
            <w:tcW w:w="893" w:type="dxa"/>
            <w:tcBorders>
              <w:top w:val="nil"/>
              <w:left w:val="nil"/>
              <w:bottom w:val="nil"/>
              <w:right w:val="nil"/>
            </w:tcBorders>
            <w:shd w:val="clear" w:color="auto" w:fill="auto"/>
            <w:vAlign w:val="bottom"/>
          </w:tcPr>
          <w:p w14:paraId="230F974E" w14:textId="563F225F" w:rsidR="00C04064" w:rsidRPr="00061491" w:rsidRDefault="00C04064" w:rsidP="00C04064">
            <w:pPr>
              <w:contextualSpacing/>
              <w:jc w:val="center"/>
            </w:pPr>
            <w:r>
              <w:rPr>
                <w:rFonts w:ascii="Calibri" w:hAnsi="Calibri" w:cs="Calibri"/>
                <w:color w:val="000000"/>
              </w:rPr>
              <w:t>3.69</w:t>
            </w:r>
          </w:p>
        </w:tc>
        <w:tc>
          <w:tcPr>
            <w:tcW w:w="940" w:type="dxa"/>
            <w:tcBorders>
              <w:top w:val="nil"/>
              <w:left w:val="nil"/>
              <w:bottom w:val="nil"/>
              <w:right w:val="nil"/>
            </w:tcBorders>
            <w:shd w:val="clear" w:color="auto" w:fill="auto"/>
            <w:noWrap/>
            <w:vAlign w:val="bottom"/>
          </w:tcPr>
          <w:p w14:paraId="282C5824" w14:textId="4F1681BC" w:rsidR="00C04064" w:rsidRPr="00061491" w:rsidRDefault="00C04064" w:rsidP="00C04064">
            <w:pPr>
              <w:contextualSpacing/>
              <w:jc w:val="right"/>
            </w:pPr>
            <w:r>
              <w:rPr>
                <w:rFonts w:ascii="Calibri" w:hAnsi="Calibri" w:cs="Calibri"/>
                <w:color w:val="000000"/>
              </w:rPr>
              <w:t>6,586</w:t>
            </w:r>
          </w:p>
        </w:tc>
        <w:tc>
          <w:tcPr>
            <w:tcW w:w="851" w:type="dxa"/>
            <w:tcBorders>
              <w:top w:val="nil"/>
              <w:left w:val="nil"/>
              <w:bottom w:val="nil"/>
              <w:right w:val="nil"/>
            </w:tcBorders>
            <w:shd w:val="clear" w:color="auto" w:fill="auto"/>
            <w:vAlign w:val="bottom"/>
          </w:tcPr>
          <w:p w14:paraId="483E1786" w14:textId="2D7BE05D" w:rsidR="00C04064" w:rsidRPr="00061491" w:rsidRDefault="00C04064" w:rsidP="00C04064">
            <w:pPr>
              <w:contextualSpacing/>
            </w:pPr>
            <w:r>
              <w:rPr>
                <w:rFonts w:ascii="Calibri" w:hAnsi="Calibri" w:cs="Calibri"/>
                <w:color w:val="000000"/>
              </w:rPr>
              <w:t>(2.8)</w:t>
            </w:r>
          </w:p>
        </w:tc>
        <w:tc>
          <w:tcPr>
            <w:tcW w:w="992" w:type="dxa"/>
            <w:tcBorders>
              <w:top w:val="nil"/>
              <w:left w:val="nil"/>
              <w:bottom w:val="nil"/>
              <w:right w:val="nil"/>
            </w:tcBorders>
            <w:shd w:val="clear" w:color="auto" w:fill="auto"/>
            <w:noWrap/>
            <w:vAlign w:val="bottom"/>
          </w:tcPr>
          <w:p w14:paraId="11193D3C" w14:textId="045B2C2D" w:rsidR="00C04064" w:rsidRPr="00061491" w:rsidRDefault="00C04064" w:rsidP="00C04064">
            <w:pPr>
              <w:contextualSpacing/>
              <w:jc w:val="right"/>
            </w:pPr>
            <w:r>
              <w:rPr>
                <w:rFonts w:ascii="Calibri" w:hAnsi="Calibri" w:cs="Calibri"/>
                <w:color w:val="000000"/>
              </w:rPr>
              <w:t>5,229</w:t>
            </w:r>
          </w:p>
        </w:tc>
        <w:tc>
          <w:tcPr>
            <w:tcW w:w="851" w:type="dxa"/>
            <w:tcBorders>
              <w:top w:val="nil"/>
              <w:left w:val="nil"/>
              <w:bottom w:val="nil"/>
              <w:right w:val="nil"/>
            </w:tcBorders>
            <w:shd w:val="clear" w:color="auto" w:fill="auto"/>
            <w:vAlign w:val="bottom"/>
          </w:tcPr>
          <w:p w14:paraId="104EDA33" w14:textId="38BA6C67" w:rsidR="00C04064" w:rsidRPr="00061491" w:rsidRDefault="00C04064" w:rsidP="00C04064">
            <w:pPr>
              <w:contextualSpacing/>
            </w:pPr>
            <w:r>
              <w:rPr>
                <w:rFonts w:ascii="Calibri" w:hAnsi="Calibri" w:cs="Calibri"/>
                <w:color w:val="000000"/>
              </w:rPr>
              <w:t>(3.5)</w:t>
            </w:r>
          </w:p>
        </w:tc>
        <w:tc>
          <w:tcPr>
            <w:tcW w:w="992" w:type="dxa"/>
            <w:tcBorders>
              <w:top w:val="nil"/>
              <w:left w:val="nil"/>
              <w:bottom w:val="nil"/>
              <w:right w:val="nil"/>
            </w:tcBorders>
            <w:shd w:val="clear" w:color="auto" w:fill="auto"/>
            <w:noWrap/>
            <w:vAlign w:val="bottom"/>
          </w:tcPr>
          <w:p w14:paraId="3C15A13B" w14:textId="62DD6BC8" w:rsidR="00C04064" w:rsidRPr="00061491" w:rsidRDefault="00C04064" w:rsidP="00C04064">
            <w:pPr>
              <w:contextualSpacing/>
              <w:jc w:val="right"/>
            </w:pPr>
            <w:r>
              <w:rPr>
                <w:rFonts w:ascii="Calibri" w:hAnsi="Calibri" w:cs="Calibri"/>
                <w:color w:val="000000"/>
              </w:rPr>
              <w:t>-1,357</w:t>
            </w:r>
          </w:p>
        </w:tc>
        <w:tc>
          <w:tcPr>
            <w:tcW w:w="851" w:type="dxa"/>
            <w:tcBorders>
              <w:top w:val="nil"/>
              <w:left w:val="nil"/>
              <w:bottom w:val="nil"/>
              <w:right w:val="nil"/>
            </w:tcBorders>
            <w:shd w:val="clear" w:color="auto" w:fill="auto"/>
            <w:noWrap/>
            <w:vAlign w:val="bottom"/>
          </w:tcPr>
          <w:p w14:paraId="24D731F2" w14:textId="637CB29E" w:rsidR="00C04064" w:rsidRPr="00061491" w:rsidRDefault="00C04064" w:rsidP="00C04064">
            <w:pPr>
              <w:contextualSpacing/>
            </w:pPr>
            <w:r>
              <w:rPr>
                <w:rFonts w:ascii="Calibri" w:hAnsi="Calibri" w:cs="Calibri"/>
                <w:color w:val="000000"/>
              </w:rPr>
              <w:t>(-20.6)</w:t>
            </w:r>
          </w:p>
        </w:tc>
      </w:tr>
      <w:tr w:rsidR="00C04064" w:rsidRPr="00061491" w14:paraId="1DA7DABB" w14:textId="77777777" w:rsidTr="00BC211D">
        <w:trPr>
          <w:cantSplit/>
          <w:trHeight w:val="283"/>
          <w:jc w:val="center"/>
        </w:trPr>
        <w:tc>
          <w:tcPr>
            <w:tcW w:w="1711" w:type="dxa"/>
            <w:vMerge/>
            <w:tcBorders>
              <w:left w:val="nil"/>
              <w:right w:val="nil"/>
            </w:tcBorders>
            <w:shd w:val="clear" w:color="auto" w:fill="auto"/>
            <w:vAlign w:val="center"/>
          </w:tcPr>
          <w:p w14:paraId="1FA5D47B"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37D52D0E" w14:textId="41DD44DE"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Europe</w:t>
            </w:r>
          </w:p>
        </w:tc>
        <w:tc>
          <w:tcPr>
            <w:tcW w:w="893" w:type="dxa"/>
            <w:tcBorders>
              <w:top w:val="nil"/>
              <w:left w:val="nil"/>
              <w:bottom w:val="nil"/>
              <w:right w:val="nil"/>
            </w:tcBorders>
            <w:shd w:val="clear" w:color="auto" w:fill="auto"/>
            <w:vAlign w:val="bottom"/>
          </w:tcPr>
          <w:p w14:paraId="7040D601" w14:textId="60A7E0F2" w:rsidR="00C04064" w:rsidRPr="00061491" w:rsidRDefault="00C04064" w:rsidP="00C04064">
            <w:pPr>
              <w:contextualSpacing/>
              <w:jc w:val="center"/>
            </w:pPr>
            <w:r>
              <w:rPr>
                <w:rFonts w:ascii="Calibri" w:hAnsi="Calibri" w:cs="Calibri"/>
                <w:color w:val="000000"/>
              </w:rPr>
              <w:t>2.81</w:t>
            </w:r>
          </w:p>
        </w:tc>
        <w:tc>
          <w:tcPr>
            <w:tcW w:w="940" w:type="dxa"/>
            <w:tcBorders>
              <w:top w:val="nil"/>
              <w:left w:val="nil"/>
              <w:bottom w:val="nil"/>
              <w:right w:val="nil"/>
            </w:tcBorders>
            <w:shd w:val="clear" w:color="auto" w:fill="auto"/>
            <w:noWrap/>
            <w:vAlign w:val="bottom"/>
          </w:tcPr>
          <w:p w14:paraId="025ED50F" w14:textId="236D9E20" w:rsidR="00C04064" w:rsidRPr="00061491" w:rsidRDefault="00C04064" w:rsidP="00C04064">
            <w:pPr>
              <w:contextualSpacing/>
              <w:jc w:val="right"/>
            </w:pPr>
            <w:r>
              <w:rPr>
                <w:rFonts w:ascii="Calibri" w:hAnsi="Calibri" w:cs="Calibri"/>
                <w:color w:val="000000"/>
              </w:rPr>
              <w:t>3,090</w:t>
            </w:r>
          </w:p>
        </w:tc>
        <w:tc>
          <w:tcPr>
            <w:tcW w:w="851" w:type="dxa"/>
            <w:tcBorders>
              <w:top w:val="nil"/>
              <w:left w:val="nil"/>
              <w:bottom w:val="nil"/>
              <w:right w:val="nil"/>
            </w:tcBorders>
            <w:shd w:val="clear" w:color="auto" w:fill="auto"/>
            <w:vAlign w:val="bottom"/>
          </w:tcPr>
          <w:p w14:paraId="0B205B1F" w14:textId="3F57EEEB" w:rsidR="00C04064" w:rsidRPr="00061491" w:rsidRDefault="00C04064" w:rsidP="00C04064">
            <w:pPr>
              <w:contextualSpacing/>
            </w:pPr>
            <w:r>
              <w:rPr>
                <w:rFonts w:ascii="Calibri" w:hAnsi="Calibri" w:cs="Calibri"/>
                <w:color w:val="000000"/>
              </w:rPr>
              <w:t>(1.3)</w:t>
            </w:r>
          </w:p>
        </w:tc>
        <w:tc>
          <w:tcPr>
            <w:tcW w:w="992" w:type="dxa"/>
            <w:tcBorders>
              <w:top w:val="nil"/>
              <w:left w:val="nil"/>
              <w:bottom w:val="nil"/>
              <w:right w:val="nil"/>
            </w:tcBorders>
            <w:shd w:val="clear" w:color="auto" w:fill="auto"/>
            <w:noWrap/>
            <w:vAlign w:val="bottom"/>
          </w:tcPr>
          <w:p w14:paraId="7354705B" w14:textId="2B75772D" w:rsidR="00C04064" w:rsidRPr="00061491" w:rsidRDefault="00C04064" w:rsidP="00C04064">
            <w:pPr>
              <w:contextualSpacing/>
              <w:jc w:val="right"/>
            </w:pPr>
            <w:r>
              <w:rPr>
                <w:rFonts w:ascii="Calibri" w:hAnsi="Calibri" w:cs="Calibri"/>
                <w:color w:val="000000"/>
              </w:rPr>
              <w:t>2,945</w:t>
            </w:r>
          </w:p>
        </w:tc>
        <w:tc>
          <w:tcPr>
            <w:tcW w:w="851" w:type="dxa"/>
            <w:tcBorders>
              <w:top w:val="nil"/>
              <w:left w:val="nil"/>
              <w:bottom w:val="nil"/>
              <w:right w:val="nil"/>
            </w:tcBorders>
            <w:shd w:val="clear" w:color="auto" w:fill="auto"/>
            <w:vAlign w:val="bottom"/>
          </w:tcPr>
          <w:p w14:paraId="09673775" w14:textId="5469CFF7" w:rsidR="00C04064" w:rsidRPr="00061491" w:rsidRDefault="00C04064" w:rsidP="00C04064">
            <w:pPr>
              <w:contextualSpacing/>
            </w:pPr>
            <w:r>
              <w:rPr>
                <w:rFonts w:ascii="Calibri" w:hAnsi="Calibri" w:cs="Calibri"/>
                <w:color w:val="000000"/>
              </w:rPr>
              <w:t>(1.9)</w:t>
            </w:r>
          </w:p>
        </w:tc>
        <w:tc>
          <w:tcPr>
            <w:tcW w:w="992" w:type="dxa"/>
            <w:tcBorders>
              <w:top w:val="nil"/>
              <w:left w:val="nil"/>
              <w:bottom w:val="nil"/>
              <w:right w:val="nil"/>
            </w:tcBorders>
            <w:shd w:val="clear" w:color="auto" w:fill="auto"/>
            <w:noWrap/>
            <w:vAlign w:val="bottom"/>
          </w:tcPr>
          <w:p w14:paraId="57C73721" w14:textId="7A5C0FAB" w:rsidR="00C04064" w:rsidRPr="00061491" w:rsidRDefault="00C04064" w:rsidP="00C04064">
            <w:pPr>
              <w:contextualSpacing/>
              <w:jc w:val="right"/>
            </w:pPr>
            <w:r>
              <w:rPr>
                <w:rFonts w:ascii="Calibri" w:hAnsi="Calibri" w:cs="Calibri"/>
                <w:color w:val="000000"/>
              </w:rPr>
              <w:t>-145</w:t>
            </w:r>
          </w:p>
        </w:tc>
        <w:tc>
          <w:tcPr>
            <w:tcW w:w="851" w:type="dxa"/>
            <w:tcBorders>
              <w:top w:val="nil"/>
              <w:left w:val="nil"/>
              <w:bottom w:val="nil"/>
              <w:right w:val="nil"/>
            </w:tcBorders>
            <w:shd w:val="clear" w:color="auto" w:fill="auto"/>
            <w:noWrap/>
            <w:vAlign w:val="bottom"/>
          </w:tcPr>
          <w:p w14:paraId="109ACC9A" w14:textId="38D20443" w:rsidR="00C04064" w:rsidRPr="00061491" w:rsidRDefault="00C04064" w:rsidP="00C04064">
            <w:pPr>
              <w:contextualSpacing/>
            </w:pPr>
            <w:r>
              <w:rPr>
                <w:rFonts w:ascii="Calibri" w:hAnsi="Calibri" w:cs="Calibri"/>
                <w:color w:val="000000"/>
              </w:rPr>
              <w:t>(-4.7)</w:t>
            </w:r>
          </w:p>
        </w:tc>
      </w:tr>
      <w:tr w:rsidR="00C04064" w:rsidRPr="00061491" w14:paraId="551B1D3B" w14:textId="77777777" w:rsidTr="00BC211D">
        <w:trPr>
          <w:cantSplit/>
          <w:trHeight w:val="283"/>
          <w:jc w:val="center"/>
        </w:trPr>
        <w:tc>
          <w:tcPr>
            <w:tcW w:w="1711" w:type="dxa"/>
            <w:vMerge/>
            <w:tcBorders>
              <w:left w:val="nil"/>
              <w:right w:val="nil"/>
            </w:tcBorders>
            <w:shd w:val="clear" w:color="auto" w:fill="auto"/>
            <w:vAlign w:val="center"/>
          </w:tcPr>
          <w:p w14:paraId="4B7F06E8"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6338DD5A" w14:textId="6BFA62F7"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Europe</w:t>
            </w:r>
          </w:p>
        </w:tc>
        <w:tc>
          <w:tcPr>
            <w:tcW w:w="893" w:type="dxa"/>
            <w:tcBorders>
              <w:top w:val="nil"/>
              <w:left w:val="nil"/>
              <w:bottom w:val="nil"/>
              <w:right w:val="nil"/>
            </w:tcBorders>
            <w:shd w:val="clear" w:color="auto" w:fill="auto"/>
            <w:vAlign w:val="bottom"/>
          </w:tcPr>
          <w:p w14:paraId="2583D711" w14:textId="7FB39BC2" w:rsidR="00C04064" w:rsidRPr="00061491" w:rsidRDefault="00C04064" w:rsidP="00C04064">
            <w:pPr>
              <w:contextualSpacing/>
              <w:jc w:val="center"/>
            </w:pPr>
            <w:r>
              <w:rPr>
                <w:rFonts w:ascii="Calibri" w:hAnsi="Calibri" w:cs="Calibri"/>
                <w:color w:val="000000"/>
              </w:rPr>
              <w:t>2.05</w:t>
            </w:r>
          </w:p>
        </w:tc>
        <w:tc>
          <w:tcPr>
            <w:tcW w:w="940" w:type="dxa"/>
            <w:tcBorders>
              <w:top w:val="nil"/>
              <w:left w:val="nil"/>
              <w:bottom w:val="nil"/>
              <w:right w:val="nil"/>
            </w:tcBorders>
            <w:shd w:val="clear" w:color="auto" w:fill="auto"/>
            <w:noWrap/>
            <w:vAlign w:val="bottom"/>
          </w:tcPr>
          <w:p w14:paraId="4DDE7ED7" w14:textId="286B4F66" w:rsidR="00C04064" w:rsidRPr="00061491" w:rsidRDefault="00C04064" w:rsidP="00C04064">
            <w:pPr>
              <w:contextualSpacing/>
              <w:jc w:val="right"/>
            </w:pPr>
            <w:r>
              <w:rPr>
                <w:rFonts w:ascii="Calibri" w:hAnsi="Calibri" w:cs="Calibri"/>
                <w:color w:val="000000"/>
              </w:rPr>
              <w:t>7,721</w:t>
            </w:r>
          </w:p>
        </w:tc>
        <w:tc>
          <w:tcPr>
            <w:tcW w:w="851" w:type="dxa"/>
            <w:tcBorders>
              <w:top w:val="nil"/>
              <w:left w:val="nil"/>
              <w:bottom w:val="nil"/>
              <w:right w:val="nil"/>
            </w:tcBorders>
            <w:shd w:val="clear" w:color="auto" w:fill="auto"/>
            <w:vAlign w:val="bottom"/>
          </w:tcPr>
          <w:p w14:paraId="6BB4EBE0" w14:textId="37D1C184" w:rsidR="00C04064" w:rsidRPr="00061491" w:rsidRDefault="00C04064" w:rsidP="00C04064">
            <w:pPr>
              <w:contextualSpacing/>
            </w:pPr>
            <w:r>
              <w:rPr>
                <w:rFonts w:ascii="Calibri" w:hAnsi="Calibri" w:cs="Calibri"/>
                <w:color w:val="000000"/>
              </w:rPr>
              <w:t>(3.3)</w:t>
            </w:r>
          </w:p>
        </w:tc>
        <w:tc>
          <w:tcPr>
            <w:tcW w:w="992" w:type="dxa"/>
            <w:tcBorders>
              <w:top w:val="nil"/>
              <w:left w:val="nil"/>
              <w:bottom w:val="nil"/>
              <w:right w:val="nil"/>
            </w:tcBorders>
            <w:shd w:val="clear" w:color="auto" w:fill="auto"/>
            <w:noWrap/>
            <w:vAlign w:val="bottom"/>
          </w:tcPr>
          <w:p w14:paraId="16C9CE30" w14:textId="04F9A70B" w:rsidR="00C04064" w:rsidRPr="00061491" w:rsidRDefault="00C04064" w:rsidP="00C04064">
            <w:pPr>
              <w:contextualSpacing/>
              <w:jc w:val="right"/>
            </w:pPr>
            <w:r>
              <w:rPr>
                <w:rFonts w:ascii="Calibri" w:hAnsi="Calibri" w:cs="Calibri"/>
                <w:color w:val="000000"/>
              </w:rPr>
              <w:t>5,998</w:t>
            </w:r>
          </w:p>
        </w:tc>
        <w:tc>
          <w:tcPr>
            <w:tcW w:w="851" w:type="dxa"/>
            <w:tcBorders>
              <w:top w:val="nil"/>
              <w:left w:val="nil"/>
              <w:bottom w:val="nil"/>
              <w:right w:val="nil"/>
            </w:tcBorders>
            <w:shd w:val="clear" w:color="auto" w:fill="auto"/>
            <w:vAlign w:val="bottom"/>
          </w:tcPr>
          <w:p w14:paraId="56F7CACC" w14:textId="788A0C69" w:rsidR="00C04064" w:rsidRPr="00061491" w:rsidRDefault="00C04064" w:rsidP="00C04064">
            <w:pPr>
              <w:contextualSpacing/>
            </w:pPr>
            <w:r>
              <w:rPr>
                <w:rFonts w:ascii="Calibri" w:hAnsi="Calibri" w:cs="Calibri"/>
                <w:color w:val="000000"/>
              </w:rPr>
              <w:t>(4.0)</w:t>
            </w:r>
          </w:p>
        </w:tc>
        <w:tc>
          <w:tcPr>
            <w:tcW w:w="992" w:type="dxa"/>
            <w:tcBorders>
              <w:top w:val="nil"/>
              <w:left w:val="nil"/>
              <w:bottom w:val="nil"/>
              <w:right w:val="nil"/>
            </w:tcBorders>
            <w:shd w:val="clear" w:color="auto" w:fill="auto"/>
            <w:noWrap/>
            <w:vAlign w:val="bottom"/>
          </w:tcPr>
          <w:p w14:paraId="7B2BD942" w14:textId="630B19EB" w:rsidR="00C04064" w:rsidRPr="00061491" w:rsidRDefault="00C04064" w:rsidP="00C04064">
            <w:pPr>
              <w:contextualSpacing/>
              <w:jc w:val="right"/>
            </w:pPr>
            <w:r>
              <w:rPr>
                <w:rFonts w:ascii="Calibri" w:hAnsi="Calibri" w:cs="Calibri"/>
                <w:color w:val="000000"/>
              </w:rPr>
              <w:t>-1,723</w:t>
            </w:r>
          </w:p>
        </w:tc>
        <w:tc>
          <w:tcPr>
            <w:tcW w:w="851" w:type="dxa"/>
            <w:tcBorders>
              <w:top w:val="nil"/>
              <w:left w:val="nil"/>
              <w:bottom w:val="nil"/>
              <w:right w:val="nil"/>
            </w:tcBorders>
            <w:shd w:val="clear" w:color="auto" w:fill="auto"/>
            <w:noWrap/>
            <w:vAlign w:val="bottom"/>
          </w:tcPr>
          <w:p w14:paraId="5C3AC16B" w14:textId="3BEE3D4A" w:rsidR="00C04064" w:rsidRPr="00061491" w:rsidRDefault="00C04064" w:rsidP="00C04064">
            <w:pPr>
              <w:contextualSpacing/>
            </w:pPr>
            <w:r>
              <w:rPr>
                <w:rFonts w:ascii="Calibri" w:hAnsi="Calibri" w:cs="Calibri"/>
                <w:color w:val="000000"/>
              </w:rPr>
              <w:t>(-22.3)</w:t>
            </w:r>
          </w:p>
        </w:tc>
      </w:tr>
      <w:tr w:rsidR="00C04064" w:rsidRPr="00061491" w14:paraId="560351D0" w14:textId="77777777" w:rsidTr="00BC211D">
        <w:trPr>
          <w:cantSplit/>
          <w:trHeight w:val="283"/>
          <w:jc w:val="center"/>
        </w:trPr>
        <w:tc>
          <w:tcPr>
            <w:tcW w:w="1711" w:type="dxa"/>
            <w:vMerge/>
            <w:tcBorders>
              <w:left w:val="nil"/>
              <w:right w:val="nil"/>
            </w:tcBorders>
            <w:shd w:val="clear" w:color="auto" w:fill="auto"/>
            <w:vAlign w:val="center"/>
          </w:tcPr>
          <w:p w14:paraId="0C3D47D7"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25F9A9B2" w14:textId="3DB20F75"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Oceania</w:t>
            </w:r>
          </w:p>
        </w:tc>
        <w:tc>
          <w:tcPr>
            <w:tcW w:w="893" w:type="dxa"/>
            <w:tcBorders>
              <w:top w:val="nil"/>
              <w:left w:val="nil"/>
              <w:bottom w:val="nil"/>
              <w:right w:val="nil"/>
            </w:tcBorders>
            <w:shd w:val="clear" w:color="auto" w:fill="auto"/>
            <w:vAlign w:val="bottom"/>
          </w:tcPr>
          <w:p w14:paraId="0D8CC3AC" w14:textId="7307D198" w:rsidR="00C04064" w:rsidRPr="00061491" w:rsidRDefault="00C04064" w:rsidP="00C04064">
            <w:pPr>
              <w:contextualSpacing/>
              <w:jc w:val="center"/>
            </w:pPr>
            <w:r>
              <w:rPr>
                <w:rFonts w:ascii="Calibri" w:hAnsi="Calibri" w:cs="Calibri"/>
                <w:color w:val="000000"/>
              </w:rPr>
              <w:t>1.13</w:t>
            </w:r>
          </w:p>
        </w:tc>
        <w:tc>
          <w:tcPr>
            <w:tcW w:w="940" w:type="dxa"/>
            <w:tcBorders>
              <w:top w:val="nil"/>
              <w:left w:val="nil"/>
              <w:bottom w:val="nil"/>
              <w:right w:val="nil"/>
            </w:tcBorders>
            <w:shd w:val="clear" w:color="auto" w:fill="auto"/>
            <w:noWrap/>
            <w:vAlign w:val="bottom"/>
          </w:tcPr>
          <w:p w14:paraId="6C3B51B5" w14:textId="0E00A91C" w:rsidR="00C04064" w:rsidRPr="00061491" w:rsidRDefault="00C04064" w:rsidP="00C04064">
            <w:pPr>
              <w:contextualSpacing/>
              <w:jc w:val="right"/>
            </w:pPr>
            <w:r>
              <w:rPr>
                <w:rFonts w:ascii="Calibri" w:hAnsi="Calibri" w:cs="Calibri"/>
                <w:color w:val="000000"/>
              </w:rPr>
              <w:t>985</w:t>
            </w:r>
          </w:p>
        </w:tc>
        <w:tc>
          <w:tcPr>
            <w:tcW w:w="851" w:type="dxa"/>
            <w:tcBorders>
              <w:top w:val="nil"/>
              <w:left w:val="nil"/>
              <w:bottom w:val="nil"/>
              <w:right w:val="nil"/>
            </w:tcBorders>
            <w:shd w:val="clear" w:color="auto" w:fill="auto"/>
            <w:vAlign w:val="bottom"/>
          </w:tcPr>
          <w:p w14:paraId="3ABA7DBF" w14:textId="4A64586F" w:rsidR="00C04064" w:rsidRPr="00061491" w:rsidRDefault="00C04064" w:rsidP="00C04064">
            <w:pPr>
              <w:contextualSpacing/>
            </w:pPr>
            <w:r>
              <w:rPr>
                <w:rFonts w:ascii="Calibri" w:hAnsi="Calibri" w:cs="Calibri"/>
                <w:color w:val="000000"/>
              </w:rPr>
              <w:t>(0.4)</w:t>
            </w:r>
          </w:p>
        </w:tc>
        <w:tc>
          <w:tcPr>
            <w:tcW w:w="992" w:type="dxa"/>
            <w:tcBorders>
              <w:top w:val="nil"/>
              <w:left w:val="nil"/>
              <w:bottom w:val="nil"/>
              <w:right w:val="nil"/>
            </w:tcBorders>
            <w:shd w:val="clear" w:color="auto" w:fill="auto"/>
            <w:noWrap/>
            <w:vAlign w:val="bottom"/>
          </w:tcPr>
          <w:p w14:paraId="1F76DEEE" w14:textId="06A17C2F" w:rsidR="00C04064" w:rsidRPr="00061491" w:rsidRDefault="00C04064" w:rsidP="00C04064">
            <w:pPr>
              <w:contextualSpacing/>
              <w:jc w:val="right"/>
            </w:pPr>
            <w:r>
              <w:rPr>
                <w:rFonts w:ascii="Calibri" w:hAnsi="Calibri" w:cs="Calibri"/>
                <w:color w:val="000000"/>
              </w:rPr>
              <w:t>833</w:t>
            </w:r>
          </w:p>
        </w:tc>
        <w:tc>
          <w:tcPr>
            <w:tcW w:w="851" w:type="dxa"/>
            <w:tcBorders>
              <w:top w:val="nil"/>
              <w:left w:val="nil"/>
              <w:bottom w:val="nil"/>
              <w:right w:val="nil"/>
            </w:tcBorders>
            <w:shd w:val="clear" w:color="auto" w:fill="auto"/>
            <w:vAlign w:val="bottom"/>
          </w:tcPr>
          <w:p w14:paraId="2E53226F" w14:textId="7C25D317" w:rsidR="00C04064" w:rsidRPr="00061491" w:rsidRDefault="00C04064" w:rsidP="00C04064">
            <w:pPr>
              <w:contextualSpacing/>
            </w:pPr>
            <w:r>
              <w:rPr>
                <w:rFonts w:ascii="Calibri" w:hAnsi="Calibri" w:cs="Calibri"/>
                <w:color w:val="000000"/>
              </w:rPr>
              <w:t>(0.6)</w:t>
            </w:r>
          </w:p>
        </w:tc>
        <w:tc>
          <w:tcPr>
            <w:tcW w:w="992" w:type="dxa"/>
            <w:tcBorders>
              <w:top w:val="nil"/>
              <w:left w:val="nil"/>
              <w:bottom w:val="nil"/>
              <w:right w:val="nil"/>
            </w:tcBorders>
            <w:shd w:val="clear" w:color="auto" w:fill="auto"/>
            <w:noWrap/>
            <w:vAlign w:val="bottom"/>
          </w:tcPr>
          <w:p w14:paraId="465CCB39" w14:textId="52200627" w:rsidR="00C04064" w:rsidRPr="00061491" w:rsidRDefault="00C04064" w:rsidP="00C04064">
            <w:pPr>
              <w:contextualSpacing/>
              <w:jc w:val="right"/>
            </w:pPr>
            <w:r>
              <w:rPr>
                <w:rFonts w:ascii="Calibri" w:hAnsi="Calibri" w:cs="Calibri"/>
                <w:color w:val="000000"/>
              </w:rPr>
              <w:t>-152</w:t>
            </w:r>
          </w:p>
        </w:tc>
        <w:tc>
          <w:tcPr>
            <w:tcW w:w="851" w:type="dxa"/>
            <w:tcBorders>
              <w:top w:val="nil"/>
              <w:left w:val="nil"/>
              <w:bottom w:val="nil"/>
              <w:right w:val="nil"/>
            </w:tcBorders>
            <w:shd w:val="clear" w:color="auto" w:fill="auto"/>
            <w:noWrap/>
            <w:vAlign w:val="bottom"/>
          </w:tcPr>
          <w:p w14:paraId="70ED2DCF" w14:textId="3198D61E" w:rsidR="00C04064" w:rsidRPr="00061491" w:rsidRDefault="00C04064" w:rsidP="00C04064">
            <w:pPr>
              <w:contextualSpacing/>
            </w:pPr>
            <w:r>
              <w:rPr>
                <w:rFonts w:ascii="Calibri" w:hAnsi="Calibri" w:cs="Calibri"/>
                <w:color w:val="000000"/>
              </w:rPr>
              <w:t>(-15.4)</w:t>
            </w:r>
          </w:p>
        </w:tc>
      </w:tr>
      <w:tr w:rsidR="00C04064" w:rsidRPr="00061491" w14:paraId="268C55DE" w14:textId="77777777" w:rsidTr="00BC211D">
        <w:trPr>
          <w:cantSplit/>
          <w:trHeight w:val="283"/>
          <w:jc w:val="center"/>
        </w:trPr>
        <w:tc>
          <w:tcPr>
            <w:tcW w:w="1711" w:type="dxa"/>
            <w:vMerge/>
            <w:tcBorders>
              <w:left w:val="nil"/>
              <w:right w:val="nil"/>
            </w:tcBorders>
            <w:shd w:val="clear" w:color="auto" w:fill="auto"/>
            <w:vAlign w:val="center"/>
          </w:tcPr>
          <w:p w14:paraId="58667CE4"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6ED218FB" w14:textId="4F5B0F78"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Europe</w:t>
            </w:r>
          </w:p>
        </w:tc>
        <w:tc>
          <w:tcPr>
            <w:tcW w:w="893" w:type="dxa"/>
            <w:tcBorders>
              <w:top w:val="nil"/>
              <w:left w:val="nil"/>
              <w:bottom w:val="nil"/>
              <w:right w:val="nil"/>
            </w:tcBorders>
            <w:shd w:val="clear" w:color="auto" w:fill="auto"/>
            <w:vAlign w:val="bottom"/>
          </w:tcPr>
          <w:p w14:paraId="062ECC14" w14:textId="736D4EE0" w:rsidR="00C04064" w:rsidRPr="00061491" w:rsidRDefault="00C04064" w:rsidP="00C04064">
            <w:pPr>
              <w:contextualSpacing/>
              <w:jc w:val="center"/>
            </w:pPr>
            <w:r>
              <w:rPr>
                <w:rFonts w:ascii="Calibri" w:hAnsi="Calibri" w:cs="Calibri"/>
                <w:color w:val="000000"/>
              </w:rPr>
              <w:t>1.13</w:t>
            </w:r>
          </w:p>
        </w:tc>
        <w:tc>
          <w:tcPr>
            <w:tcW w:w="940" w:type="dxa"/>
            <w:tcBorders>
              <w:top w:val="nil"/>
              <w:left w:val="nil"/>
              <w:bottom w:val="nil"/>
              <w:right w:val="nil"/>
            </w:tcBorders>
            <w:shd w:val="clear" w:color="auto" w:fill="auto"/>
            <w:noWrap/>
            <w:vAlign w:val="bottom"/>
          </w:tcPr>
          <w:p w14:paraId="4C57CD51" w14:textId="4377D0E0" w:rsidR="00C04064" w:rsidRPr="00061491" w:rsidRDefault="00C04064" w:rsidP="00C04064">
            <w:pPr>
              <w:contextualSpacing/>
              <w:jc w:val="right"/>
            </w:pPr>
            <w:r>
              <w:rPr>
                <w:rFonts w:ascii="Calibri" w:hAnsi="Calibri" w:cs="Calibri"/>
                <w:color w:val="000000"/>
              </w:rPr>
              <w:t>2,825</w:t>
            </w:r>
          </w:p>
        </w:tc>
        <w:tc>
          <w:tcPr>
            <w:tcW w:w="851" w:type="dxa"/>
            <w:tcBorders>
              <w:top w:val="nil"/>
              <w:left w:val="nil"/>
              <w:bottom w:val="nil"/>
              <w:right w:val="nil"/>
            </w:tcBorders>
            <w:shd w:val="clear" w:color="auto" w:fill="auto"/>
            <w:vAlign w:val="bottom"/>
          </w:tcPr>
          <w:p w14:paraId="5F6C8327" w14:textId="6694F19F" w:rsidR="00C04064" w:rsidRPr="00061491" w:rsidRDefault="00C04064" w:rsidP="00C04064">
            <w:pPr>
              <w:contextualSpacing/>
            </w:pPr>
            <w:r>
              <w:rPr>
                <w:rFonts w:ascii="Calibri" w:hAnsi="Calibri" w:cs="Calibri"/>
                <w:color w:val="000000"/>
              </w:rPr>
              <w:t>(1.2)</w:t>
            </w:r>
          </w:p>
        </w:tc>
        <w:tc>
          <w:tcPr>
            <w:tcW w:w="992" w:type="dxa"/>
            <w:tcBorders>
              <w:top w:val="nil"/>
              <w:left w:val="nil"/>
              <w:bottom w:val="nil"/>
              <w:right w:val="nil"/>
            </w:tcBorders>
            <w:shd w:val="clear" w:color="auto" w:fill="auto"/>
            <w:noWrap/>
            <w:vAlign w:val="bottom"/>
          </w:tcPr>
          <w:p w14:paraId="60F04A21" w14:textId="7B064F34" w:rsidR="00C04064" w:rsidRPr="00061491" w:rsidRDefault="00C04064" w:rsidP="00C04064">
            <w:pPr>
              <w:contextualSpacing/>
              <w:jc w:val="right"/>
            </w:pPr>
            <w:r>
              <w:rPr>
                <w:rFonts w:ascii="Calibri" w:hAnsi="Calibri" w:cs="Calibri"/>
                <w:color w:val="000000"/>
              </w:rPr>
              <w:t>2,298</w:t>
            </w:r>
          </w:p>
        </w:tc>
        <w:tc>
          <w:tcPr>
            <w:tcW w:w="851" w:type="dxa"/>
            <w:tcBorders>
              <w:top w:val="nil"/>
              <w:left w:val="nil"/>
              <w:bottom w:val="nil"/>
              <w:right w:val="nil"/>
            </w:tcBorders>
            <w:shd w:val="clear" w:color="auto" w:fill="auto"/>
            <w:vAlign w:val="bottom"/>
          </w:tcPr>
          <w:p w14:paraId="7D58C175" w14:textId="3C19740E" w:rsidR="00C04064" w:rsidRPr="00061491" w:rsidRDefault="00C04064" w:rsidP="00C04064">
            <w:pPr>
              <w:contextualSpacing/>
            </w:pPr>
            <w:r>
              <w:rPr>
                <w:rFonts w:ascii="Calibri" w:hAnsi="Calibri" w:cs="Calibri"/>
                <w:color w:val="000000"/>
              </w:rPr>
              <w:t>(1.5)</w:t>
            </w:r>
          </w:p>
        </w:tc>
        <w:tc>
          <w:tcPr>
            <w:tcW w:w="992" w:type="dxa"/>
            <w:tcBorders>
              <w:top w:val="nil"/>
              <w:left w:val="nil"/>
              <w:bottom w:val="nil"/>
              <w:right w:val="nil"/>
            </w:tcBorders>
            <w:shd w:val="clear" w:color="auto" w:fill="auto"/>
            <w:noWrap/>
            <w:vAlign w:val="bottom"/>
          </w:tcPr>
          <w:p w14:paraId="51028DCE" w14:textId="378601CC" w:rsidR="00C04064" w:rsidRPr="00061491" w:rsidRDefault="00C04064" w:rsidP="00C04064">
            <w:pPr>
              <w:contextualSpacing/>
              <w:jc w:val="right"/>
            </w:pPr>
            <w:r>
              <w:rPr>
                <w:rFonts w:ascii="Calibri" w:hAnsi="Calibri" w:cs="Calibri"/>
                <w:color w:val="000000"/>
              </w:rPr>
              <w:t>-527</w:t>
            </w:r>
          </w:p>
        </w:tc>
        <w:tc>
          <w:tcPr>
            <w:tcW w:w="851" w:type="dxa"/>
            <w:tcBorders>
              <w:top w:val="nil"/>
              <w:left w:val="nil"/>
              <w:bottom w:val="nil"/>
              <w:right w:val="nil"/>
            </w:tcBorders>
            <w:shd w:val="clear" w:color="auto" w:fill="auto"/>
            <w:noWrap/>
            <w:vAlign w:val="bottom"/>
          </w:tcPr>
          <w:p w14:paraId="6A06EBAE" w14:textId="2AFFB83E" w:rsidR="00C04064" w:rsidRPr="00061491" w:rsidRDefault="00C04064" w:rsidP="00C04064">
            <w:pPr>
              <w:contextualSpacing/>
            </w:pPr>
            <w:r>
              <w:rPr>
                <w:rFonts w:ascii="Calibri" w:hAnsi="Calibri" w:cs="Calibri"/>
                <w:color w:val="000000"/>
              </w:rPr>
              <w:t>(-18.7)</w:t>
            </w:r>
          </w:p>
        </w:tc>
      </w:tr>
      <w:tr w:rsidR="00C04064" w:rsidRPr="00061491" w14:paraId="4B1154CB" w14:textId="77777777" w:rsidTr="00BC211D">
        <w:trPr>
          <w:cantSplit/>
          <w:trHeight w:val="283"/>
          <w:jc w:val="center"/>
        </w:trPr>
        <w:tc>
          <w:tcPr>
            <w:tcW w:w="1711" w:type="dxa"/>
            <w:vMerge/>
            <w:tcBorders>
              <w:left w:val="nil"/>
              <w:right w:val="nil"/>
            </w:tcBorders>
            <w:shd w:val="clear" w:color="auto" w:fill="auto"/>
            <w:vAlign w:val="center"/>
          </w:tcPr>
          <w:p w14:paraId="70C6EF73"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1ADD0BC3" w14:textId="2F4BE0CA"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Africa</w:t>
            </w:r>
          </w:p>
        </w:tc>
        <w:tc>
          <w:tcPr>
            <w:tcW w:w="893" w:type="dxa"/>
            <w:tcBorders>
              <w:top w:val="nil"/>
              <w:left w:val="nil"/>
              <w:bottom w:val="nil"/>
              <w:right w:val="nil"/>
            </w:tcBorders>
            <w:shd w:val="clear" w:color="auto" w:fill="auto"/>
            <w:vAlign w:val="bottom"/>
          </w:tcPr>
          <w:p w14:paraId="2FE5D5A7" w14:textId="0CFB7D0D" w:rsidR="00C04064" w:rsidRPr="00061491" w:rsidRDefault="00C04064" w:rsidP="00C04064">
            <w:pPr>
              <w:contextualSpacing/>
              <w:jc w:val="center"/>
            </w:pPr>
            <w:r>
              <w:rPr>
                <w:rFonts w:ascii="Calibri" w:hAnsi="Calibri" w:cs="Calibri"/>
                <w:color w:val="000000"/>
              </w:rPr>
              <w:t>1.11</w:t>
            </w:r>
          </w:p>
        </w:tc>
        <w:tc>
          <w:tcPr>
            <w:tcW w:w="940" w:type="dxa"/>
            <w:tcBorders>
              <w:top w:val="nil"/>
              <w:left w:val="nil"/>
              <w:bottom w:val="nil"/>
              <w:right w:val="nil"/>
            </w:tcBorders>
            <w:shd w:val="clear" w:color="auto" w:fill="auto"/>
            <w:noWrap/>
            <w:vAlign w:val="bottom"/>
          </w:tcPr>
          <w:p w14:paraId="1F4225C9" w14:textId="26F92322" w:rsidR="00C04064" w:rsidRPr="00061491" w:rsidRDefault="00C04064" w:rsidP="00C04064">
            <w:pPr>
              <w:contextualSpacing/>
              <w:jc w:val="right"/>
            </w:pPr>
            <w:r>
              <w:rPr>
                <w:rFonts w:ascii="Calibri" w:hAnsi="Calibri" w:cs="Calibri"/>
                <w:color w:val="000000"/>
              </w:rPr>
              <w:t>3,054</w:t>
            </w:r>
          </w:p>
        </w:tc>
        <w:tc>
          <w:tcPr>
            <w:tcW w:w="851" w:type="dxa"/>
            <w:tcBorders>
              <w:top w:val="nil"/>
              <w:left w:val="nil"/>
              <w:bottom w:val="nil"/>
              <w:right w:val="nil"/>
            </w:tcBorders>
            <w:shd w:val="clear" w:color="auto" w:fill="auto"/>
            <w:vAlign w:val="bottom"/>
          </w:tcPr>
          <w:p w14:paraId="47B059C0" w14:textId="3EC586CD" w:rsidR="00C04064" w:rsidRPr="00061491" w:rsidRDefault="00C04064" w:rsidP="00C04064">
            <w:pPr>
              <w:contextualSpacing/>
            </w:pPr>
            <w:r>
              <w:rPr>
                <w:rFonts w:ascii="Calibri" w:hAnsi="Calibri" w:cs="Calibri"/>
                <w:color w:val="000000"/>
              </w:rPr>
              <w:t>(1.3)</w:t>
            </w:r>
          </w:p>
        </w:tc>
        <w:tc>
          <w:tcPr>
            <w:tcW w:w="992" w:type="dxa"/>
            <w:tcBorders>
              <w:top w:val="nil"/>
              <w:left w:val="nil"/>
              <w:bottom w:val="nil"/>
              <w:right w:val="nil"/>
            </w:tcBorders>
            <w:shd w:val="clear" w:color="auto" w:fill="auto"/>
            <w:noWrap/>
            <w:vAlign w:val="bottom"/>
          </w:tcPr>
          <w:p w14:paraId="536FEA66" w14:textId="3AD129D5" w:rsidR="00C04064" w:rsidRPr="00061491" w:rsidRDefault="00C04064" w:rsidP="00C04064">
            <w:pPr>
              <w:contextualSpacing/>
              <w:jc w:val="right"/>
            </w:pPr>
            <w:r>
              <w:rPr>
                <w:rFonts w:ascii="Calibri" w:hAnsi="Calibri" w:cs="Calibri"/>
                <w:color w:val="000000"/>
              </w:rPr>
              <w:t>760</w:t>
            </w:r>
          </w:p>
        </w:tc>
        <w:tc>
          <w:tcPr>
            <w:tcW w:w="851" w:type="dxa"/>
            <w:tcBorders>
              <w:top w:val="nil"/>
              <w:left w:val="nil"/>
              <w:bottom w:val="nil"/>
              <w:right w:val="nil"/>
            </w:tcBorders>
            <w:shd w:val="clear" w:color="auto" w:fill="auto"/>
            <w:vAlign w:val="bottom"/>
          </w:tcPr>
          <w:p w14:paraId="0780281F" w14:textId="053EB589" w:rsidR="00C04064" w:rsidRPr="00061491" w:rsidRDefault="00C04064" w:rsidP="00C04064">
            <w:pPr>
              <w:contextualSpacing/>
            </w:pPr>
            <w:r>
              <w:rPr>
                <w:rFonts w:ascii="Calibri" w:hAnsi="Calibri" w:cs="Calibri"/>
                <w:color w:val="000000"/>
              </w:rPr>
              <w:t>(0.5)</w:t>
            </w:r>
          </w:p>
        </w:tc>
        <w:tc>
          <w:tcPr>
            <w:tcW w:w="992" w:type="dxa"/>
            <w:tcBorders>
              <w:top w:val="nil"/>
              <w:left w:val="nil"/>
              <w:bottom w:val="nil"/>
              <w:right w:val="nil"/>
            </w:tcBorders>
            <w:shd w:val="clear" w:color="auto" w:fill="auto"/>
            <w:noWrap/>
            <w:vAlign w:val="bottom"/>
          </w:tcPr>
          <w:p w14:paraId="5A8FD14D" w14:textId="51C7047D" w:rsidR="00C04064" w:rsidRPr="00061491" w:rsidRDefault="00C04064" w:rsidP="00C04064">
            <w:pPr>
              <w:contextualSpacing/>
              <w:jc w:val="right"/>
            </w:pPr>
            <w:r>
              <w:rPr>
                <w:rFonts w:ascii="Calibri" w:hAnsi="Calibri" w:cs="Calibri"/>
                <w:color w:val="000000"/>
              </w:rPr>
              <w:t>-2,294</w:t>
            </w:r>
          </w:p>
        </w:tc>
        <w:tc>
          <w:tcPr>
            <w:tcW w:w="851" w:type="dxa"/>
            <w:tcBorders>
              <w:top w:val="nil"/>
              <w:left w:val="nil"/>
              <w:bottom w:val="nil"/>
              <w:right w:val="nil"/>
            </w:tcBorders>
            <w:shd w:val="clear" w:color="auto" w:fill="auto"/>
            <w:noWrap/>
            <w:vAlign w:val="bottom"/>
          </w:tcPr>
          <w:p w14:paraId="5A5D5EF9" w14:textId="5B040055" w:rsidR="00C04064" w:rsidRPr="00061491" w:rsidRDefault="00C04064" w:rsidP="00C04064">
            <w:pPr>
              <w:contextualSpacing/>
            </w:pPr>
            <w:r>
              <w:rPr>
                <w:rFonts w:ascii="Calibri" w:hAnsi="Calibri" w:cs="Calibri"/>
                <w:color w:val="000000"/>
              </w:rPr>
              <w:t>(-75.1)</w:t>
            </w:r>
          </w:p>
        </w:tc>
      </w:tr>
      <w:tr w:rsidR="00C04064" w:rsidRPr="00061491" w14:paraId="060F472C" w14:textId="77777777" w:rsidTr="00BC211D">
        <w:trPr>
          <w:cantSplit/>
          <w:trHeight w:val="283"/>
          <w:jc w:val="center"/>
        </w:trPr>
        <w:tc>
          <w:tcPr>
            <w:tcW w:w="1711" w:type="dxa"/>
            <w:vMerge/>
            <w:tcBorders>
              <w:left w:val="nil"/>
              <w:right w:val="nil"/>
            </w:tcBorders>
            <w:shd w:val="clear" w:color="auto" w:fill="auto"/>
            <w:vAlign w:val="center"/>
          </w:tcPr>
          <w:p w14:paraId="72EEBD85"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4BE985FC" w14:textId="438D9D50"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 America</w:t>
            </w:r>
          </w:p>
        </w:tc>
        <w:tc>
          <w:tcPr>
            <w:tcW w:w="893" w:type="dxa"/>
            <w:tcBorders>
              <w:top w:val="nil"/>
              <w:left w:val="nil"/>
              <w:bottom w:val="nil"/>
              <w:right w:val="nil"/>
            </w:tcBorders>
            <w:shd w:val="clear" w:color="auto" w:fill="auto"/>
            <w:vAlign w:val="bottom"/>
          </w:tcPr>
          <w:p w14:paraId="3DFACAC1" w14:textId="2AD8D723" w:rsidR="00C04064" w:rsidRPr="00061491" w:rsidRDefault="00C04064" w:rsidP="00C04064">
            <w:pPr>
              <w:contextualSpacing/>
              <w:jc w:val="center"/>
            </w:pPr>
            <w:r>
              <w:rPr>
                <w:rFonts w:ascii="Calibri" w:hAnsi="Calibri" w:cs="Calibri"/>
                <w:color w:val="000000"/>
              </w:rPr>
              <w:t>1.02</w:t>
            </w:r>
          </w:p>
        </w:tc>
        <w:tc>
          <w:tcPr>
            <w:tcW w:w="940" w:type="dxa"/>
            <w:tcBorders>
              <w:top w:val="nil"/>
              <w:left w:val="nil"/>
              <w:bottom w:val="nil"/>
              <w:right w:val="nil"/>
            </w:tcBorders>
            <w:shd w:val="clear" w:color="auto" w:fill="auto"/>
            <w:noWrap/>
            <w:vAlign w:val="bottom"/>
          </w:tcPr>
          <w:p w14:paraId="594133A4" w14:textId="5BC221B8" w:rsidR="00C04064" w:rsidRPr="00061491" w:rsidRDefault="00C04064" w:rsidP="00C04064">
            <w:pPr>
              <w:contextualSpacing/>
              <w:jc w:val="right"/>
            </w:pPr>
            <w:r>
              <w:rPr>
                <w:rFonts w:ascii="Calibri" w:hAnsi="Calibri" w:cs="Calibri"/>
                <w:color w:val="000000"/>
              </w:rPr>
              <w:t>11,889</w:t>
            </w:r>
          </w:p>
        </w:tc>
        <w:tc>
          <w:tcPr>
            <w:tcW w:w="851" w:type="dxa"/>
            <w:tcBorders>
              <w:top w:val="nil"/>
              <w:left w:val="nil"/>
              <w:bottom w:val="nil"/>
              <w:right w:val="nil"/>
            </w:tcBorders>
            <w:shd w:val="clear" w:color="auto" w:fill="auto"/>
            <w:vAlign w:val="bottom"/>
          </w:tcPr>
          <w:p w14:paraId="3566F923" w14:textId="41947F0A" w:rsidR="00C04064" w:rsidRPr="00061491" w:rsidRDefault="00C04064" w:rsidP="00C04064">
            <w:pPr>
              <w:contextualSpacing/>
            </w:pPr>
            <w:r>
              <w:rPr>
                <w:rFonts w:ascii="Calibri" w:hAnsi="Calibri" w:cs="Calibri"/>
                <w:color w:val="000000"/>
              </w:rPr>
              <w:t>(5.1)</w:t>
            </w:r>
          </w:p>
        </w:tc>
        <w:tc>
          <w:tcPr>
            <w:tcW w:w="992" w:type="dxa"/>
            <w:tcBorders>
              <w:top w:val="nil"/>
              <w:left w:val="nil"/>
              <w:bottom w:val="nil"/>
              <w:right w:val="nil"/>
            </w:tcBorders>
            <w:shd w:val="clear" w:color="auto" w:fill="auto"/>
            <w:noWrap/>
            <w:vAlign w:val="bottom"/>
          </w:tcPr>
          <w:p w14:paraId="4A709665" w14:textId="78DA6B63" w:rsidR="00C04064" w:rsidRPr="00061491" w:rsidRDefault="00C04064" w:rsidP="00C04064">
            <w:pPr>
              <w:contextualSpacing/>
              <w:jc w:val="right"/>
            </w:pPr>
            <w:r>
              <w:rPr>
                <w:rFonts w:ascii="Calibri" w:hAnsi="Calibri" w:cs="Calibri"/>
                <w:color w:val="000000"/>
              </w:rPr>
              <w:t>10,811</w:t>
            </w:r>
          </w:p>
        </w:tc>
        <w:tc>
          <w:tcPr>
            <w:tcW w:w="851" w:type="dxa"/>
            <w:tcBorders>
              <w:top w:val="nil"/>
              <w:left w:val="nil"/>
              <w:bottom w:val="nil"/>
              <w:right w:val="nil"/>
            </w:tcBorders>
            <w:shd w:val="clear" w:color="auto" w:fill="auto"/>
            <w:vAlign w:val="bottom"/>
          </w:tcPr>
          <w:p w14:paraId="5C4682FF" w14:textId="6E569D1D" w:rsidR="00C04064" w:rsidRPr="00061491" w:rsidRDefault="00C04064" w:rsidP="00C04064">
            <w:pPr>
              <w:contextualSpacing/>
            </w:pPr>
            <w:r>
              <w:rPr>
                <w:rFonts w:ascii="Calibri" w:hAnsi="Calibri" w:cs="Calibri"/>
                <w:color w:val="000000"/>
              </w:rPr>
              <w:t>(7.1)</w:t>
            </w:r>
          </w:p>
        </w:tc>
        <w:tc>
          <w:tcPr>
            <w:tcW w:w="992" w:type="dxa"/>
            <w:tcBorders>
              <w:top w:val="nil"/>
              <w:left w:val="nil"/>
              <w:bottom w:val="nil"/>
              <w:right w:val="nil"/>
            </w:tcBorders>
            <w:shd w:val="clear" w:color="auto" w:fill="auto"/>
            <w:noWrap/>
            <w:vAlign w:val="bottom"/>
          </w:tcPr>
          <w:p w14:paraId="181C5678" w14:textId="0BD64DF6" w:rsidR="00C04064" w:rsidRPr="00061491" w:rsidRDefault="00C04064" w:rsidP="00C04064">
            <w:pPr>
              <w:contextualSpacing/>
              <w:jc w:val="right"/>
            </w:pPr>
            <w:r>
              <w:rPr>
                <w:rFonts w:ascii="Calibri" w:hAnsi="Calibri" w:cs="Calibri"/>
                <w:color w:val="000000"/>
              </w:rPr>
              <w:t>-1,078</w:t>
            </w:r>
          </w:p>
        </w:tc>
        <w:tc>
          <w:tcPr>
            <w:tcW w:w="851" w:type="dxa"/>
            <w:tcBorders>
              <w:top w:val="nil"/>
              <w:left w:val="nil"/>
              <w:bottom w:val="nil"/>
              <w:right w:val="nil"/>
            </w:tcBorders>
            <w:shd w:val="clear" w:color="auto" w:fill="auto"/>
            <w:noWrap/>
            <w:vAlign w:val="bottom"/>
          </w:tcPr>
          <w:p w14:paraId="122DE74E" w14:textId="3779838D" w:rsidR="00C04064" w:rsidRPr="00061491" w:rsidRDefault="00C04064" w:rsidP="00C04064">
            <w:pPr>
              <w:contextualSpacing/>
            </w:pPr>
            <w:r>
              <w:rPr>
                <w:rFonts w:ascii="Calibri" w:hAnsi="Calibri" w:cs="Calibri"/>
                <w:color w:val="000000"/>
              </w:rPr>
              <w:t>(-9.1)</w:t>
            </w:r>
          </w:p>
        </w:tc>
      </w:tr>
      <w:tr w:rsidR="00C04064" w:rsidRPr="00061491" w14:paraId="39F5C10D" w14:textId="77777777" w:rsidTr="00BC211D">
        <w:trPr>
          <w:cantSplit/>
          <w:trHeight w:val="283"/>
          <w:jc w:val="center"/>
        </w:trPr>
        <w:tc>
          <w:tcPr>
            <w:tcW w:w="1711" w:type="dxa"/>
            <w:vMerge/>
            <w:tcBorders>
              <w:left w:val="nil"/>
              <w:bottom w:val="nil"/>
              <w:right w:val="nil"/>
            </w:tcBorders>
            <w:shd w:val="clear" w:color="auto" w:fill="auto"/>
            <w:vAlign w:val="center"/>
          </w:tcPr>
          <w:p w14:paraId="132A206E"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522ACD57" w14:textId="4BB8800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Europe</w:t>
            </w:r>
          </w:p>
        </w:tc>
        <w:tc>
          <w:tcPr>
            <w:tcW w:w="893" w:type="dxa"/>
            <w:tcBorders>
              <w:top w:val="nil"/>
              <w:left w:val="nil"/>
              <w:bottom w:val="nil"/>
              <w:right w:val="nil"/>
            </w:tcBorders>
            <w:shd w:val="clear" w:color="auto" w:fill="auto"/>
            <w:vAlign w:val="bottom"/>
          </w:tcPr>
          <w:p w14:paraId="597386DF" w14:textId="001380A8" w:rsidR="00C04064" w:rsidRPr="00061491" w:rsidRDefault="00C04064" w:rsidP="00C04064">
            <w:pPr>
              <w:contextualSpacing/>
              <w:jc w:val="center"/>
            </w:pPr>
            <w:r>
              <w:rPr>
                <w:rFonts w:ascii="Calibri" w:hAnsi="Calibri" w:cs="Calibri"/>
                <w:color w:val="000000"/>
              </w:rPr>
              <w:t>0.97</w:t>
            </w:r>
          </w:p>
        </w:tc>
        <w:tc>
          <w:tcPr>
            <w:tcW w:w="940" w:type="dxa"/>
            <w:tcBorders>
              <w:top w:val="nil"/>
              <w:left w:val="nil"/>
              <w:bottom w:val="nil"/>
              <w:right w:val="nil"/>
            </w:tcBorders>
            <w:shd w:val="clear" w:color="auto" w:fill="auto"/>
            <w:noWrap/>
            <w:vAlign w:val="bottom"/>
          </w:tcPr>
          <w:p w14:paraId="400A031C" w14:textId="073B5BCA" w:rsidR="00C04064" w:rsidRPr="00061491" w:rsidRDefault="00C04064" w:rsidP="00C04064">
            <w:pPr>
              <w:contextualSpacing/>
              <w:jc w:val="right"/>
            </w:pPr>
            <w:r>
              <w:rPr>
                <w:rFonts w:ascii="Calibri" w:hAnsi="Calibri" w:cs="Calibri"/>
                <w:color w:val="000000"/>
              </w:rPr>
              <w:t>5,268</w:t>
            </w:r>
          </w:p>
        </w:tc>
        <w:tc>
          <w:tcPr>
            <w:tcW w:w="851" w:type="dxa"/>
            <w:tcBorders>
              <w:top w:val="nil"/>
              <w:left w:val="nil"/>
              <w:bottom w:val="nil"/>
              <w:right w:val="nil"/>
            </w:tcBorders>
            <w:shd w:val="clear" w:color="auto" w:fill="auto"/>
            <w:vAlign w:val="bottom"/>
          </w:tcPr>
          <w:p w14:paraId="5B262ACD" w14:textId="0B3D150D" w:rsidR="00C04064" w:rsidRPr="00061491" w:rsidRDefault="00C04064" w:rsidP="00C04064">
            <w:pPr>
              <w:contextualSpacing/>
            </w:pPr>
            <w:r>
              <w:rPr>
                <w:rFonts w:ascii="Calibri" w:hAnsi="Calibri" w:cs="Calibri"/>
                <w:color w:val="000000"/>
              </w:rPr>
              <w:t>(2.3)</w:t>
            </w:r>
          </w:p>
        </w:tc>
        <w:tc>
          <w:tcPr>
            <w:tcW w:w="992" w:type="dxa"/>
            <w:tcBorders>
              <w:top w:val="nil"/>
              <w:left w:val="nil"/>
              <w:bottom w:val="nil"/>
              <w:right w:val="nil"/>
            </w:tcBorders>
            <w:shd w:val="clear" w:color="auto" w:fill="auto"/>
            <w:noWrap/>
            <w:vAlign w:val="bottom"/>
          </w:tcPr>
          <w:p w14:paraId="6244EE4F" w14:textId="415D4B7D" w:rsidR="00C04064" w:rsidRPr="00061491" w:rsidRDefault="00C04064" w:rsidP="00C04064">
            <w:pPr>
              <w:contextualSpacing/>
              <w:jc w:val="right"/>
            </w:pPr>
            <w:r>
              <w:rPr>
                <w:rFonts w:ascii="Calibri" w:hAnsi="Calibri" w:cs="Calibri"/>
                <w:color w:val="000000"/>
              </w:rPr>
              <w:t>4,596</w:t>
            </w:r>
          </w:p>
        </w:tc>
        <w:tc>
          <w:tcPr>
            <w:tcW w:w="851" w:type="dxa"/>
            <w:tcBorders>
              <w:top w:val="nil"/>
              <w:left w:val="nil"/>
              <w:bottom w:val="nil"/>
              <w:right w:val="nil"/>
            </w:tcBorders>
            <w:shd w:val="clear" w:color="auto" w:fill="auto"/>
            <w:vAlign w:val="bottom"/>
          </w:tcPr>
          <w:p w14:paraId="097745DD" w14:textId="3325D1CC" w:rsidR="00C04064" w:rsidRPr="00061491" w:rsidRDefault="00C04064" w:rsidP="00C04064">
            <w:pPr>
              <w:contextualSpacing/>
            </w:pPr>
            <w:r>
              <w:rPr>
                <w:rFonts w:ascii="Calibri" w:hAnsi="Calibri" w:cs="Calibri"/>
                <w:color w:val="000000"/>
              </w:rPr>
              <w:t>(3.0)</w:t>
            </w:r>
          </w:p>
        </w:tc>
        <w:tc>
          <w:tcPr>
            <w:tcW w:w="992" w:type="dxa"/>
            <w:tcBorders>
              <w:top w:val="nil"/>
              <w:left w:val="nil"/>
              <w:bottom w:val="nil"/>
              <w:right w:val="nil"/>
            </w:tcBorders>
            <w:shd w:val="clear" w:color="auto" w:fill="auto"/>
            <w:noWrap/>
            <w:vAlign w:val="bottom"/>
          </w:tcPr>
          <w:p w14:paraId="3FBFD7BF" w14:textId="4CEE4923" w:rsidR="00C04064" w:rsidRPr="00061491" w:rsidRDefault="00C04064" w:rsidP="00C04064">
            <w:pPr>
              <w:contextualSpacing/>
              <w:jc w:val="right"/>
            </w:pPr>
            <w:r>
              <w:rPr>
                <w:rFonts w:ascii="Calibri" w:hAnsi="Calibri" w:cs="Calibri"/>
                <w:color w:val="000000"/>
              </w:rPr>
              <w:t>-673</w:t>
            </w:r>
          </w:p>
        </w:tc>
        <w:tc>
          <w:tcPr>
            <w:tcW w:w="851" w:type="dxa"/>
            <w:tcBorders>
              <w:top w:val="nil"/>
              <w:left w:val="nil"/>
              <w:bottom w:val="nil"/>
              <w:right w:val="nil"/>
            </w:tcBorders>
            <w:shd w:val="clear" w:color="auto" w:fill="auto"/>
            <w:noWrap/>
            <w:vAlign w:val="bottom"/>
          </w:tcPr>
          <w:p w14:paraId="3DC49786" w14:textId="6C78AF3C" w:rsidR="00C04064" w:rsidRPr="00061491" w:rsidRDefault="00C04064" w:rsidP="00C04064">
            <w:pPr>
              <w:contextualSpacing/>
            </w:pPr>
            <w:r>
              <w:rPr>
                <w:rFonts w:ascii="Calibri" w:hAnsi="Calibri" w:cs="Calibri"/>
                <w:color w:val="000000"/>
              </w:rPr>
              <w:t>(-12.8)</w:t>
            </w:r>
          </w:p>
        </w:tc>
      </w:tr>
      <w:tr w:rsidR="00C04064" w:rsidRPr="00061491" w14:paraId="600A5DB9" w14:textId="77777777" w:rsidTr="00725723">
        <w:trPr>
          <w:cantSplit/>
          <w:trHeight w:val="283"/>
          <w:jc w:val="center"/>
        </w:trPr>
        <w:tc>
          <w:tcPr>
            <w:tcW w:w="1711" w:type="dxa"/>
            <w:tcBorders>
              <w:top w:val="nil"/>
              <w:left w:val="nil"/>
              <w:right w:val="nil"/>
            </w:tcBorders>
            <w:shd w:val="clear" w:color="auto" w:fill="auto"/>
            <w:textDirection w:val="btLr"/>
            <w:vAlign w:val="center"/>
          </w:tcPr>
          <w:p w14:paraId="23FBF39B" w14:textId="77777777" w:rsidR="00C04064" w:rsidRPr="00061491" w:rsidRDefault="00C04064" w:rsidP="00C04064">
            <w:pPr>
              <w:spacing w:after="0" w:line="240" w:lineRule="auto"/>
              <w:ind w:left="113" w:right="113"/>
              <w:jc w:val="center"/>
              <w:rPr>
                <w:rFonts w:eastAsia="Times New Roman" w:cstheme="minorHAnsi"/>
                <w:color w:val="000000"/>
                <w:lang w:eastAsia="en-GB"/>
              </w:rPr>
            </w:pPr>
          </w:p>
        </w:tc>
        <w:tc>
          <w:tcPr>
            <w:tcW w:w="2835" w:type="dxa"/>
            <w:tcBorders>
              <w:top w:val="nil"/>
              <w:left w:val="nil"/>
              <w:right w:val="nil"/>
            </w:tcBorders>
            <w:shd w:val="clear" w:color="auto" w:fill="auto"/>
            <w:noWrap/>
            <w:vAlign w:val="center"/>
          </w:tcPr>
          <w:p w14:paraId="13BD39A8" w14:textId="77777777" w:rsidR="00C04064" w:rsidRPr="00061491" w:rsidRDefault="00C04064" w:rsidP="00C04064">
            <w:pPr>
              <w:spacing w:after="0" w:line="240" w:lineRule="auto"/>
              <w:jc w:val="center"/>
              <w:rPr>
                <w:rFonts w:eastAsia="Times New Roman" w:cstheme="minorHAnsi"/>
                <w:color w:val="000000"/>
                <w:lang w:eastAsia="en-GB"/>
              </w:rPr>
            </w:pPr>
          </w:p>
        </w:tc>
        <w:tc>
          <w:tcPr>
            <w:tcW w:w="893" w:type="dxa"/>
            <w:tcBorders>
              <w:left w:val="nil"/>
              <w:right w:val="nil"/>
            </w:tcBorders>
            <w:vAlign w:val="center"/>
          </w:tcPr>
          <w:p w14:paraId="54334695" w14:textId="7BCB04B4" w:rsidR="00C04064" w:rsidRPr="00061491" w:rsidRDefault="00C04064" w:rsidP="00C04064">
            <w:pPr>
              <w:contextualSpacing/>
              <w:jc w:val="center"/>
            </w:pPr>
          </w:p>
        </w:tc>
        <w:tc>
          <w:tcPr>
            <w:tcW w:w="940" w:type="dxa"/>
            <w:tcBorders>
              <w:top w:val="nil"/>
              <w:left w:val="nil"/>
              <w:right w:val="nil"/>
            </w:tcBorders>
            <w:shd w:val="clear" w:color="auto" w:fill="auto"/>
            <w:noWrap/>
            <w:vAlign w:val="center"/>
          </w:tcPr>
          <w:p w14:paraId="4E27A8B5" w14:textId="77777777" w:rsidR="00C04064" w:rsidRPr="00061491" w:rsidRDefault="00C04064" w:rsidP="00C04064">
            <w:pPr>
              <w:contextualSpacing/>
              <w:jc w:val="right"/>
            </w:pPr>
          </w:p>
        </w:tc>
        <w:tc>
          <w:tcPr>
            <w:tcW w:w="851" w:type="dxa"/>
            <w:tcBorders>
              <w:top w:val="nil"/>
              <w:left w:val="nil"/>
              <w:right w:val="nil"/>
            </w:tcBorders>
            <w:shd w:val="clear" w:color="auto" w:fill="auto"/>
            <w:vAlign w:val="center"/>
          </w:tcPr>
          <w:p w14:paraId="627FF4C7" w14:textId="77777777" w:rsidR="00C04064" w:rsidRPr="00061491" w:rsidRDefault="00C04064" w:rsidP="00C04064">
            <w:pPr>
              <w:contextualSpacing/>
            </w:pPr>
          </w:p>
        </w:tc>
        <w:tc>
          <w:tcPr>
            <w:tcW w:w="992" w:type="dxa"/>
            <w:tcBorders>
              <w:top w:val="nil"/>
              <w:left w:val="nil"/>
              <w:right w:val="nil"/>
            </w:tcBorders>
            <w:shd w:val="clear" w:color="auto" w:fill="auto"/>
            <w:noWrap/>
            <w:vAlign w:val="center"/>
          </w:tcPr>
          <w:p w14:paraId="61DE6C01" w14:textId="77777777" w:rsidR="00C04064" w:rsidRPr="00061491" w:rsidRDefault="00C04064" w:rsidP="00C04064">
            <w:pPr>
              <w:contextualSpacing/>
              <w:jc w:val="right"/>
            </w:pPr>
          </w:p>
        </w:tc>
        <w:tc>
          <w:tcPr>
            <w:tcW w:w="851" w:type="dxa"/>
            <w:tcBorders>
              <w:top w:val="nil"/>
              <w:left w:val="nil"/>
              <w:right w:val="nil"/>
            </w:tcBorders>
            <w:shd w:val="clear" w:color="auto" w:fill="auto"/>
            <w:vAlign w:val="center"/>
          </w:tcPr>
          <w:p w14:paraId="2CE249EA" w14:textId="77777777" w:rsidR="00C04064" w:rsidRPr="00061491" w:rsidRDefault="00C04064" w:rsidP="00C04064">
            <w:pPr>
              <w:contextualSpacing/>
            </w:pPr>
          </w:p>
        </w:tc>
        <w:tc>
          <w:tcPr>
            <w:tcW w:w="992" w:type="dxa"/>
            <w:tcBorders>
              <w:top w:val="nil"/>
              <w:left w:val="nil"/>
              <w:right w:val="nil"/>
            </w:tcBorders>
            <w:shd w:val="clear" w:color="auto" w:fill="auto"/>
            <w:noWrap/>
            <w:vAlign w:val="center"/>
          </w:tcPr>
          <w:p w14:paraId="003A70E6" w14:textId="77777777" w:rsidR="00C04064" w:rsidRPr="00061491" w:rsidRDefault="00C04064" w:rsidP="00C04064">
            <w:pPr>
              <w:contextualSpacing/>
              <w:jc w:val="right"/>
            </w:pPr>
          </w:p>
        </w:tc>
        <w:tc>
          <w:tcPr>
            <w:tcW w:w="851" w:type="dxa"/>
            <w:tcBorders>
              <w:top w:val="nil"/>
              <w:left w:val="nil"/>
              <w:right w:val="nil"/>
            </w:tcBorders>
            <w:shd w:val="clear" w:color="auto" w:fill="auto"/>
            <w:noWrap/>
            <w:vAlign w:val="center"/>
          </w:tcPr>
          <w:p w14:paraId="5D09E7B1" w14:textId="77777777" w:rsidR="00C04064" w:rsidRPr="00061491" w:rsidRDefault="00C04064" w:rsidP="00C04064">
            <w:pPr>
              <w:contextualSpacing/>
            </w:pPr>
          </w:p>
        </w:tc>
      </w:tr>
      <w:tr w:rsidR="00C04064" w:rsidRPr="00061491" w14:paraId="7408A36A" w14:textId="77777777" w:rsidTr="00BC211D">
        <w:trPr>
          <w:cantSplit/>
          <w:trHeight w:val="283"/>
          <w:jc w:val="center"/>
        </w:trPr>
        <w:tc>
          <w:tcPr>
            <w:tcW w:w="1711" w:type="dxa"/>
            <w:vMerge w:val="restart"/>
            <w:tcBorders>
              <w:top w:val="nil"/>
              <w:left w:val="nil"/>
              <w:right w:val="nil"/>
            </w:tcBorders>
            <w:shd w:val="clear" w:color="auto" w:fill="auto"/>
          </w:tcPr>
          <w:p w14:paraId="08BA6411" w14:textId="64CB4D58" w:rsidR="00C04064" w:rsidRPr="00061491" w:rsidRDefault="00C04064" w:rsidP="00EE3C40">
            <w:pPr>
              <w:spacing w:after="0" w:line="240" w:lineRule="auto"/>
              <w:jc w:val="center"/>
              <w:rPr>
                <w:rFonts w:eastAsia="Times New Roman" w:cstheme="minorHAnsi"/>
                <w:color w:val="000000"/>
                <w:lang w:eastAsia="en-GB"/>
              </w:rPr>
            </w:pPr>
            <w:r w:rsidRPr="00061491">
              <w:rPr>
                <w:rFonts w:eastAsia="Times New Roman" w:cstheme="minorHAnsi"/>
                <w:color w:val="000000"/>
                <w:lang w:eastAsia="en-GB"/>
              </w:rPr>
              <w:t xml:space="preserve">Human Development </w:t>
            </w:r>
            <w:r>
              <w:rPr>
                <w:rFonts w:eastAsia="Times New Roman" w:cstheme="minorHAnsi"/>
                <w:color w:val="000000"/>
                <w:lang w:eastAsia="en-GB"/>
              </w:rPr>
              <w:t>Index</w:t>
            </w:r>
          </w:p>
        </w:tc>
        <w:tc>
          <w:tcPr>
            <w:tcW w:w="2835" w:type="dxa"/>
            <w:tcBorders>
              <w:top w:val="nil"/>
              <w:left w:val="nil"/>
              <w:bottom w:val="nil"/>
              <w:right w:val="nil"/>
            </w:tcBorders>
            <w:shd w:val="clear" w:color="auto" w:fill="auto"/>
            <w:noWrap/>
            <w:vAlign w:val="bottom"/>
          </w:tcPr>
          <w:p w14:paraId="719D9C31" w14:textId="315EEE58"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edium</w:t>
            </w:r>
          </w:p>
        </w:tc>
        <w:tc>
          <w:tcPr>
            <w:tcW w:w="893" w:type="dxa"/>
            <w:tcBorders>
              <w:top w:val="nil"/>
              <w:left w:val="nil"/>
              <w:bottom w:val="nil"/>
              <w:right w:val="nil"/>
            </w:tcBorders>
            <w:shd w:val="clear" w:color="auto" w:fill="auto"/>
            <w:vAlign w:val="bottom"/>
          </w:tcPr>
          <w:p w14:paraId="6883ED87" w14:textId="21EA6EF3" w:rsidR="00C04064" w:rsidRPr="00061491" w:rsidRDefault="00C04064" w:rsidP="00C04064">
            <w:pPr>
              <w:contextualSpacing/>
              <w:jc w:val="center"/>
            </w:pPr>
            <w:r>
              <w:rPr>
                <w:rFonts w:ascii="Calibri" w:hAnsi="Calibri" w:cs="Calibri"/>
                <w:color w:val="000000"/>
              </w:rPr>
              <w:t>34.65</w:t>
            </w:r>
          </w:p>
        </w:tc>
        <w:tc>
          <w:tcPr>
            <w:tcW w:w="940" w:type="dxa"/>
            <w:tcBorders>
              <w:top w:val="nil"/>
              <w:left w:val="nil"/>
              <w:bottom w:val="nil"/>
              <w:right w:val="nil"/>
            </w:tcBorders>
            <w:shd w:val="clear" w:color="auto" w:fill="auto"/>
            <w:noWrap/>
            <w:vAlign w:val="bottom"/>
          </w:tcPr>
          <w:p w14:paraId="283C4CFB" w14:textId="39AF36F8" w:rsidR="00C04064" w:rsidRPr="00061491" w:rsidRDefault="00C04064" w:rsidP="00C04064">
            <w:pPr>
              <w:contextualSpacing/>
              <w:jc w:val="right"/>
            </w:pPr>
            <w:r>
              <w:rPr>
                <w:rFonts w:ascii="Calibri" w:hAnsi="Calibri" w:cs="Calibri"/>
                <w:color w:val="000000"/>
              </w:rPr>
              <w:t>207,782</w:t>
            </w:r>
          </w:p>
        </w:tc>
        <w:tc>
          <w:tcPr>
            <w:tcW w:w="851" w:type="dxa"/>
            <w:tcBorders>
              <w:top w:val="nil"/>
              <w:left w:val="nil"/>
              <w:bottom w:val="nil"/>
              <w:right w:val="nil"/>
            </w:tcBorders>
            <w:shd w:val="clear" w:color="auto" w:fill="auto"/>
            <w:vAlign w:val="bottom"/>
          </w:tcPr>
          <w:p w14:paraId="2C61F31B" w14:textId="11DCA801" w:rsidR="00C04064" w:rsidRPr="00061491" w:rsidRDefault="00C04064" w:rsidP="00C04064">
            <w:pPr>
              <w:contextualSpacing/>
            </w:pPr>
            <w:r>
              <w:rPr>
                <w:rFonts w:ascii="Calibri" w:hAnsi="Calibri" w:cs="Calibri"/>
                <w:color w:val="000000"/>
              </w:rPr>
              <w:t>(44.8)</w:t>
            </w:r>
          </w:p>
        </w:tc>
        <w:tc>
          <w:tcPr>
            <w:tcW w:w="992" w:type="dxa"/>
            <w:tcBorders>
              <w:top w:val="nil"/>
              <w:left w:val="nil"/>
              <w:bottom w:val="nil"/>
              <w:right w:val="nil"/>
            </w:tcBorders>
            <w:shd w:val="clear" w:color="auto" w:fill="auto"/>
            <w:noWrap/>
            <w:vAlign w:val="bottom"/>
          </w:tcPr>
          <w:p w14:paraId="44B815F2" w14:textId="5925F505" w:rsidR="00C04064" w:rsidRPr="00061491" w:rsidRDefault="00C04064" w:rsidP="00C04064">
            <w:pPr>
              <w:contextualSpacing/>
              <w:jc w:val="right"/>
            </w:pPr>
            <w:r>
              <w:rPr>
                <w:rFonts w:ascii="Calibri" w:hAnsi="Calibri" w:cs="Calibri"/>
                <w:color w:val="000000"/>
              </w:rPr>
              <w:t>111,218</w:t>
            </w:r>
          </w:p>
        </w:tc>
        <w:tc>
          <w:tcPr>
            <w:tcW w:w="851" w:type="dxa"/>
            <w:tcBorders>
              <w:top w:val="nil"/>
              <w:left w:val="nil"/>
              <w:bottom w:val="nil"/>
              <w:right w:val="nil"/>
            </w:tcBorders>
            <w:shd w:val="clear" w:color="auto" w:fill="auto"/>
            <w:vAlign w:val="bottom"/>
          </w:tcPr>
          <w:p w14:paraId="652EB529" w14:textId="2035A5AC" w:rsidR="00C04064" w:rsidRPr="00061491" w:rsidRDefault="00C04064" w:rsidP="00C04064">
            <w:pPr>
              <w:contextualSpacing/>
            </w:pPr>
            <w:r>
              <w:rPr>
                <w:rFonts w:ascii="Calibri" w:hAnsi="Calibri" w:cs="Calibri"/>
                <w:color w:val="000000"/>
              </w:rPr>
              <w:t>(36.7)</w:t>
            </w:r>
          </w:p>
        </w:tc>
        <w:tc>
          <w:tcPr>
            <w:tcW w:w="992" w:type="dxa"/>
            <w:tcBorders>
              <w:top w:val="nil"/>
              <w:left w:val="nil"/>
              <w:bottom w:val="nil"/>
              <w:right w:val="nil"/>
            </w:tcBorders>
            <w:shd w:val="clear" w:color="auto" w:fill="auto"/>
            <w:noWrap/>
            <w:vAlign w:val="bottom"/>
          </w:tcPr>
          <w:p w14:paraId="4BE8D457" w14:textId="45217DB1" w:rsidR="00C04064" w:rsidRPr="00061491" w:rsidRDefault="00C04064" w:rsidP="00C04064">
            <w:pPr>
              <w:contextualSpacing/>
              <w:jc w:val="right"/>
            </w:pPr>
            <w:r>
              <w:rPr>
                <w:rFonts w:ascii="Calibri" w:hAnsi="Calibri" w:cs="Calibri"/>
                <w:color w:val="000000"/>
              </w:rPr>
              <w:t>-96,563</w:t>
            </w:r>
          </w:p>
        </w:tc>
        <w:tc>
          <w:tcPr>
            <w:tcW w:w="851" w:type="dxa"/>
            <w:tcBorders>
              <w:top w:val="nil"/>
              <w:left w:val="nil"/>
              <w:bottom w:val="nil"/>
              <w:right w:val="nil"/>
            </w:tcBorders>
            <w:shd w:val="clear" w:color="auto" w:fill="auto"/>
            <w:noWrap/>
            <w:vAlign w:val="bottom"/>
          </w:tcPr>
          <w:p w14:paraId="3E26DD68" w14:textId="30DFD0B5" w:rsidR="00C04064" w:rsidRPr="00061491" w:rsidRDefault="00C04064" w:rsidP="00C04064">
            <w:pPr>
              <w:contextualSpacing/>
            </w:pPr>
            <w:r>
              <w:rPr>
                <w:rFonts w:ascii="Calibri" w:hAnsi="Calibri" w:cs="Calibri"/>
                <w:color w:val="000000"/>
              </w:rPr>
              <w:t>(-46.5)</w:t>
            </w:r>
          </w:p>
        </w:tc>
      </w:tr>
      <w:tr w:rsidR="00C04064" w:rsidRPr="00061491" w14:paraId="12618719" w14:textId="77777777" w:rsidTr="00BC211D">
        <w:trPr>
          <w:cantSplit/>
          <w:trHeight w:val="283"/>
          <w:jc w:val="center"/>
        </w:trPr>
        <w:tc>
          <w:tcPr>
            <w:tcW w:w="1711" w:type="dxa"/>
            <w:vMerge/>
            <w:tcBorders>
              <w:left w:val="nil"/>
              <w:right w:val="nil"/>
            </w:tcBorders>
            <w:shd w:val="clear" w:color="auto" w:fill="auto"/>
            <w:vAlign w:val="center"/>
          </w:tcPr>
          <w:p w14:paraId="0A720209"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52C4D5BB" w14:textId="15568EB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ow</w:t>
            </w:r>
          </w:p>
        </w:tc>
        <w:tc>
          <w:tcPr>
            <w:tcW w:w="893" w:type="dxa"/>
            <w:tcBorders>
              <w:top w:val="nil"/>
              <w:left w:val="nil"/>
              <w:bottom w:val="nil"/>
              <w:right w:val="nil"/>
            </w:tcBorders>
            <w:shd w:val="clear" w:color="auto" w:fill="auto"/>
            <w:vAlign w:val="bottom"/>
          </w:tcPr>
          <w:p w14:paraId="439355F9" w14:textId="34ACD519" w:rsidR="00C04064" w:rsidRPr="00061491" w:rsidRDefault="00C04064" w:rsidP="00C04064">
            <w:pPr>
              <w:contextualSpacing/>
              <w:jc w:val="center"/>
            </w:pPr>
            <w:r>
              <w:rPr>
                <w:rFonts w:ascii="Calibri" w:hAnsi="Calibri" w:cs="Calibri"/>
                <w:color w:val="000000"/>
              </w:rPr>
              <w:t>32.44</w:t>
            </w:r>
          </w:p>
        </w:tc>
        <w:tc>
          <w:tcPr>
            <w:tcW w:w="940" w:type="dxa"/>
            <w:tcBorders>
              <w:top w:val="nil"/>
              <w:left w:val="nil"/>
              <w:bottom w:val="nil"/>
              <w:right w:val="nil"/>
            </w:tcBorders>
            <w:shd w:val="clear" w:color="auto" w:fill="auto"/>
            <w:noWrap/>
            <w:vAlign w:val="bottom"/>
          </w:tcPr>
          <w:p w14:paraId="0655FDE3" w14:textId="6577EDC8" w:rsidR="00C04064" w:rsidRPr="00061491" w:rsidRDefault="00C04064" w:rsidP="00C04064">
            <w:pPr>
              <w:contextualSpacing/>
              <w:jc w:val="right"/>
            </w:pPr>
            <w:r>
              <w:rPr>
                <w:rFonts w:ascii="Calibri" w:hAnsi="Calibri" w:cs="Calibri"/>
                <w:color w:val="000000"/>
              </w:rPr>
              <w:t>19,238</w:t>
            </w:r>
          </w:p>
        </w:tc>
        <w:tc>
          <w:tcPr>
            <w:tcW w:w="851" w:type="dxa"/>
            <w:tcBorders>
              <w:top w:val="nil"/>
              <w:left w:val="nil"/>
              <w:bottom w:val="nil"/>
              <w:right w:val="nil"/>
            </w:tcBorders>
            <w:shd w:val="clear" w:color="auto" w:fill="auto"/>
            <w:vAlign w:val="bottom"/>
          </w:tcPr>
          <w:p w14:paraId="2BF9AB6F" w14:textId="44E9F95B" w:rsidR="00C04064" w:rsidRPr="00061491" w:rsidRDefault="00C04064" w:rsidP="00C04064">
            <w:pPr>
              <w:contextualSpacing/>
            </w:pPr>
            <w:r>
              <w:rPr>
                <w:rFonts w:ascii="Calibri" w:hAnsi="Calibri" w:cs="Calibri"/>
                <w:color w:val="000000"/>
              </w:rPr>
              <w:t>(4.1)</w:t>
            </w:r>
          </w:p>
        </w:tc>
        <w:tc>
          <w:tcPr>
            <w:tcW w:w="992" w:type="dxa"/>
            <w:tcBorders>
              <w:top w:val="nil"/>
              <w:left w:val="nil"/>
              <w:bottom w:val="nil"/>
              <w:right w:val="nil"/>
            </w:tcBorders>
            <w:shd w:val="clear" w:color="auto" w:fill="auto"/>
            <w:noWrap/>
            <w:vAlign w:val="bottom"/>
          </w:tcPr>
          <w:p w14:paraId="24327D1E" w14:textId="5F1000E2" w:rsidR="00C04064" w:rsidRPr="00061491" w:rsidRDefault="00C04064" w:rsidP="00C04064">
            <w:pPr>
              <w:contextualSpacing/>
              <w:jc w:val="right"/>
            </w:pPr>
            <w:r>
              <w:rPr>
                <w:rFonts w:ascii="Calibri" w:hAnsi="Calibri" w:cs="Calibri"/>
                <w:color w:val="000000"/>
              </w:rPr>
              <w:t>12,310</w:t>
            </w:r>
          </w:p>
        </w:tc>
        <w:tc>
          <w:tcPr>
            <w:tcW w:w="851" w:type="dxa"/>
            <w:tcBorders>
              <w:top w:val="nil"/>
              <w:left w:val="nil"/>
              <w:bottom w:val="nil"/>
              <w:right w:val="nil"/>
            </w:tcBorders>
            <w:shd w:val="clear" w:color="auto" w:fill="auto"/>
            <w:vAlign w:val="bottom"/>
          </w:tcPr>
          <w:p w14:paraId="3FF6BFCA" w14:textId="03FEBC5E" w:rsidR="00C04064" w:rsidRPr="00061491" w:rsidRDefault="00C04064" w:rsidP="00C04064">
            <w:pPr>
              <w:contextualSpacing/>
            </w:pPr>
            <w:r>
              <w:rPr>
                <w:rFonts w:ascii="Calibri" w:hAnsi="Calibri" w:cs="Calibri"/>
                <w:color w:val="000000"/>
              </w:rPr>
              <w:t>(4.1)</w:t>
            </w:r>
          </w:p>
        </w:tc>
        <w:tc>
          <w:tcPr>
            <w:tcW w:w="992" w:type="dxa"/>
            <w:tcBorders>
              <w:top w:val="nil"/>
              <w:left w:val="nil"/>
              <w:bottom w:val="nil"/>
              <w:right w:val="nil"/>
            </w:tcBorders>
            <w:shd w:val="clear" w:color="auto" w:fill="auto"/>
            <w:noWrap/>
            <w:vAlign w:val="bottom"/>
          </w:tcPr>
          <w:p w14:paraId="782884B1" w14:textId="5E8D0297" w:rsidR="00C04064" w:rsidRPr="00061491" w:rsidRDefault="00C04064" w:rsidP="00C04064">
            <w:pPr>
              <w:contextualSpacing/>
              <w:jc w:val="right"/>
            </w:pPr>
            <w:r>
              <w:rPr>
                <w:rFonts w:ascii="Calibri" w:hAnsi="Calibri" w:cs="Calibri"/>
                <w:color w:val="000000"/>
              </w:rPr>
              <w:t>-6,928</w:t>
            </w:r>
          </w:p>
        </w:tc>
        <w:tc>
          <w:tcPr>
            <w:tcW w:w="851" w:type="dxa"/>
            <w:tcBorders>
              <w:top w:val="nil"/>
              <w:left w:val="nil"/>
              <w:bottom w:val="nil"/>
              <w:right w:val="nil"/>
            </w:tcBorders>
            <w:shd w:val="clear" w:color="auto" w:fill="auto"/>
            <w:noWrap/>
            <w:vAlign w:val="bottom"/>
          </w:tcPr>
          <w:p w14:paraId="4577721C" w14:textId="62A94DA5" w:rsidR="00C04064" w:rsidRPr="00061491" w:rsidRDefault="00C04064" w:rsidP="00C04064">
            <w:pPr>
              <w:contextualSpacing/>
            </w:pPr>
            <w:r>
              <w:rPr>
                <w:rFonts w:ascii="Calibri" w:hAnsi="Calibri" w:cs="Calibri"/>
                <w:color w:val="000000"/>
              </w:rPr>
              <w:t>(-36)</w:t>
            </w:r>
          </w:p>
        </w:tc>
      </w:tr>
      <w:tr w:rsidR="00C04064" w:rsidRPr="00061491" w14:paraId="415E571F" w14:textId="77777777" w:rsidTr="00BC211D">
        <w:trPr>
          <w:cantSplit/>
          <w:trHeight w:val="283"/>
          <w:jc w:val="center"/>
        </w:trPr>
        <w:tc>
          <w:tcPr>
            <w:tcW w:w="1711" w:type="dxa"/>
            <w:vMerge/>
            <w:tcBorders>
              <w:left w:val="nil"/>
              <w:right w:val="nil"/>
            </w:tcBorders>
            <w:shd w:val="clear" w:color="auto" w:fill="auto"/>
            <w:vAlign w:val="center"/>
          </w:tcPr>
          <w:p w14:paraId="42888547"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nil"/>
              <w:right w:val="nil"/>
            </w:tcBorders>
            <w:shd w:val="clear" w:color="auto" w:fill="auto"/>
            <w:noWrap/>
            <w:vAlign w:val="bottom"/>
          </w:tcPr>
          <w:p w14:paraId="0A6DBB4E" w14:textId="14149746"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High</w:t>
            </w:r>
          </w:p>
        </w:tc>
        <w:tc>
          <w:tcPr>
            <w:tcW w:w="893" w:type="dxa"/>
            <w:tcBorders>
              <w:top w:val="nil"/>
              <w:left w:val="nil"/>
              <w:bottom w:val="nil"/>
              <w:right w:val="nil"/>
            </w:tcBorders>
            <w:shd w:val="clear" w:color="auto" w:fill="auto"/>
            <w:vAlign w:val="bottom"/>
          </w:tcPr>
          <w:p w14:paraId="4980AC47" w14:textId="74FC1438" w:rsidR="00C04064" w:rsidRPr="00061491" w:rsidRDefault="00C04064" w:rsidP="00C04064">
            <w:pPr>
              <w:contextualSpacing/>
              <w:jc w:val="center"/>
            </w:pPr>
            <w:r>
              <w:rPr>
                <w:rFonts w:ascii="Calibri" w:hAnsi="Calibri" w:cs="Calibri"/>
                <w:color w:val="000000"/>
              </w:rPr>
              <w:t>28.19</w:t>
            </w:r>
          </w:p>
        </w:tc>
        <w:tc>
          <w:tcPr>
            <w:tcW w:w="940" w:type="dxa"/>
            <w:tcBorders>
              <w:top w:val="nil"/>
              <w:left w:val="nil"/>
              <w:bottom w:val="nil"/>
              <w:right w:val="nil"/>
            </w:tcBorders>
            <w:shd w:val="clear" w:color="auto" w:fill="auto"/>
            <w:noWrap/>
            <w:vAlign w:val="bottom"/>
          </w:tcPr>
          <w:p w14:paraId="685E0073" w14:textId="05A0A69A" w:rsidR="00C04064" w:rsidRPr="00061491" w:rsidRDefault="00C04064" w:rsidP="00C04064">
            <w:pPr>
              <w:contextualSpacing/>
              <w:jc w:val="right"/>
            </w:pPr>
            <w:r>
              <w:rPr>
                <w:rFonts w:ascii="Calibri" w:hAnsi="Calibri" w:cs="Calibri"/>
                <w:color w:val="000000"/>
              </w:rPr>
              <w:t>158,079</w:t>
            </w:r>
          </w:p>
        </w:tc>
        <w:tc>
          <w:tcPr>
            <w:tcW w:w="851" w:type="dxa"/>
            <w:tcBorders>
              <w:top w:val="nil"/>
              <w:left w:val="nil"/>
              <w:bottom w:val="nil"/>
              <w:right w:val="nil"/>
            </w:tcBorders>
            <w:shd w:val="clear" w:color="auto" w:fill="auto"/>
            <w:vAlign w:val="bottom"/>
          </w:tcPr>
          <w:p w14:paraId="794421C0" w14:textId="7F2417F7" w:rsidR="00C04064" w:rsidRPr="00061491" w:rsidRDefault="00C04064" w:rsidP="00C04064">
            <w:pPr>
              <w:contextualSpacing/>
            </w:pPr>
            <w:r>
              <w:rPr>
                <w:rFonts w:ascii="Calibri" w:hAnsi="Calibri" w:cs="Calibri"/>
                <w:color w:val="000000"/>
              </w:rPr>
              <w:t>(34.1)</w:t>
            </w:r>
          </w:p>
        </w:tc>
        <w:tc>
          <w:tcPr>
            <w:tcW w:w="992" w:type="dxa"/>
            <w:tcBorders>
              <w:top w:val="nil"/>
              <w:left w:val="nil"/>
              <w:bottom w:val="nil"/>
              <w:right w:val="nil"/>
            </w:tcBorders>
            <w:shd w:val="clear" w:color="auto" w:fill="auto"/>
            <w:noWrap/>
            <w:vAlign w:val="bottom"/>
          </w:tcPr>
          <w:p w14:paraId="45CFCB1F" w14:textId="26B85D83" w:rsidR="00C04064" w:rsidRPr="00061491" w:rsidRDefault="00C04064" w:rsidP="00C04064">
            <w:pPr>
              <w:contextualSpacing/>
              <w:jc w:val="right"/>
            </w:pPr>
            <w:r>
              <w:rPr>
                <w:rFonts w:ascii="Calibri" w:hAnsi="Calibri" w:cs="Calibri"/>
                <w:color w:val="000000"/>
              </w:rPr>
              <w:t>113,909</w:t>
            </w:r>
          </w:p>
        </w:tc>
        <w:tc>
          <w:tcPr>
            <w:tcW w:w="851" w:type="dxa"/>
            <w:tcBorders>
              <w:top w:val="nil"/>
              <w:left w:val="nil"/>
              <w:bottom w:val="nil"/>
              <w:right w:val="nil"/>
            </w:tcBorders>
            <w:shd w:val="clear" w:color="auto" w:fill="auto"/>
            <w:vAlign w:val="bottom"/>
          </w:tcPr>
          <w:p w14:paraId="4FB02E37" w14:textId="09E82AF5" w:rsidR="00C04064" w:rsidRPr="00061491" w:rsidRDefault="00C04064" w:rsidP="00C04064">
            <w:pPr>
              <w:contextualSpacing/>
            </w:pPr>
            <w:r>
              <w:rPr>
                <w:rFonts w:ascii="Calibri" w:hAnsi="Calibri" w:cs="Calibri"/>
                <w:color w:val="000000"/>
              </w:rPr>
              <w:t>(37.6)</w:t>
            </w:r>
          </w:p>
        </w:tc>
        <w:tc>
          <w:tcPr>
            <w:tcW w:w="992" w:type="dxa"/>
            <w:tcBorders>
              <w:top w:val="nil"/>
              <w:left w:val="nil"/>
              <w:bottom w:val="nil"/>
              <w:right w:val="nil"/>
            </w:tcBorders>
            <w:shd w:val="clear" w:color="auto" w:fill="auto"/>
            <w:noWrap/>
            <w:vAlign w:val="bottom"/>
          </w:tcPr>
          <w:p w14:paraId="34E9D889" w14:textId="2AC4AD9B" w:rsidR="00C04064" w:rsidRPr="00061491" w:rsidRDefault="00C04064" w:rsidP="00C04064">
            <w:pPr>
              <w:contextualSpacing/>
              <w:jc w:val="right"/>
            </w:pPr>
            <w:r>
              <w:rPr>
                <w:rFonts w:ascii="Calibri" w:hAnsi="Calibri" w:cs="Calibri"/>
                <w:color w:val="000000"/>
              </w:rPr>
              <w:t>-44,170</w:t>
            </w:r>
          </w:p>
        </w:tc>
        <w:tc>
          <w:tcPr>
            <w:tcW w:w="851" w:type="dxa"/>
            <w:tcBorders>
              <w:top w:val="nil"/>
              <w:left w:val="nil"/>
              <w:bottom w:val="nil"/>
              <w:right w:val="nil"/>
            </w:tcBorders>
            <w:shd w:val="clear" w:color="auto" w:fill="auto"/>
            <w:noWrap/>
            <w:vAlign w:val="bottom"/>
          </w:tcPr>
          <w:p w14:paraId="0A24D079" w14:textId="5644DA6A" w:rsidR="00C04064" w:rsidRPr="00061491" w:rsidRDefault="00C04064" w:rsidP="00C04064">
            <w:pPr>
              <w:contextualSpacing/>
            </w:pPr>
            <w:r>
              <w:rPr>
                <w:rFonts w:ascii="Calibri" w:hAnsi="Calibri" w:cs="Calibri"/>
                <w:color w:val="000000"/>
              </w:rPr>
              <w:t>(-27.9)</w:t>
            </w:r>
          </w:p>
        </w:tc>
      </w:tr>
      <w:tr w:rsidR="00C04064" w:rsidRPr="00061491" w14:paraId="385353FE" w14:textId="77777777" w:rsidTr="00C04064">
        <w:trPr>
          <w:cantSplit/>
          <w:trHeight w:val="283"/>
          <w:jc w:val="center"/>
        </w:trPr>
        <w:tc>
          <w:tcPr>
            <w:tcW w:w="1711" w:type="dxa"/>
            <w:vMerge/>
            <w:tcBorders>
              <w:left w:val="nil"/>
              <w:right w:val="nil"/>
            </w:tcBorders>
            <w:shd w:val="clear" w:color="auto" w:fill="auto"/>
            <w:vAlign w:val="center"/>
          </w:tcPr>
          <w:p w14:paraId="5B411DB2"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right w:val="nil"/>
            </w:tcBorders>
            <w:shd w:val="clear" w:color="auto" w:fill="auto"/>
            <w:noWrap/>
            <w:vAlign w:val="bottom"/>
          </w:tcPr>
          <w:p w14:paraId="6C1D22E8" w14:textId="2A7BFCCF"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Very High</w:t>
            </w:r>
          </w:p>
        </w:tc>
        <w:tc>
          <w:tcPr>
            <w:tcW w:w="893" w:type="dxa"/>
            <w:tcBorders>
              <w:top w:val="nil"/>
              <w:left w:val="nil"/>
              <w:right w:val="nil"/>
            </w:tcBorders>
            <w:shd w:val="clear" w:color="auto" w:fill="auto"/>
            <w:vAlign w:val="bottom"/>
          </w:tcPr>
          <w:p w14:paraId="549417EA" w14:textId="719E650B" w:rsidR="00C04064" w:rsidRPr="00061491" w:rsidRDefault="00C04064" w:rsidP="00C04064">
            <w:pPr>
              <w:contextualSpacing/>
              <w:jc w:val="center"/>
            </w:pPr>
            <w:r>
              <w:rPr>
                <w:rFonts w:ascii="Calibri" w:hAnsi="Calibri" w:cs="Calibri"/>
                <w:color w:val="000000"/>
              </w:rPr>
              <w:t>2.70</w:t>
            </w:r>
          </w:p>
        </w:tc>
        <w:tc>
          <w:tcPr>
            <w:tcW w:w="940" w:type="dxa"/>
            <w:tcBorders>
              <w:top w:val="nil"/>
              <w:left w:val="nil"/>
              <w:right w:val="nil"/>
            </w:tcBorders>
            <w:shd w:val="clear" w:color="auto" w:fill="auto"/>
            <w:noWrap/>
            <w:vAlign w:val="bottom"/>
          </w:tcPr>
          <w:p w14:paraId="50665582" w14:textId="64973AA6" w:rsidR="00C04064" w:rsidRPr="00061491" w:rsidRDefault="00C04064" w:rsidP="00C04064">
            <w:pPr>
              <w:contextualSpacing/>
              <w:jc w:val="right"/>
            </w:pPr>
            <w:r>
              <w:rPr>
                <w:rFonts w:ascii="Calibri" w:hAnsi="Calibri" w:cs="Calibri"/>
                <w:color w:val="000000"/>
              </w:rPr>
              <w:t>78,193</w:t>
            </w:r>
          </w:p>
        </w:tc>
        <w:tc>
          <w:tcPr>
            <w:tcW w:w="851" w:type="dxa"/>
            <w:tcBorders>
              <w:top w:val="nil"/>
              <w:left w:val="nil"/>
              <w:right w:val="nil"/>
            </w:tcBorders>
            <w:shd w:val="clear" w:color="auto" w:fill="auto"/>
            <w:vAlign w:val="bottom"/>
          </w:tcPr>
          <w:p w14:paraId="00EB2C7B" w14:textId="18B1E2A0" w:rsidR="00C04064" w:rsidRPr="00061491" w:rsidRDefault="00C04064" w:rsidP="00C04064">
            <w:pPr>
              <w:contextualSpacing/>
            </w:pPr>
            <w:r>
              <w:rPr>
                <w:rFonts w:ascii="Calibri" w:hAnsi="Calibri" w:cs="Calibri"/>
                <w:color w:val="000000"/>
              </w:rPr>
              <w:t>(16.9)</w:t>
            </w:r>
          </w:p>
        </w:tc>
        <w:tc>
          <w:tcPr>
            <w:tcW w:w="992" w:type="dxa"/>
            <w:tcBorders>
              <w:top w:val="nil"/>
              <w:left w:val="nil"/>
              <w:right w:val="nil"/>
            </w:tcBorders>
            <w:shd w:val="clear" w:color="auto" w:fill="auto"/>
            <w:noWrap/>
            <w:vAlign w:val="bottom"/>
          </w:tcPr>
          <w:p w14:paraId="59160C66" w14:textId="7B4FD250" w:rsidR="00C04064" w:rsidRPr="00061491" w:rsidRDefault="00C04064" w:rsidP="00C04064">
            <w:pPr>
              <w:contextualSpacing/>
              <w:jc w:val="right"/>
            </w:pPr>
            <w:r>
              <w:rPr>
                <w:rFonts w:ascii="Calibri" w:hAnsi="Calibri" w:cs="Calibri"/>
                <w:color w:val="000000"/>
              </w:rPr>
              <w:t>65,137</w:t>
            </w:r>
          </w:p>
        </w:tc>
        <w:tc>
          <w:tcPr>
            <w:tcW w:w="851" w:type="dxa"/>
            <w:tcBorders>
              <w:top w:val="nil"/>
              <w:left w:val="nil"/>
              <w:right w:val="nil"/>
            </w:tcBorders>
            <w:shd w:val="clear" w:color="auto" w:fill="auto"/>
            <w:vAlign w:val="bottom"/>
          </w:tcPr>
          <w:p w14:paraId="3DE69B38" w14:textId="40443E20" w:rsidR="00C04064" w:rsidRPr="00061491" w:rsidRDefault="00C04064" w:rsidP="00C04064">
            <w:pPr>
              <w:contextualSpacing/>
            </w:pPr>
            <w:r>
              <w:rPr>
                <w:rFonts w:ascii="Calibri" w:hAnsi="Calibri" w:cs="Calibri"/>
                <w:color w:val="000000"/>
              </w:rPr>
              <w:t>(21.5)</w:t>
            </w:r>
          </w:p>
        </w:tc>
        <w:tc>
          <w:tcPr>
            <w:tcW w:w="992" w:type="dxa"/>
            <w:tcBorders>
              <w:top w:val="nil"/>
              <w:left w:val="nil"/>
              <w:right w:val="nil"/>
            </w:tcBorders>
            <w:shd w:val="clear" w:color="auto" w:fill="auto"/>
            <w:noWrap/>
            <w:vAlign w:val="bottom"/>
          </w:tcPr>
          <w:p w14:paraId="52DD8371" w14:textId="15101D3B" w:rsidR="00C04064" w:rsidRPr="00061491" w:rsidRDefault="00C04064" w:rsidP="00C04064">
            <w:pPr>
              <w:contextualSpacing/>
              <w:jc w:val="right"/>
            </w:pPr>
            <w:r>
              <w:rPr>
                <w:rFonts w:ascii="Calibri" w:hAnsi="Calibri" w:cs="Calibri"/>
                <w:color w:val="000000"/>
              </w:rPr>
              <w:t>-13,056</w:t>
            </w:r>
          </w:p>
        </w:tc>
        <w:tc>
          <w:tcPr>
            <w:tcW w:w="851" w:type="dxa"/>
            <w:tcBorders>
              <w:top w:val="nil"/>
              <w:left w:val="nil"/>
              <w:right w:val="nil"/>
            </w:tcBorders>
            <w:shd w:val="clear" w:color="auto" w:fill="auto"/>
            <w:noWrap/>
            <w:vAlign w:val="bottom"/>
          </w:tcPr>
          <w:p w14:paraId="17086690" w14:textId="263E1E7A" w:rsidR="00C04064" w:rsidRPr="00061491" w:rsidRDefault="00C04064" w:rsidP="00C04064">
            <w:pPr>
              <w:contextualSpacing/>
            </w:pPr>
            <w:r>
              <w:rPr>
                <w:rFonts w:ascii="Calibri" w:hAnsi="Calibri" w:cs="Calibri"/>
                <w:color w:val="000000"/>
              </w:rPr>
              <w:t>(-16.7)</w:t>
            </w:r>
          </w:p>
        </w:tc>
      </w:tr>
      <w:tr w:rsidR="00C04064" w:rsidRPr="00061491" w14:paraId="0D64401F" w14:textId="77777777" w:rsidTr="00C04064">
        <w:trPr>
          <w:cantSplit/>
          <w:trHeight w:val="283"/>
          <w:jc w:val="center"/>
        </w:trPr>
        <w:tc>
          <w:tcPr>
            <w:tcW w:w="1711" w:type="dxa"/>
            <w:vMerge/>
            <w:tcBorders>
              <w:left w:val="nil"/>
              <w:bottom w:val="single" w:sz="12" w:space="0" w:color="auto"/>
              <w:right w:val="nil"/>
            </w:tcBorders>
            <w:shd w:val="clear" w:color="auto" w:fill="auto"/>
            <w:vAlign w:val="center"/>
          </w:tcPr>
          <w:p w14:paraId="6FC9FB28" w14:textId="77777777" w:rsidR="00C04064" w:rsidRPr="00061491" w:rsidRDefault="00C04064" w:rsidP="00C04064">
            <w:pPr>
              <w:spacing w:after="0" w:line="240" w:lineRule="auto"/>
              <w:jc w:val="center"/>
              <w:rPr>
                <w:rFonts w:eastAsia="Times New Roman" w:cstheme="minorHAnsi"/>
                <w:color w:val="000000"/>
                <w:lang w:eastAsia="en-GB"/>
              </w:rPr>
            </w:pPr>
          </w:p>
        </w:tc>
        <w:tc>
          <w:tcPr>
            <w:tcW w:w="2835" w:type="dxa"/>
            <w:tcBorders>
              <w:top w:val="nil"/>
              <w:left w:val="nil"/>
              <w:bottom w:val="single" w:sz="12" w:space="0" w:color="auto"/>
              <w:right w:val="nil"/>
            </w:tcBorders>
            <w:shd w:val="clear" w:color="auto" w:fill="auto"/>
            <w:noWrap/>
            <w:vAlign w:val="bottom"/>
          </w:tcPr>
          <w:p w14:paraId="32B51D1A" w14:textId="4ED8E384"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Unclassified</w:t>
            </w:r>
          </w:p>
        </w:tc>
        <w:tc>
          <w:tcPr>
            <w:tcW w:w="893" w:type="dxa"/>
            <w:tcBorders>
              <w:top w:val="nil"/>
              <w:left w:val="nil"/>
              <w:bottom w:val="single" w:sz="12" w:space="0" w:color="auto"/>
              <w:right w:val="nil"/>
            </w:tcBorders>
            <w:shd w:val="clear" w:color="auto" w:fill="auto"/>
            <w:vAlign w:val="bottom"/>
          </w:tcPr>
          <w:p w14:paraId="13104DA1" w14:textId="55E48666" w:rsidR="00C04064" w:rsidRPr="00061491" w:rsidRDefault="00C04064" w:rsidP="00C04064">
            <w:pPr>
              <w:contextualSpacing/>
              <w:jc w:val="center"/>
            </w:pPr>
            <w:r>
              <w:rPr>
                <w:rFonts w:ascii="Calibri" w:hAnsi="Calibri" w:cs="Calibri"/>
                <w:color w:val="000000"/>
              </w:rPr>
              <w:t>1.63</w:t>
            </w:r>
          </w:p>
        </w:tc>
        <w:tc>
          <w:tcPr>
            <w:tcW w:w="940" w:type="dxa"/>
            <w:tcBorders>
              <w:top w:val="nil"/>
              <w:left w:val="nil"/>
              <w:bottom w:val="single" w:sz="12" w:space="0" w:color="auto"/>
              <w:right w:val="nil"/>
            </w:tcBorders>
            <w:shd w:val="clear" w:color="auto" w:fill="auto"/>
            <w:noWrap/>
            <w:vAlign w:val="bottom"/>
          </w:tcPr>
          <w:p w14:paraId="737EDD25" w14:textId="3B04D3BE" w:rsidR="00C04064" w:rsidRPr="00061491" w:rsidRDefault="00C04064" w:rsidP="00C04064">
            <w:pPr>
              <w:contextualSpacing/>
              <w:jc w:val="right"/>
            </w:pPr>
            <w:r>
              <w:rPr>
                <w:rFonts w:ascii="Calibri" w:hAnsi="Calibri" w:cs="Calibri"/>
                <w:color w:val="000000"/>
              </w:rPr>
              <w:t>449</w:t>
            </w:r>
          </w:p>
        </w:tc>
        <w:tc>
          <w:tcPr>
            <w:tcW w:w="851" w:type="dxa"/>
            <w:tcBorders>
              <w:top w:val="nil"/>
              <w:left w:val="nil"/>
              <w:bottom w:val="single" w:sz="12" w:space="0" w:color="auto"/>
              <w:right w:val="nil"/>
            </w:tcBorders>
            <w:shd w:val="clear" w:color="auto" w:fill="auto"/>
            <w:vAlign w:val="bottom"/>
          </w:tcPr>
          <w:p w14:paraId="64F6D577" w14:textId="433BEDF3" w:rsidR="00C04064" w:rsidRPr="00061491" w:rsidRDefault="00C04064" w:rsidP="00C04064">
            <w:pPr>
              <w:contextualSpacing/>
            </w:pPr>
            <w:r>
              <w:rPr>
                <w:rFonts w:ascii="Calibri" w:hAnsi="Calibri" w:cs="Calibri"/>
                <w:color w:val="000000"/>
              </w:rPr>
              <w:t>(0.1)</w:t>
            </w:r>
          </w:p>
        </w:tc>
        <w:tc>
          <w:tcPr>
            <w:tcW w:w="992" w:type="dxa"/>
            <w:tcBorders>
              <w:top w:val="nil"/>
              <w:left w:val="nil"/>
              <w:bottom w:val="single" w:sz="12" w:space="0" w:color="auto"/>
              <w:right w:val="nil"/>
            </w:tcBorders>
            <w:shd w:val="clear" w:color="auto" w:fill="auto"/>
            <w:noWrap/>
            <w:vAlign w:val="bottom"/>
          </w:tcPr>
          <w:p w14:paraId="6C682E57" w14:textId="6D245984" w:rsidR="00C04064" w:rsidRPr="00061491" w:rsidRDefault="00C04064" w:rsidP="00C04064">
            <w:pPr>
              <w:contextualSpacing/>
              <w:jc w:val="right"/>
            </w:pPr>
            <w:r>
              <w:rPr>
                <w:rFonts w:ascii="Calibri" w:hAnsi="Calibri" w:cs="Calibri"/>
                <w:color w:val="000000"/>
              </w:rPr>
              <w:t>296</w:t>
            </w:r>
          </w:p>
        </w:tc>
        <w:tc>
          <w:tcPr>
            <w:tcW w:w="851" w:type="dxa"/>
            <w:tcBorders>
              <w:top w:val="nil"/>
              <w:left w:val="nil"/>
              <w:bottom w:val="single" w:sz="12" w:space="0" w:color="auto"/>
              <w:right w:val="nil"/>
            </w:tcBorders>
            <w:shd w:val="clear" w:color="auto" w:fill="auto"/>
            <w:vAlign w:val="bottom"/>
          </w:tcPr>
          <w:p w14:paraId="73C69FF6" w14:textId="268B1FC8" w:rsidR="00C04064" w:rsidRPr="00061491" w:rsidRDefault="00C04064" w:rsidP="00C04064">
            <w:pPr>
              <w:contextualSpacing/>
            </w:pPr>
            <w:r>
              <w:rPr>
                <w:rFonts w:ascii="Calibri" w:hAnsi="Calibri" w:cs="Calibri"/>
                <w:color w:val="000000"/>
              </w:rPr>
              <w:t>(0.1)</w:t>
            </w:r>
          </w:p>
        </w:tc>
        <w:tc>
          <w:tcPr>
            <w:tcW w:w="992" w:type="dxa"/>
            <w:tcBorders>
              <w:top w:val="nil"/>
              <w:left w:val="nil"/>
              <w:bottom w:val="single" w:sz="12" w:space="0" w:color="auto"/>
              <w:right w:val="nil"/>
            </w:tcBorders>
            <w:shd w:val="clear" w:color="auto" w:fill="auto"/>
            <w:noWrap/>
            <w:vAlign w:val="bottom"/>
          </w:tcPr>
          <w:p w14:paraId="25F390FD" w14:textId="424EF4D4" w:rsidR="00C04064" w:rsidRPr="00061491" w:rsidRDefault="00C04064" w:rsidP="00C04064">
            <w:pPr>
              <w:contextualSpacing/>
              <w:jc w:val="right"/>
            </w:pPr>
            <w:r>
              <w:rPr>
                <w:rFonts w:ascii="Calibri" w:hAnsi="Calibri" w:cs="Calibri"/>
                <w:color w:val="000000"/>
              </w:rPr>
              <w:t>-154</w:t>
            </w:r>
          </w:p>
        </w:tc>
        <w:tc>
          <w:tcPr>
            <w:tcW w:w="851" w:type="dxa"/>
            <w:tcBorders>
              <w:top w:val="nil"/>
              <w:left w:val="nil"/>
              <w:bottom w:val="single" w:sz="12" w:space="0" w:color="auto"/>
              <w:right w:val="nil"/>
            </w:tcBorders>
            <w:shd w:val="clear" w:color="auto" w:fill="auto"/>
            <w:noWrap/>
            <w:vAlign w:val="bottom"/>
          </w:tcPr>
          <w:p w14:paraId="0C0DEDB0" w14:textId="6A133331" w:rsidR="00C04064" w:rsidRPr="00061491" w:rsidRDefault="00C04064" w:rsidP="00C04064">
            <w:pPr>
              <w:contextualSpacing/>
            </w:pPr>
            <w:r>
              <w:rPr>
                <w:rFonts w:ascii="Calibri" w:hAnsi="Calibri" w:cs="Calibri"/>
                <w:color w:val="000000"/>
              </w:rPr>
              <w:t>(-34.2)</w:t>
            </w:r>
          </w:p>
        </w:tc>
      </w:tr>
      <w:tr w:rsidR="00C04064" w:rsidRPr="00061491" w14:paraId="1A86AEE0" w14:textId="77777777" w:rsidTr="00725723">
        <w:trPr>
          <w:cantSplit/>
          <w:trHeight w:val="283"/>
          <w:jc w:val="center"/>
        </w:trPr>
        <w:tc>
          <w:tcPr>
            <w:tcW w:w="10916" w:type="dxa"/>
            <w:gridSpan w:val="9"/>
            <w:tcBorders>
              <w:top w:val="single" w:sz="12" w:space="0" w:color="auto"/>
              <w:left w:val="nil"/>
              <w:right w:val="nil"/>
            </w:tcBorders>
            <w:shd w:val="clear" w:color="auto" w:fill="auto"/>
            <w:vAlign w:val="center"/>
          </w:tcPr>
          <w:p w14:paraId="453B99C3" w14:textId="21B58DD5" w:rsidR="00C04064" w:rsidRDefault="00C04064" w:rsidP="00A12E5A">
            <w:pPr>
              <w:contextualSpacing/>
              <w:jc w:val="center"/>
              <w:rPr>
                <w:rFonts w:ascii="Calibri" w:hAnsi="Calibri" w:cs="Calibri"/>
                <w:color w:val="000000"/>
              </w:rPr>
            </w:pPr>
            <w:r>
              <w:rPr>
                <w:rFonts w:eastAsia="Times New Roman" w:cstheme="minorHAnsi"/>
                <w:color w:val="000000"/>
                <w:lang w:eastAsia="en-GB"/>
              </w:rPr>
              <w:t>† Scaling factor = (total 2015 regional or HDI populations in IICC-3 countries</w:t>
            </w:r>
            <w:r w:rsidR="00FE395C">
              <w:rPr>
                <w:rFonts w:eastAsia="Times New Roman" w:cstheme="minorHAnsi"/>
                <w:color w:val="000000"/>
                <w:lang w:eastAsia="en-GB"/>
              </w:rPr>
              <w:t xml:space="preserve"> based</w:t>
            </w:r>
            <w:r w:rsidR="009E25EB">
              <w:rPr>
                <w:rFonts w:eastAsia="Times New Roman" w:cstheme="minorHAnsi"/>
                <w:color w:val="000000"/>
                <w:lang w:eastAsia="en-GB"/>
              </w:rPr>
              <w:fldChar w:fldCharType="begin"/>
            </w:r>
            <w:r w:rsidR="00124231">
              <w:rPr>
                <w:rFonts w:eastAsia="Times New Roman" w:cstheme="minorHAnsi"/>
                <w:color w:val="000000"/>
                <w:lang w:eastAsia="en-GB"/>
              </w:rPr>
              <w:instrText xml:space="preserve"> ADDIN ZOTERO_ITEM CSL_CITATION {"citationID":"T0zre4EI","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9E25EB">
              <w:rPr>
                <w:rFonts w:eastAsia="Times New Roman" w:cstheme="minorHAnsi"/>
                <w:color w:val="000000"/>
                <w:lang w:eastAsia="en-GB"/>
              </w:rPr>
              <w:fldChar w:fldCharType="separate"/>
            </w:r>
            <w:r w:rsidR="0050368D" w:rsidRPr="0050368D">
              <w:rPr>
                <w:rFonts w:ascii="Calibri" w:hAnsi="Calibri" w:cs="Calibri"/>
              </w:rPr>
              <w:t>[19]</w:t>
            </w:r>
            <w:r w:rsidR="009E25EB">
              <w:rPr>
                <w:rFonts w:eastAsia="Times New Roman" w:cstheme="minorHAnsi"/>
                <w:color w:val="000000"/>
                <w:lang w:eastAsia="en-GB"/>
              </w:rPr>
              <w:fldChar w:fldCharType="end"/>
            </w:r>
            <w:r>
              <w:rPr>
                <w:rFonts w:eastAsia="Times New Roman" w:cstheme="minorHAnsi"/>
                <w:color w:val="000000"/>
                <w:lang w:eastAsia="en-GB"/>
              </w:rPr>
              <w:t>)/(</w:t>
            </w:r>
            <w:r w:rsidR="009E25EB">
              <w:rPr>
                <w:rFonts w:eastAsia="Times New Roman" w:cstheme="minorHAnsi"/>
                <w:color w:val="000000"/>
                <w:lang w:eastAsia="en-GB"/>
              </w:rPr>
              <w:t xml:space="preserve">sum of </w:t>
            </w:r>
            <w:r w:rsidR="004A7E2A">
              <w:rPr>
                <w:rFonts w:eastAsia="Times New Roman" w:cstheme="minorHAnsi"/>
                <w:color w:val="000000"/>
                <w:lang w:eastAsia="en-GB"/>
              </w:rPr>
              <w:t>average annual population</w:t>
            </w:r>
            <w:r w:rsidR="009E25EB">
              <w:rPr>
                <w:rFonts w:eastAsia="Times New Roman" w:cstheme="minorHAnsi"/>
                <w:color w:val="000000"/>
                <w:lang w:eastAsia="en-GB"/>
              </w:rPr>
              <w:t>s</w:t>
            </w:r>
            <w:r w:rsidR="004A7E2A">
              <w:rPr>
                <w:rFonts w:eastAsia="Times New Roman" w:cstheme="minorHAnsi"/>
                <w:color w:val="000000"/>
                <w:lang w:eastAsia="en-GB"/>
              </w:rPr>
              <w:t xml:space="preserve"> covered</w:t>
            </w:r>
            <w:r w:rsidR="009E25EB">
              <w:rPr>
                <w:rFonts w:eastAsia="Times New Roman" w:cstheme="minorHAnsi"/>
                <w:color w:val="000000"/>
                <w:lang w:eastAsia="en-GB"/>
              </w:rPr>
              <w:t xml:space="preserve"> by registries in IICC-3</w:t>
            </w:r>
            <w:r w:rsidR="004A7E2A">
              <w:rPr>
                <w:rFonts w:eastAsia="Times New Roman" w:cstheme="minorHAnsi"/>
                <w:color w:val="000000"/>
                <w:lang w:eastAsia="en-GB"/>
              </w:rPr>
              <w:fldChar w:fldCharType="begin"/>
            </w:r>
            <w:r w:rsidR="00124231">
              <w:rPr>
                <w:rFonts w:eastAsia="Times New Roman" w:cstheme="minorHAnsi"/>
                <w:color w:val="000000"/>
                <w:lang w:eastAsia="en-GB"/>
              </w:rPr>
              <w:instrText xml:space="preserve"> ADDIN ZOTERO_ITEM CSL_CITATION {"citationID":"C6TYiqKX","properties":{"formattedCitation":"[32]","plainCitation":"[32]","noteIndex":0},"citationItems":[{"id":10829,"uris":["http://zotero.org/groups/23637/items/GWPJWBM6"],"uri":["http://zotero.org/groups/23637/items/GWPJWBM6"],"itemData":{"id":10829,"type":"book","event-place":"Lyon, France","publisher":"International Agency for Research on Cancer","publisher-place":"Lyon, France","title":"International Incidence of Childhood Cancer Volume III (electronic version)","title-short":"IICC-3","URL":"http://iicc.iarc.fr/results/index.php","author":[{"literal":"Steliarova-Foucher, E"},{"literal":"Colombet, M"},{"literal":"Ries, LAG"},{"literal":"Hesseling, P"},{"literal":"Moreno, F"},{"literal":"Shin, HY"},{"literal":"Stiller, CA"},{"literal":"editors"}],"accessed":{"date-parts":[["2017",9,11]]},"issued":{"date-parts":[["2017"]]}}}],"schema":"https://github.com/citation-style-language/schema/raw/master/csl-citation.json"} </w:instrText>
            </w:r>
            <w:r w:rsidR="004A7E2A">
              <w:rPr>
                <w:rFonts w:eastAsia="Times New Roman" w:cstheme="minorHAnsi"/>
                <w:color w:val="000000"/>
                <w:lang w:eastAsia="en-GB"/>
              </w:rPr>
              <w:fldChar w:fldCharType="separate"/>
            </w:r>
            <w:r w:rsidR="004D24B7" w:rsidRPr="004D24B7">
              <w:rPr>
                <w:rFonts w:ascii="Calibri" w:hAnsi="Calibri" w:cs="Calibri"/>
              </w:rPr>
              <w:t>[32]</w:t>
            </w:r>
            <w:r w:rsidR="004A7E2A">
              <w:rPr>
                <w:rFonts w:eastAsia="Times New Roman" w:cstheme="minorHAnsi"/>
                <w:color w:val="000000"/>
                <w:lang w:eastAsia="en-GB"/>
              </w:rPr>
              <w:fldChar w:fldCharType="end"/>
            </w:r>
            <w:r>
              <w:rPr>
                <w:rFonts w:eastAsia="Times New Roman" w:cstheme="minorHAnsi"/>
                <w:color w:val="000000"/>
                <w:lang w:eastAsia="en-GB"/>
              </w:rPr>
              <w:t>)</w:t>
            </w:r>
          </w:p>
        </w:tc>
      </w:tr>
    </w:tbl>
    <w:p w14:paraId="26B265DE" w14:textId="24FACA8B" w:rsidR="002569CD" w:rsidRDefault="002569CD">
      <w:pPr>
        <w:rPr>
          <w:bCs/>
        </w:rPr>
      </w:pPr>
    </w:p>
    <w:p w14:paraId="3E8D80FF" w14:textId="77777777" w:rsidR="008E69C8" w:rsidRDefault="008E69C8"/>
    <w:p w14:paraId="6FEB3543" w14:textId="24DE6BC9" w:rsidR="008E69C8" w:rsidRDefault="008E69C8">
      <w:r>
        <w:br w:type="page"/>
      </w:r>
    </w:p>
    <w:p w14:paraId="69A4662E" w14:textId="328197EB" w:rsidR="00AE1074" w:rsidRDefault="00AE1074">
      <w:pPr>
        <w:rPr>
          <w:b/>
          <w:bCs/>
        </w:rPr>
      </w:pPr>
    </w:p>
    <w:p w14:paraId="4C5C9DF4" w14:textId="145D1FFB" w:rsidR="00AE1074" w:rsidRDefault="002C22F1">
      <w:pPr>
        <w:rPr>
          <w:b/>
          <w:bCs/>
        </w:rPr>
      </w:pPr>
      <w:r>
        <w:rPr>
          <w:b/>
          <w:bCs/>
          <w:noProof/>
        </w:rPr>
        <w:drawing>
          <wp:inline distT="0" distB="0" distL="0" distR="0" wp14:anchorId="7D3B2E11" wp14:editId="6A987B8D">
            <wp:extent cx="5731510" cy="4585335"/>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5 - IICC Region HeatMap - Prop of WPP tot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37B77002" w14:textId="48D80893" w:rsidR="00B93BBA" w:rsidRDefault="008E69C8">
      <w:pPr>
        <w:rPr>
          <w:bCs/>
        </w:rPr>
      </w:pPr>
      <w:r w:rsidRPr="000D2FC5">
        <w:rPr>
          <w:b/>
          <w:bCs/>
        </w:rPr>
        <w:t xml:space="preserve">Figure </w:t>
      </w:r>
      <w:r w:rsidR="00BA4083">
        <w:rPr>
          <w:b/>
          <w:bCs/>
        </w:rPr>
        <w:t>5</w:t>
      </w:r>
      <w:r w:rsidRPr="000D2FC5">
        <w:rPr>
          <w:b/>
          <w:bCs/>
        </w:rPr>
        <w:t xml:space="preserve"> </w:t>
      </w:r>
      <w:r w:rsidRPr="000D2FC5">
        <w:rPr>
          <w:bCs/>
        </w:rPr>
        <w:t xml:space="preserve">– </w:t>
      </w:r>
      <w:r w:rsidR="00B372DD">
        <w:rPr>
          <w:bCs/>
        </w:rPr>
        <w:t>Estimated incidence in children aged &lt;15 years in 2015, based on IICC-3 reported rates and extrapolated to the countries represented in IICC-3 (Table S5)</w:t>
      </w:r>
      <w:r w:rsidR="00844967">
        <w:rPr>
          <w:bCs/>
        </w:rPr>
        <w:t xml:space="preserve">; </w:t>
      </w:r>
      <w:r w:rsidR="00B555DC">
        <w:rPr>
          <w:bCs/>
        </w:rPr>
        <w:t xml:space="preserve">distribution of estimated cancers by ICCC-3 main diagnostic group showing total cancers and crude </w:t>
      </w:r>
      <w:r w:rsidR="002C22F1">
        <w:rPr>
          <w:bCs/>
        </w:rPr>
        <w:t xml:space="preserve">and age-standardised (WHO) </w:t>
      </w:r>
      <w:r w:rsidR="00B555DC">
        <w:rPr>
          <w:bCs/>
        </w:rPr>
        <w:t xml:space="preserve">rates </w:t>
      </w:r>
      <w:r w:rsidR="00B555DC" w:rsidRPr="008F081C">
        <w:rPr>
          <w:bCs/>
        </w:rPr>
        <w:t>(per million)</w:t>
      </w:r>
      <w:r w:rsidR="00B555DC">
        <w:rPr>
          <w:bCs/>
        </w:rPr>
        <w:t xml:space="preserve"> in UN regions.</w:t>
      </w:r>
      <w:r w:rsidR="005C1F30">
        <w:rPr>
          <w:bCs/>
        </w:rPr>
        <w:t xml:space="preserve"> </w:t>
      </w:r>
    </w:p>
    <w:p w14:paraId="5F637269" w14:textId="1F167E20" w:rsidR="00844967" w:rsidRDefault="00844967">
      <w:pPr>
        <w:rPr>
          <w:bCs/>
        </w:rPr>
      </w:pPr>
    </w:p>
    <w:p w14:paraId="568E7D0B" w14:textId="127AAEC2" w:rsidR="003B0B43" w:rsidRDefault="00A43BFC">
      <w:pPr>
        <w:rPr>
          <w:b/>
          <w:bCs/>
        </w:rPr>
      </w:pPr>
      <w:r>
        <w:rPr>
          <w:b/>
          <w:bCs/>
          <w:noProof/>
          <w:lang w:val="en-US"/>
        </w:rPr>
        <w:lastRenderedPageBreak/>
        <w:drawing>
          <wp:inline distT="0" distB="0" distL="0" distR="0" wp14:anchorId="27E53C99" wp14:editId="742EDC3A">
            <wp:extent cx="5731510" cy="573151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6 - Bubble - ASR v Prop Under 15 by Dia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43625E" w14:textId="3A9D53A1" w:rsidR="002B0E24" w:rsidRDefault="00D542B7">
      <w:pPr>
        <w:rPr>
          <w:bCs/>
        </w:rPr>
      </w:pPr>
      <w:r w:rsidRPr="00F54F93">
        <w:rPr>
          <w:b/>
          <w:bCs/>
        </w:rPr>
        <w:t xml:space="preserve">Figure </w:t>
      </w:r>
      <w:r w:rsidR="00BA4083">
        <w:rPr>
          <w:b/>
          <w:bCs/>
        </w:rPr>
        <w:t>6</w:t>
      </w:r>
      <w:r w:rsidRPr="00F54F93">
        <w:rPr>
          <w:b/>
          <w:bCs/>
        </w:rPr>
        <w:t xml:space="preserve"> </w:t>
      </w:r>
      <w:r w:rsidRPr="00F54F93">
        <w:rPr>
          <w:bCs/>
        </w:rPr>
        <w:t xml:space="preserve">– </w:t>
      </w:r>
      <w:r w:rsidR="00DB43C6">
        <w:rPr>
          <w:bCs/>
        </w:rPr>
        <w:t>A</w:t>
      </w:r>
      <w:r w:rsidRPr="00844967">
        <w:rPr>
          <w:bCs/>
        </w:rPr>
        <w:t>ge-</w:t>
      </w:r>
      <w:r w:rsidRPr="00DC2159">
        <w:rPr>
          <w:bCs/>
        </w:rPr>
        <w:t>standardised (</w:t>
      </w:r>
      <w:r w:rsidR="00A43BFC" w:rsidRPr="00DC2159">
        <w:rPr>
          <w:bCs/>
        </w:rPr>
        <w:t>WHO</w:t>
      </w:r>
      <w:r w:rsidRPr="00DC2159">
        <w:rPr>
          <w:bCs/>
        </w:rPr>
        <w:t xml:space="preserve">) </w:t>
      </w:r>
      <w:r w:rsidR="004C1B8C" w:rsidRPr="00DC2159">
        <w:rPr>
          <w:bCs/>
        </w:rPr>
        <w:t xml:space="preserve">cancer </w:t>
      </w:r>
      <w:r w:rsidR="005A1B93" w:rsidRPr="00DC2159">
        <w:rPr>
          <w:bCs/>
        </w:rPr>
        <w:t>incidence</w:t>
      </w:r>
      <w:r w:rsidR="008F36DE" w:rsidRPr="00DC2159">
        <w:rPr>
          <w:bCs/>
        </w:rPr>
        <w:t xml:space="preserve"> in 2015</w:t>
      </w:r>
      <w:r w:rsidR="00DB43C6" w:rsidRPr="00DC2159">
        <w:rPr>
          <w:bCs/>
        </w:rPr>
        <w:t xml:space="preserve"> based on national extrapolation of data from </w:t>
      </w:r>
      <w:r w:rsidRPr="00DC2159">
        <w:rPr>
          <w:bCs/>
        </w:rPr>
        <w:t xml:space="preserve">IICC-3 </w:t>
      </w:r>
      <w:r w:rsidR="00DB43C6" w:rsidRPr="00DC2159">
        <w:rPr>
          <w:bCs/>
        </w:rPr>
        <w:t xml:space="preserve">registries </w:t>
      </w:r>
      <w:r w:rsidRPr="00DC2159">
        <w:rPr>
          <w:bCs/>
        </w:rPr>
        <w:t xml:space="preserve">against the </w:t>
      </w:r>
      <w:r w:rsidR="00CD54C4" w:rsidRPr="00DC2159">
        <w:rPr>
          <w:bCs/>
        </w:rPr>
        <w:t xml:space="preserve">2015 </w:t>
      </w:r>
      <w:r w:rsidR="00D312C9" w:rsidRPr="00DC2159">
        <w:rPr>
          <w:bCs/>
        </w:rPr>
        <w:t>h</w:t>
      </w:r>
      <w:r w:rsidR="00BC2B6F" w:rsidRPr="00DC2159">
        <w:rPr>
          <w:bCs/>
        </w:rPr>
        <w:t>uman</w:t>
      </w:r>
      <w:r w:rsidR="00BC2B6F">
        <w:rPr>
          <w:bCs/>
        </w:rPr>
        <w:t xml:space="preserve"> </w:t>
      </w:r>
      <w:r w:rsidR="00D312C9">
        <w:rPr>
          <w:bCs/>
        </w:rPr>
        <w:t>d</w:t>
      </w:r>
      <w:r w:rsidR="00BC2B6F">
        <w:rPr>
          <w:bCs/>
        </w:rPr>
        <w:t xml:space="preserve">evelopment </w:t>
      </w:r>
      <w:r w:rsidR="00D312C9">
        <w:rPr>
          <w:bCs/>
        </w:rPr>
        <w:t>i</w:t>
      </w:r>
      <w:r w:rsidR="00BC2B6F">
        <w:rPr>
          <w:bCs/>
        </w:rPr>
        <w:t>ndex (HDI)</w:t>
      </w:r>
      <w:r w:rsidR="00CD54C4">
        <w:rPr>
          <w:bCs/>
        </w:rPr>
        <w:t xml:space="preserve"> </w:t>
      </w:r>
      <w:r w:rsidRPr="00844967">
        <w:rPr>
          <w:bCs/>
        </w:rPr>
        <w:t xml:space="preserve">by ICCC-3.  </w:t>
      </w:r>
      <w:r w:rsidR="00F54F93" w:rsidRPr="00844967">
        <w:rPr>
          <w:bCs/>
        </w:rPr>
        <w:t>HDI</w:t>
      </w:r>
      <w:r w:rsidRPr="00844967">
        <w:rPr>
          <w:bCs/>
        </w:rPr>
        <w:t xml:space="preserve"> indicated by colour, </w:t>
      </w:r>
      <w:r w:rsidR="00F17BDC">
        <w:rPr>
          <w:bCs/>
        </w:rPr>
        <w:t xml:space="preserve">with </w:t>
      </w:r>
      <w:r w:rsidR="005A1B93">
        <w:rPr>
          <w:bCs/>
        </w:rPr>
        <w:t>circles</w:t>
      </w:r>
      <w:r w:rsidR="005A1B93" w:rsidRPr="00844967">
        <w:rPr>
          <w:bCs/>
        </w:rPr>
        <w:t xml:space="preserve"> </w:t>
      </w:r>
      <w:r w:rsidR="00F17BDC">
        <w:rPr>
          <w:bCs/>
        </w:rPr>
        <w:t xml:space="preserve">proportional to the number </w:t>
      </w:r>
      <w:r w:rsidR="008C1B1F">
        <w:rPr>
          <w:bCs/>
        </w:rPr>
        <w:t>of cases</w:t>
      </w:r>
      <w:r w:rsidRPr="00844967">
        <w:rPr>
          <w:bCs/>
        </w:rPr>
        <w:t xml:space="preserve">.  Linear regression </w:t>
      </w:r>
      <w:r w:rsidR="008C1B1F">
        <w:rPr>
          <w:bCs/>
        </w:rPr>
        <w:t>line</w:t>
      </w:r>
      <w:r w:rsidR="008C1B1F" w:rsidRPr="00844967">
        <w:rPr>
          <w:bCs/>
        </w:rPr>
        <w:t xml:space="preserve"> </w:t>
      </w:r>
      <w:r w:rsidRPr="00844967">
        <w:rPr>
          <w:bCs/>
        </w:rPr>
        <w:t>and Pearson correlation values shown</w:t>
      </w:r>
      <w:r w:rsidR="00BC2B6F">
        <w:rPr>
          <w:bCs/>
        </w:rPr>
        <w:t>, with those in bold having p&lt;0.0</w:t>
      </w:r>
      <w:r w:rsidR="006F4293">
        <w:rPr>
          <w:bCs/>
        </w:rPr>
        <w:t>0</w:t>
      </w:r>
      <w:r w:rsidR="00DB43C6">
        <w:rPr>
          <w:bCs/>
        </w:rPr>
        <w:t>4 (Bonferroni adjustment)</w:t>
      </w:r>
      <w:r w:rsidRPr="00844967">
        <w:rPr>
          <w:bCs/>
        </w:rPr>
        <w:t>.</w:t>
      </w:r>
      <w:r w:rsidRPr="002B0E24">
        <w:rPr>
          <w:bCs/>
        </w:rPr>
        <w:t xml:space="preserve">  </w:t>
      </w:r>
    </w:p>
    <w:p w14:paraId="09097F90" w14:textId="12E0FC04" w:rsidR="005A1B93" w:rsidRDefault="005A1B93" w:rsidP="00BA4083"/>
    <w:p w14:paraId="405D79E0" w14:textId="77777777" w:rsidR="00385DE9" w:rsidRDefault="00385DE9">
      <w:r>
        <w:br w:type="page"/>
      </w:r>
    </w:p>
    <w:p w14:paraId="2E268EFD" w14:textId="4BF970DA" w:rsidR="004F2262" w:rsidRDefault="008D6428" w:rsidP="0059408F">
      <w:pPr>
        <w:tabs>
          <w:tab w:val="center" w:pos="7699"/>
        </w:tabs>
        <w:jc w:val="center"/>
      </w:pPr>
      <w:r>
        <w:rPr>
          <w:noProof/>
        </w:rPr>
        <w:lastRenderedPageBreak/>
        <w:drawing>
          <wp:inline distT="0" distB="0" distL="0" distR="0" wp14:anchorId="3B6B4A8A" wp14:editId="3122ACF3">
            <wp:extent cx="5731510" cy="802386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7 - IICC v XXX dist scatt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023860"/>
                    </a:xfrm>
                    <a:prstGeom prst="rect">
                      <a:avLst/>
                    </a:prstGeom>
                  </pic:spPr>
                </pic:pic>
              </a:graphicData>
            </a:graphic>
          </wp:inline>
        </w:drawing>
      </w:r>
    </w:p>
    <w:p w14:paraId="7DA50FAF" w14:textId="60BD496A" w:rsidR="002A5437" w:rsidRDefault="00D542B7" w:rsidP="00097A59">
      <w:pPr>
        <w:spacing w:after="0" w:line="240" w:lineRule="auto"/>
        <w:rPr>
          <w:bCs/>
        </w:rPr>
      </w:pPr>
      <w:r w:rsidRPr="006675C5">
        <w:rPr>
          <w:b/>
          <w:bCs/>
        </w:rPr>
        <w:t xml:space="preserve">Figure </w:t>
      </w:r>
      <w:r w:rsidR="00415FA5">
        <w:rPr>
          <w:b/>
          <w:bCs/>
        </w:rPr>
        <w:t>7</w:t>
      </w:r>
      <w:r>
        <w:rPr>
          <w:b/>
          <w:bCs/>
        </w:rPr>
        <w:t xml:space="preserve"> </w:t>
      </w:r>
      <w:r w:rsidRPr="006675C5">
        <w:rPr>
          <w:bCs/>
        </w:rPr>
        <w:t>–</w:t>
      </w:r>
      <w:r w:rsidR="00D97448">
        <w:rPr>
          <w:bCs/>
        </w:rPr>
        <w:t xml:space="preserve"> C</w:t>
      </w:r>
      <w:r>
        <w:rPr>
          <w:bCs/>
        </w:rPr>
        <w:t>ountry-level ratios</w:t>
      </w:r>
      <w:r w:rsidR="00CD54C4">
        <w:rPr>
          <w:bCs/>
        </w:rPr>
        <w:t xml:space="preserve"> of IICC-3</w:t>
      </w:r>
      <w:r w:rsidR="000112C4">
        <w:rPr>
          <w:bCs/>
        </w:rPr>
        <w:t>-based</w:t>
      </w:r>
      <w:r w:rsidR="00D97448">
        <w:rPr>
          <w:bCs/>
        </w:rPr>
        <w:t xml:space="preserve"> estimates</w:t>
      </w:r>
      <w:r w:rsidR="00CD54C4">
        <w:rPr>
          <w:bCs/>
        </w:rPr>
        <w:t xml:space="preserve"> </w:t>
      </w:r>
      <w:r w:rsidR="002A5437">
        <w:rPr>
          <w:bCs/>
        </w:rPr>
        <w:t xml:space="preserve">to </w:t>
      </w:r>
      <w:r w:rsidR="00CD54C4">
        <w:rPr>
          <w:bCs/>
        </w:rPr>
        <w:t>BM estimate</w:t>
      </w:r>
      <w:r w:rsidR="00D97448">
        <w:rPr>
          <w:bCs/>
        </w:rPr>
        <w:t xml:space="preserve">s of childhood cancers in 2015.  A) Total cancers, countries coloured by ratio. </w:t>
      </w:r>
      <w:r w:rsidR="00415FA5">
        <w:rPr>
          <w:bCs/>
        </w:rPr>
        <w:t xml:space="preserve">B) </w:t>
      </w:r>
      <w:r w:rsidR="00D97448">
        <w:rPr>
          <w:bCs/>
        </w:rPr>
        <w:t xml:space="preserve">Median and range of ratios for each </w:t>
      </w:r>
      <w:r>
        <w:rPr>
          <w:bCs/>
        </w:rPr>
        <w:t xml:space="preserve">ICCC-3 </w:t>
      </w:r>
      <w:r w:rsidR="00D02AA4">
        <w:rPr>
          <w:bCs/>
        </w:rPr>
        <w:t xml:space="preserve">main </w:t>
      </w:r>
      <w:r>
        <w:rPr>
          <w:bCs/>
        </w:rPr>
        <w:t>diagnos</w:t>
      </w:r>
      <w:r w:rsidR="00D02AA4">
        <w:rPr>
          <w:bCs/>
        </w:rPr>
        <w:t>tic group</w:t>
      </w:r>
      <w:r w:rsidR="00425AF6">
        <w:rPr>
          <w:bCs/>
        </w:rPr>
        <w:t xml:space="preserve">, grouped by </w:t>
      </w:r>
      <w:r w:rsidR="00D312C9">
        <w:rPr>
          <w:bCs/>
        </w:rPr>
        <w:t>h</w:t>
      </w:r>
      <w:r w:rsidR="000253D9">
        <w:rPr>
          <w:bCs/>
        </w:rPr>
        <w:t xml:space="preserve">uman </w:t>
      </w:r>
      <w:r w:rsidR="00D312C9">
        <w:rPr>
          <w:bCs/>
        </w:rPr>
        <w:t>d</w:t>
      </w:r>
      <w:r w:rsidR="000253D9">
        <w:rPr>
          <w:bCs/>
        </w:rPr>
        <w:t xml:space="preserve">evelopment </w:t>
      </w:r>
      <w:r w:rsidR="00D312C9">
        <w:rPr>
          <w:bCs/>
        </w:rPr>
        <w:t>i</w:t>
      </w:r>
      <w:r w:rsidR="000253D9">
        <w:rPr>
          <w:bCs/>
        </w:rPr>
        <w:t>ndex</w:t>
      </w:r>
      <w:r w:rsidR="001D31CF">
        <w:rPr>
          <w:bCs/>
        </w:rPr>
        <w:t xml:space="preserve"> (HDI)</w:t>
      </w:r>
      <w:r w:rsidR="00CD54C4">
        <w:rPr>
          <w:bCs/>
        </w:rPr>
        <w:t>.</w:t>
      </w:r>
      <w:r w:rsidR="00D97448">
        <w:rPr>
          <w:bCs/>
        </w:rPr>
        <w:t xml:space="preserve">  </w:t>
      </w:r>
      <w:r>
        <w:rPr>
          <w:bCs/>
        </w:rPr>
        <w:t xml:space="preserve">All ratios have been log10 transformed. </w:t>
      </w:r>
    </w:p>
    <w:p w14:paraId="272CD484" w14:textId="7EBF2922" w:rsidR="0096703D" w:rsidRDefault="0096703D" w:rsidP="00097A59">
      <w:pPr>
        <w:spacing w:after="0" w:line="240" w:lineRule="auto"/>
        <w:rPr>
          <w:rFonts w:asciiTheme="majorHAnsi" w:eastAsiaTheme="majorEastAsia" w:hAnsiTheme="majorHAnsi" w:cstheme="majorBidi"/>
          <w:i/>
          <w:sz w:val="26"/>
          <w:szCs w:val="26"/>
        </w:rPr>
      </w:pPr>
    </w:p>
    <w:p w14:paraId="7DE18A84" w14:textId="64920096" w:rsidR="0038359D" w:rsidRPr="0096703D" w:rsidRDefault="00125759" w:rsidP="00125759">
      <w:pPr>
        <w:pStyle w:val="Heading2"/>
        <w:numPr>
          <w:ilvl w:val="1"/>
          <w:numId w:val="23"/>
        </w:numPr>
      </w:pPr>
      <w:r>
        <w:t>Global Childhood Cancer (GCC) and BM compared</w:t>
      </w:r>
      <w:r w:rsidR="00FD09AC">
        <w:t xml:space="preserve"> </w:t>
      </w:r>
    </w:p>
    <w:p w14:paraId="79AD9E1D" w14:textId="748B2F74" w:rsidR="000B13B0" w:rsidRDefault="00AC05F5" w:rsidP="00C01F4E">
      <w:pPr>
        <w:rPr>
          <w:highlight w:val="yellow"/>
        </w:rPr>
      </w:pPr>
      <w:r>
        <w:t>The</w:t>
      </w:r>
      <w:r w:rsidR="00B51156">
        <w:t xml:space="preserve"> </w:t>
      </w:r>
      <w:r w:rsidR="00F957F1">
        <w:t xml:space="preserve">GCC </w:t>
      </w:r>
      <w:r w:rsidR="00B51156">
        <w:t>model</w:t>
      </w:r>
      <w:r>
        <w:t xml:space="preserve"> </w:t>
      </w:r>
      <w:r w:rsidR="00B51156">
        <w:t xml:space="preserve">estimated </w:t>
      </w:r>
      <w:r w:rsidR="00AB5DEE">
        <w:t xml:space="preserve">a </w:t>
      </w:r>
      <w:r w:rsidR="00B51156">
        <w:t xml:space="preserve">total </w:t>
      </w:r>
      <w:r w:rsidR="00AB5DEE">
        <w:t xml:space="preserve">worldwide </w:t>
      </w:r>
      <w:r w:rsidR="00B51156">
        <w:t xml:space="preserve">childhood cancer </w:t>
      </w:r>
      <w:r w:rsidR="00AB5DEE">
        <w:t xml:space="preserve">incidence </w:t>
      </w:r>
      <w:r w:rsidR="00B51156">
        <w:t xml:space="preserve">of 396,670 </w:t>
      </w:r>
      <w:r w:rsidR="002E1080">
        <w:t xml:space="preserve">cases </w:t>
      </w:r>
      <w:r w:rsidR="00B51156">
        <w:t>in 2015</w:t>
      </w:r>
      <w:r>
        <w:t xml:space="preserve"> </w:t>
      </w:r>
      <w:r>
        <w:fldChar w:fldCharType="begin"/>
      </w:r>
      <w:r w:rsidR="00124231">
        <w:instrText xml:space="preserve"> ADDIN ZOTERO_ITEM CSL_CITATION {"citationID":"wbFV4pha","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uppress-author":true}],"schema":"https://github.com/citation-style-language/schema/raw/master/csl-citation.json"} </w:instrText>
      </w:r>
      <w:r>
        <w:fldChar w:fldCharType="separate"/>
      </w:r>
      <w:r w:rsidR="0050368D" w:rsidRPr="0050368D">
        <w:rPr>
          <w:rFonts w:ascii="Calibri" w:hAnsi="Calibri" w:cs="Calibri"/>
        </w:rPr>
        <w:t>[23]</w:t>
      </w:r>
      <w:r>
        <w:fldChar w:fldCharType="end"/>
      </w:r>
      <w:r w:rsidR="00B51156">
        <w:t xml:space="preserve">; </w:t>
      </w:r>
      <w:r w:rsidR="008C1C95">
        <w:t>36,556</w:t>
      </w:r>
      <w:r w:rsidR="00B51156">
        <w:t xml:space="preserve"> (</w:t>
      </w:r>
      <w:r w:rsidR="008C1C95">
        <w:t>10.2</w:t>
      </w:r>
      <w:r w:rsidR="00B51156">
        <w:t xml:space="preserve">%) higher than </w:t>
      </w:r>
      <w:r w:rsidR="00523B50">
        <w:t xml:space="preserve">the </w:t>
      </w:r>
      <w:r w:rsidR="00AB5DEE">
        <w:t>B</w:t>
      </w:r>
      <w:r w:rsidR="002F0479">
        <w:t>M</w:t>
      </w:r>
      <w:r w:rsidR="00523B50">
        <w:t xml:space="preserve"> </w:t>
      </w:r>
      <w:r w:rsidR="008D21E7">
        <w:t xml:space="preserve">(Table </w:t>
      </w:r>
      <w:r w:rsidR="00A42226">
        <w:t>3</w:t>
      </w:r>
      <w:r w:rsidR="001B3895">
        <w:t>)</w:t>
      </w:r>
      <w:r w:rsidR="00581AE2">
        <w:t xml:space="preserve">.  There was widespread agreement at the national level (Figure </w:t>
      </w:r>
      <w:r w:rsidR="008C1859">
        <w:t>8</w:t>
      </w:r>
      <w:r w:rsidR="00581AE2">
        <w:t>)</w:t>
      </w:r>
      <w:r w:rsidR="00807035">
        <w:t>,</w:t>
      </w:r>
      <w:r w:rsidR="00581AE2">
        <w:t xml:space="preserve"> with BM estimate</w:t>
      </w:r>
      <w:r>
        <w:t>s</w:t>
      </w:r>
      <w:r w:rsidR="00581AE2">
        <w:t xml:space="preserve"> falling within the </w:t>
      </w:r>
      <w:r>
        <w:t xml:space="preserve">GCC </w:t>
      </w:r>
      <w:r w:rsidR="00581AE2">
        <w:t xml:space="preserve">95% uncertainty interval for </w:t>
      </w:r>
      <w:r w:rsidR="00F01186">
        <w:t>1</w:t>
      </w:r>
      <w:r w:rsidR="002818D1">
        <w:t>21</w:t>
      </w:r>
      <w:r w:rsidR="00F01186">
        <w:t xml:space="preserve"> </w:t>
      </w:r>
      <w:r w:rsidR="00581AE2">
        <w:t>countries (</w:t>
      </w:r>
      <w:r w:rsidR="002818D1">
        <w:t>60.</w:t>
      </w:r>
      <w:r w:rsidR="00F01186">
        <w:t>5</w:t>
      </w:r>
      <w:r w:rsidR="00581AE2">
        <w:t>%</w:t>
      </w:r>
      <w:r w:rsidR="006B5993">
        <w:t xml:space="preserve"> of </w:t>
      </w:r>
      <w:r w:rsidR="002818D1">
        <w:t>200</w:t>
      </w:r>
      <w:r w:rsidR="006B5993">
        <w:t xml:space="preserve"> countries in both estimates</w:t>
      </w:r>
      <w:r w:rsidR="00581AE2">
        <w:t>; Figure S1</w:t>
      </w:r>
      <w:r w:rsidR="00236850">
        <w:t>6</w:t>
      </w:r>
      <w:r w:rsidR="00581AE2">
        <w:t>).</w:t>
      </w:r>
      <w:r w:rsidR="0073171B">
        <w:t xml:space="preserve">  </w:t>
      </w:r>
      <w:r w:rsidR="00581AE2">
        <w:t xml:space="preserve"> </w:t>
      </w:r>
      <w:r w:rsidR="00C01F4E">
        <w:t xml:space="preserve">Regions where estimates differed most were primarily those requiring larger extrapolations of </w:t>
      </w:r>
      <w:r>
        <w:t xml:space="preserve">underpinning </w:t>
      </w:r>
      <w:r w:rsidR="00C01F4E">
        <w:t xml:space="preserve">IICC-3 </w:t>
      </w:r>
      <w:r w:rsidR="0089466F">
        <w:t>rates</w:t>
      </w:r>
      <w:r w:rsidR="00C01F4E">
        <w:t xml:space="preserve"> (Table 3)</w:t>
      </w:r>
      <w:r w:rsidR="00807035">
        <w:t>.</w:t>
      </w:r>
      <w:r w:rsidR="0073171B">
        <w:t xml:space="preserve"> </w:t>
      </w:r>
      <w:r w:rsidR="0089466F">
        <w:t xml:space="preserve"> </w:t>
      </w:r>
      <w:r w:rsidR="00702A91">
        <w:t>Most notably</w:t>
      </w:r>
      <w:r w:rsidR="0073171B">
        <w:t xml:space="preserve"> </w:t>
      </w:r>
      <w:r w:rsidR="00B778AF">
        <w:t xml:space="preserve">Western </w:t>
      </w:r>
      <w:r w:rsidR="00C01F4E">
        <w:t>Africa</w:t>
      </w:r>
      <w:r w:rsidR="0089466F">
        <w:t>,</w:t>
      </w:r>
      <w:r w:rsidR="00C01F4E">
        <w:t xml:space="preserve"> </w:t>
      </w:r>
      <w:r>
        <w:t xml:space="preserve">where </w:t>
      </w:r>
      <w:r w:rsidR="00581AE2">
        <w:t xml:space="preserve">the GCC estimate was </w:t>
      </w:r>
      <w:r w:rsidR="00F01186">
        <w:t xml:space="preserve">nearly </w:t>
      </w:r>
      <w:r w:rsidR="00C01F4E">
        <w:t xml:space="preserve">twice </w:t>
      </w:r>
      <w:r w:rsidR="00702A91">
        <w:t xml:space="preserve">that of </w:t>
      </w:r>
      <w:r w:rsidR="00581AE2">
        <w:t>the BM</w:t>
      </w:r>
      <w:r w:rsidR="0089466F">
        <w:t xml:space="preserve">; </w:t>
      </w:r>
      <w:r w:rsidR="0073171B">
        <w:t xml:space="preserve">the IICC-3 scaling factor </w:t>
      </w:r>
      <w:r w:rsidR="00FE5175">
        <w:t xml:space="preserve">here </w:t>
      </w:r>
      <w:r w:rsidR="0073171B">
        <w:t xml:space="preserve">was </w:t>
      </w:r>
      <w:r w:rsidR="00702A91">
        <w:t>213.04</w:t>
      </w:r>
      <w:r w:rsidR="0089466F">
        <w:t>,</w:t>
      </w:r>
      <w:r w:rsidR="00702A91">
        <w:t xml:space="preserve"> more than double that of any other region </w:t>
      </w:r>
      <w:r w:rsidR="0073171B">
        <w:t xml:space="preserve">(Figure </w:t>
      </w:r>
      <w:r w:rsidR="008C1859">
        <w:t>8</w:t>
      </w:r>
      <w:r w:rsidR="0073171B">
        <w:t xml:space="preserve">, Table 3).  </w:t>
      </w:r>
      <w:r w:rsidR="00702A91">
        <w:t xml:space="preserve">By contrast, </w:t>
      </w:r>
      <w:r>
        <w:t>the GCC estimate for</w:t>
      </w:r>
      <w:r w:rsidR="00702A91">
        <w:t xml:space="preserve"> </w:t>
      </w:r>
      <w:r w:rsidR="00B778AF">
        <w:t xml:space="preserve">Southern Africa was </w:t>
      </w:r>
      <w:r w:rsidR="00F01186">
        <w:t>nearly 41</w:t>
      </w:r>
      <w:r w:rsidR="00B778AF">
        <w:t xml:space="preserve">% </w:t>
      </w:r>
      <w:r>
        <w:t xml:space="preserve">lower </w:t>
      </w:r>
      <w:r w:rsidR="00B778AF">
        <w:t xml:space="preserve">than the </w:t>
      </w:r>
      <w:r w:rsidR="00B778AF" w:rsidRPr="00844967">
        <w:t>BM</w:t>
      </w:r>
      <w:r w:rsidR="00F70558">
        <w:t xml:space="preserve">; </w:t>
      </w:r>
      <w:r w:rsidR="0073171B">
        <w:t xml:space="preserve">the IICC-3 scaling factor was </w:t>
      </w:r>
      <w:r w:rsidR="00702A91">
        <w:t>only 1.25</w:t>
      </w:r>
      <w:r w:rsidR="00F70558">
        <w:t>,</w:t>
      </w:r>
      <w:r w:rsidR="00702A91">
        <w:t xml:space="preserve"> similar to countries with very high HDI</w:t>
      </w:r>
      <w:r w:rsidR="0073171B">
        <w:t xml:space="preserve"> </w:t>
      </w:r>
      <w:r w:rsidR="0073171B" w:rsidRPr="0073171B">
        <w:t>(</w:t>
      </w:r>
      <w:r w:rsidR="0073171B">
        <w:t xml:space="preserve">Table 3, Figure </w:t>
      </w:r>
      <w:r w:rsidR="008C1859">
        <w:t>8</w:t>
      </w:r>
      <w:r w:rsidR="0073171B">
        <w:t>)</w:t>
      </w:r>
      <w:r w:rsidR="00581AE2">
        <w:t>.</w:t>
      </w:r>
      <w:r w:rsidR="00C01F4E">
        <w:t xml:space="preserve"> </w:t>
      </w:r>
      <w:r w:rsidR="0073171B">
        <w:t>These two regional differences were reflected in differ</w:t>
      </w:r>
      <w:r w:rsidR="009260EE">
        <w:t>ent ranks for these region</w:t>
      </w:r>
      <w:r w:rsidR="00702A91">
        <w:t xml:space="preserve">s </w:t>
      </w:r>
      <w:r w:rsidR="0073171B" w:rsidRPr="0073171B">
        <w:t xml:space="preserve">(Figure </w:t>
      </w:r>
      <w:r w:rsidR="008C1859">
        <w:t>9</w:t>
      </w:r>
      <w:r w:rsidR="00702A91">
        <w:t>).</w:t>
      </w:r>
    </w:p>
    <w:p w14:paraId="40236986" w14:textId="7415C091" w:rsidR="0024790E" w:rsidRPr="00844967" w:rsidRDefault="00BD6199">
      <w:r w:rsidRPr="00844967">
        <w:t xml:space="preserve">As expected, regional patterns </w:t>
      </w:r>
      <w:r w:rsidR="00AC05F5">
        <w:t xml:space="preserve">seen within </w:t>
      </w:r>
      <w:r w:rsidR="0024790E" w:rsidRPr="00844967">
        <w:t xml:space="preserve">IICC-3 (Figure </w:t>
      </w:r>
      <w:r w:rsidR="008C1859">
        <w:t>5</w:t>
      </w:r>
      <w:r w:rsidR="0024790E" w:rsidRPr="00844967">
        <w:t>) were apparent in GCC estimates (Figure 1</w:t>
      </w:r>
      <w:r w:rsidR="00D312C9">
        <w:t>0</w:t>
      </w:r>
      <w:r w:rsidR="0024790E" w:rsidRPr="00844967">
        <w:t>)</w:t>
      </w:r>
      <w:r w:rsidR="00E4514B">
        <w:t xml:space="preserve">; </w:t>
      </w:r>
      <w:proofErr w:type="spellStart"/>
      <w:r w:rsidR="0024790E" w:rsidRPr="00844967">
        <w:t>leukaemias</w:t>
      </w:r>
      <w:proofErr w:type="spellEnd"/>
      <w:r w:rsidR="0024790E" w:rsidRPr="00844967">
        <w:t xml:space="preserve"> </w:t>
      </w:r>
      <w:r w:rsidR="002E1080">
        <w:t xml:space="preserve">as the </w:t>
      </w:r>
      <w:r w:rsidR="00E4514B">
        <w:t xml:space="preserve">dominating </w:t>
      </w:r>
      <w:r w:rsidR="002E1080" w:rsidRPr="00DC2159">
        <w:t xml:space="preserve">cancer type </w:t>
      </w:r>
      <w:r w:rsidR="0024790E" w:rsidRPr="00DC2159">
        <w:t>in many regions</w:t>
      </w:r>
      <w:r w:rsidR="00E4514B" w:rsidRPr="00DC2159">
        <w:t xml:space="preserve">. </w:t>
      </w:r>
      <w:r w:rsidR="00F70558" w:rsidRPr="00DC2159">
        <w:t xml:space="preserve"> </w:t>
      </w:r>
      <w:r w:rsidR="0024790E" w:rsidRPr="00DC2159">
        <w:t>African regions show</w:t>
      </w:r>
      <w:r w:rsidR="00E4514B" w:rsidRPr="00DC2159">
        <w:t>ed</w:t>
      </w:r>
      <w:r w:rsidR="0024790E" w:rsidRPr="00DC2159">
        <w:t xml:space="preserve"> fewer </w:t>
      </w:r>
      <w:proofErr w:type="spellStart"/>
      <w:r w:rsidR="0024790E" w:rsidRPr="00DC2159">
        <w:t>leukaemias</w:t>
      </w:r>
      <w:proofErr w:type="spellEnd"/>
      <w:r w:rsidR="0024790E" w:rsidRPr="00DC2159">
        <w:t xml:space="preserve"> and more </w:t>
      </w:r>
      <w:r w:rsidR="002E1080" w:rsidRPr="00DC2159">
        <w:t xml:space="preserve">cases of </w:t>
      </w:r>
      <w:r w:rsidR="0024790E" w:rsidRPr="00DC2159">
        <w:t xml:space="preserve">lymphoma, retinoblastoma and other and unspecified tumours.  Southern Africa had the lowest estimated </w:t>
      </w:r>
      <w:r w:rsidR="00E320D1" w:rsidRPr="00DC2159">
        <w:t>childhood cancer incidence,</w:t>
      </w:r>
      <w:r w:rsidR="00E4514B" w:rsidRPr="00DC2159">
        <w:t xml:space="preserve"> 107.</w:t>
      </w:r>
      <w:r w:rsidR="00F01186" w:rsidRPr="00DC2159">
        <w:t>2</w:t>
      </w:r>
      <w:r w:rsidR="00E4514B" w:rsidRPr="00DC2159">
        <w:t xml:space="preserve"> cases per million</w:t>
      </w:r>
      <w:r w:rsidR="0024790E" w:rsidRPr="00DC2159">
        <w:t xml:space="preserve"> (</w:t>
      </w:r>
      <w:r w:rsidR="00A43BFC" w:rsidRPr="00DC2159">
        <w:t xml:space="preserve">crude rate; </w:t>
      </w:r>
      <w:r w:rsidR="0024790E" w:rsidRPr="00DC2159">
        <w:t>Figure 1</w:t>
      </w:r>
      <w:r w:rsidR="00806C62" w:rsidRPr="00DC2159">
        <w:t>0</w:t>
      </w:r>
      <w:r w:rsidR="0024790E" w:rsidRPr="00DC2159">
        <w:t>).</w:t>
      </w:r>
    </w:p>
    <w:p w14:paraId="508BDD7E" w14:textId="1CE3DFC5" w:rsidR="0096703D" w:rsidRDefault="00E320D1">
      <w:r>
        <w:t>A</w:t>
      </w:r>
      <w:r w:rsidR="0024790E" w:rsidRPr="00844967">
        <w:t xml:space="preserve">greement between GCC and BM estimates </w:t>
      </w:r>
      <w:r>
        <w:t xml:space="preserve">on the level of diagnostic groups </w:t>
      </w:r>
      <w:r w:rsidR="0024790E" w:rsidRPr="00844967">
        <w:t xml:space="preserve">varied </w:t>
      </w:r>
      <w:r w:rsidR="00F70558">
        <w:t>with</w:t>
      </w:r>
      <w:r w:rsidR="0024790E" w:rsidRPr="00844967">
        <w:t xml:space="preserve"> HDI (Figure </w:t>
      </w:r>
      <w:r w:rsidR="00806C62">
        <w:t>8</w:t>
      </w:r>
      <w:r w:rsidR="0024790E" w:rsidRPr="00844967">
        <w:t xml:space="preserve">). Among countries with </w:t>
      </w:r>
      <w:r w:rsidR="00E4514B">
        <w:t xml:space="preserve">high and very </w:t>
      </w:r>
      <w:r w:rsidR="0024790E" w:rsidRPr="00844967">
        <w:t>high HDI</w:t>
      </w:r>
      <w:r w:rsidR="00E4514B">
        <w:t>,</w:t>
      </w:r>
      <w:r w:rsidR="0024790E" w:rsidRPr="00844967">
        <w:t xml:space="preserve"> agreement was </w:t>
      </w:r>
      <w:r w:rsidR="00E4514B">
        <w:t>generally good</w:t>
      </w:r>
      <w:r w:rsidR="0024790E" w:rsidRPr="00844967">
        <w:t xml:space="preserve">. </w:t>
      </w:r>
      <w:r w:rsidR="00F70558">
        <w:t xml:space="preserve"> </w:t>
      </w:r>
      <w:r w:rsidR="00E4514B">
        <w:t>However, i</w:t>
      </w:r>
      <w:r w:rsidR="008606E9" w:rsidRPr="00844967">
        <w:t>n countries</w:t>
      </w:r>
      <w:r w:rsidR="00A052DD" w:rsidRPr="00844967">
        <w:t xml:space="preserve"> with </w:t>
      </w:r>
      <w:r w:rsidR="00E4514B">
        <w:t xml:space="preserve">medium and </w:t>
      </w:r>
      <w:r w:rsidR="00A052DD" w:rsidRPr="00844967">
        <w:t>low HDI</w:t>
      </w:r>
      <w:r w:rsidR="008606E9" w:rsidRPr="00844967">
        <w:t xml:space="preserve">, the GCC </w:t>
      </w:r>
      <w:r w:rsidR="00E4514B">
        <w:t xml:space="preserve">model </w:t>
      </w:r>
      <w:r w:rsidR="008606E9" w:rsidRPr="00844967">
        <w:t>estimate</w:t>
      </w:r>
      <w:r w:rsidR="00AC05F5">
        <w:t>d</w:t>
      </w:r>
      <w:r w:rsidR="008606E9" w:rsidRPr="00844967">
        <w:t xml:space="preserve"> </w:t>
      </w:r>
      <w:r w:rsidR="00A052DD" w:rsidRPr="00844967">
        <w:t xml:space="preserve">fewer </w:t>
      </w:r>
      <w:r>
        <w:t xml:space="preserve">cases of </w:t>
      </w:r>
      <w:r w:rsidR="00630753" w:rsidRPr="00844967">
        <w:t>leukaemia, CNS tumour</w:t>
      </w:r>
      <w:r w:rsidR="00A052DD" w:rsidRPr="00844967">
        <w:t>s</w:t>
      </w:r>
      <w:r w:rsidR="00630753" w:rsidRPr="00844967">
        <w:t xml:space="preserve"> and neuroblastoma </w:t>
      </w:r>
      <w:r w:rsidR="00A052DD" w:rsidRPr="00844967">
        <w:t>than the BM</w:t>
      </w:r>
      <w:r w:rsidR="00E4514B">
        <w:t>,</w:t>
      </w:r>
      <w:r w:rsidR="00A052DD" w:rsidRPr="00844967">
        <w:t xml:space="preserve"> but more </w:t>
      </w:r>
      <w:r w:rsidR="008606E9" w:rsidRPr="00844967">
        <w:t>cancer</w:t>
      </w:r>
      <w:r w:rsidR="00E4514B">
        <w:t>s</w:t>
      </w:r>
      <w:r w:rsidR="008606E9" w:rsidRPr="00844967">
        <w:t xml:space="preserve"> </w:t>
      </w:r>
      <w:r w:rsidR="00A052DD" w:rsidRPr="00844967">
        <w:t>o</w:t>
      </w:r>
      <w:r w:rsidR="00E4514B">
        <w:t>f</w:t>
      </w:r>
      <w:r w:rsidR="00A052DD" w:rsidRPr="00844967">
        <w:t xml:space="preserve"> other </w:t>
      </w:r>
      <w:r w:rsidR="008606E9" w:rsidRPr="00844967">
        <w:t>types</w:t>
      </w:r>
      <w:r w:rsidR="00AC05F5">
        <w:t>;</w:t>
      </w:r>
      <w:r w:rsidR="00630753" w:rsidRPr="00844967">
        <w:t xml:space="preserve"> particular</w:t>
      </w:r>
      <w:r w:rsidR="001C3E2E" w:rsidRPr="00844967">
        <w:t>ly</w:t>
      </w:r>
      <w:r w:rsidR="00630753" w:rsidRPr="00844967">
        <w:t xml:space="preserve"> retinoblastoma and other and unspecified tumours </w:t>
      </w:r>
      <w:r w:rsidR="00F23C56" w:rsidRPr="00844967">
        <w:t>(Fig</w:t>
      </w:r>
      <w:r w:rsidR="008606E9" w:rsidRPr="00844967">
        <w:t>ure</w:t>
      </w:r>
      <w:r w:rsidR="00F23C56" w:rsidRPr="00844967">
        <w:t xml:space="preserve"> </w:t>
      </w:r>
      <w:r w:rsidR="00806C62">
        <w:t>8</w:t>
      </w:r>
      <w:r w:rsidR="00FE63AB" w:rsidRPr="00844967">
        <w:t>, Figure S1</w:t>
      </w:r>
      <w:r w:rsidR="00236850">
        <w:t>7</w:t>
      </w:r>
      <w:r w:rsidR="00F23C56" w:rsidRPr="00844967">
        <w:t>).</w:t>
      </w:r>
      <w:r w:rsidR="00BA0478">
        <w:t xml:space="preserve">  </w:t>
      </w:r>
    </w:p>
    <w:p w14:paraId="7BE8A31C" w14:textId="07F4BF6F" w:rsidR="00D312C9" w:rsidRDefault="00D312C9">
      <w:r>
        <w:br w:type="page"/>
      </w:r>
    </w:p>
    <w:p w14:paraId="5360C1A4" w14:textId="77777777" w:rsidR="0059408F" w:rsidRDefault="0059408F"/>
    <w:tbl>
      <w:tblPr>
        <w:tblpPr w:leftFromText="180" w:rightFromText="180" w:vertAnchor="text" w:horzAnchor="margin" w:tblpXSpec="center" w:tblpY="76"/>
        <w:tblW w:w="11038" w:type="dxa"/>
        <w:tblLayout w:type="fixed"/>
        <w:tblLook w:val="04A0" w:firstRow="1" w:lastRow="0" w:firstColumn="1" w:lastColumn="0" w:noHBand="0" w:noVBand="1"/>
      </w:tblPr>
      <w:tblGrid>
        <w:gridCol w:w="1578"/>
        <w:gridCol w:w="2654"/>
        <w:gridCol w:w="1138"/>
        <w:gridCol w:w="947"/>
        <w:gridCol w:w="948"/>
        <w:gridCol w:w="948"/>
        <w:gridCol w:w="948"/>
        <w:gridCol w:w="960"/>
        <w:gridCol w:w="917"/>
      </w:tblGrid>
      <w:tr w:rsidR="0059408F" w:rsidRPr="0006021C" w14:paraId="1FF09FD9" w14:textId="77777777" w:rsidTr="009970C7">
        <w:trPr>
          <w:cantSplit/>
          <w:trHeight w:val="283"/>
        </w:trPr>
        <w:tc>
          <w:tcPr>
            <w:tcW w:w="11038" w:type="dxa"/>
            <w:gridSpan w:val="9"/>
            <w:tcBorders>
              <w:left w:val="nil"/>
              <w:right w:val="nil"/>
            </w:tcBorders>
            <w:vAlign w:val="center"/>
          </w:tcPr>
          <w:p w14:paraId="64BC1EA6" w14:textId="212B3E46" w:rsidR="0059408F" w:rsidRPr="0006021C" w:rsidRDefault="0059408F" w:rsidP="00FE395C">
            <w:pPr>
              <w:spacing w:after="0" w:line="240" w:lineRule="auto"/>
              <w:rPr>
                <w:rFonts w:eastAsia="Times New Roman" w:cstheme="minorHAnsi"/>
                <w:color w:val="000000"/>
                <w:lang w:eastAsia="en-GB"/>
              </w:rPr>
            </w:pPr>
            <w:bookmarkStart w:id="10" w:name="_Hlk15899682"/>
            <w:r w:rsidRPr="00581AE2">
              <w:rPr>
                <w:rFonts w:eastAsia="Times New Roman" w:cstheme="minorHAnsi"/>
                <w:b/>
                <w:color w:val="000000"/>
                <w:lang w:eastAsia="en-GB"/>
              </w:rPr>
              <w:t>Table 3</w:t>
            </w:r>
            <w:r w:rsidRPr="0006021C">
              <w:rPr>
                <w:rFonts w:eastAsia="Times New Roman" w:cstheme="minorHAnsi"/>
                <w:color w:val="000000"/>
                <w:lang w:eastAsia="en-GB"/>
              </w:rPr>
              <w:t xml:space="preserve"> –</w:t>
            </w:r>
            <w:r>
              <w:rPr>
                <w:rFonts w:eastAsia="Times New Roman" w:cstheme="minorHAnsi"/>
                <w:color w:val="000000"/>
                <w:lang w:eastAsia="en-GB"/>
              </w:rPr>
              <w:t xml:space="preserve"> </w:t>
            </w:r>
            <w:r w:rsidR="00E320D1">
              <w:rPr>
                <w:rFonts w:eastAsia="Times New Roman" w:cstheme="minorHAnsi"/>
                <w:color w:val="000000"/>
                <w:lang w:eastAsia="en-GB"/>
              </w:rPr>
              <w:t xml:space="preserve">Incidence of cancer in children aged &lt;15 years </w:t>
            </w:r>
            <w:r w:rsidR="002522C8">
              <w:rPr>
                <w:rFonts w:eastAsia="Times New Roman" w:cstheme="minorHAnsi"/>
                <w:color w:val="000000"/>
                <w:lang w:eastAsia="en-GB"/>
              </w:rPr>
              <w:t xml:space="preserve">in 2015 </w:t>
            </w:r>
            <w:r w:rsidR="00E320D1">
              <w:rPr>
                <w:rFonts w:eastAsia="Times New Roman" w:cstheme="minorHAnsi"/>
                <w:color w:val="000000"/>
                <w:lang w:eastAsia="en-GB"/>
              </w:rPr>
              <w:t xml:space="preserve">as estimated by </w:t>
            </w:r>
            <w:r w:rsidR="00D312C9">
              <w:rPr>
                <w:rFonts w:eastAsia="Times New Roman" w:cstheme="minorHAnsi"/>
                <w:color w:val="000000"/>
                <w:lang w:eastAsia="en-GB"/>
              </w:rPr>
              <w:t xml:space="preserve">the </w:t>
            </w:r>
            <w:r w:rsidR="00FE395C">
              <w:rPr>
                <w:rFonts w:eastAsia="Times New Roman" w:cstheme="minorHAnsi"/>
                <w:color w:val="000000"/>
                <w:lang w:eastAsia="en-GB"/>
              </w:rPr>
              <w:t xml:space="preserve">Baseline Model (BM) and the </w:t>
            </w:r>
            <w:r w:rsidR="00E320D1">
              <w:rPr>
                <w:rFonts w:eastAsia="Times New Roman" w:cstheme="minorHAnsi"/>
                <w:color w:val="000000"/>
                <w:lang w:eastAsia="en-GB"/>
              </w:rPr>
              <w:t>Global Childhood Cancer (</w:t>
            </w:r>
            <w:r>
              <w:rPr>
                <w:rFonts w:eastAsia="Times New Roman" w:cstheme="minorHAnsi"/>
                <w:color w:val="000000"/>
                <w:lang w:eastAsia="en-GB"/>
              </w:rPr>
              <w:t>GCC</w:t>
            </w:r>
            <w:r w:rsidR="00E320D1">
              <w:rPr>
                <w:rFonts w:eastAsia="Times New Roman" w:cstheme="minorHAnsi"/>
                <w:color w:val="000000"/>
                <w:lang w:eastAsia="en-GB"/>
              </w:rPr>
              <w:t>)</w:t>
            </w:r>
            <w:r>
              <w:rPr>
                <w:rFonts w:eastAsia="Times New Roman" w:cstheme="minorHAnsi"/>
                <w:color w:val="000000"/>
                <w:lang w:eastAsia="en-GB"/>
              </w:rPr>
              <w:t xml:space="preserve"> model </w:t>
            </w:r>
            <w:r w:rsidR="006831EF">
              <w:rPr>
                <w:rFonts w:eastAsia="Times New Roman" w:cstheme="minorHAnsi"/>
                <w:color w:val="000000"/>
                <w:lang w:eastAsia="en-GB"/>
              </w:rPr>
              <w:t>b</w:t>
            </w:r>
            <w:r>
              <w:rPr>
                <w:rFonts w:eastAsia="Times New Roman" w:cstheme="minorHAnsi"/>
                <w:color w:val="000000"/>
                <w:lang w:eastAsia="en-GB"/>
              </w:rPr>
              <w:t xml:space="preserve">y UN region and </w:t>
            </w:r>
            <w:r w:rsidR="00D312C9">
              <w:rPr>
                <w:rFonts w:eastAsia="Times New Roman" w:cstheme="minorHAnsi"/>
                <w:color w:val="000000"/>
                <w:lang w:eastAsia="en-GB"/>
              </w:rPr>
              <w:t>h</w:t>
            </w:r>
            <w:r w:rsidR="00E320D1">
              <w:rPr>
                <w:rFonts w:eastAsia="Times New Roman" w:cstheme="minorHAnsi"/>
                <w:color w:val="000000"/>
                <w:lang w:eastAsia="en-GB"/>
              </w:rPr>
              <w:t xml:space="preserve">uman </w:t>
            </w:r>
            <w:r w:rsidR="00D312C9">
              <w:rPr>
                <w:rFonts w:eastAsia="Times New Roman" w:cstheme="minorHAnsi"/>
                <w:color w:val="000000"/>
                <w:lang w:eastAsia="en-GB"/>
              </w:rPr>
              <w:t>d</w:t>
            </w:r>
            <w:r w:rsidR="00E320D1">
              <w:rPr>
                <w:rFonts w:eastAsia="Times New Roman" w:cstheme="minorHAnsi"/>
                <w:color w:val="000000"/>
                <w:lang w:eastAsia="en-GB"/>
              </w:rPr>
              <w:t xml:space="preserve">evelopment </w:t>
            </w:r>
            <w:r w:rsidR="00D312C9">
              <w:rPr>
                <w:rFonts w:eastAsia="Times New Roman" w:cstheme="minorHAnsi"/>
                <w:color w:val="000000"/>
                <w:lang w:eastAsia="en-GB"/>
              </w:rPr>
              <w:t>i</w:t>
            </w:r>
            <w:r w:rsidR="00E320D1">
              <w:rPr>
                <w:rFonts w:eastAsia="Times New Roman" w:cstheme="minorHAnsi"/>
                <w:color w:val="000000"/>
                <w:lang w:eastAsia="en-GB"/>
              </w:rPr>
              <w:t>ndex (</w:t>
            </w:r>
            <w:r>
              <w:rPr>
                <w:rFonts w:eastAsia="Times New Roman" w:cstheme="minorHAnsi"/>
                <w:color w:val="000000"/>
                <w:lang w:eastAsia="en-GB"/>
              </w:rPr>
              <w:t>HDI</w:t>
            </w:r>
            <w:r w:rsidR="00E320D1">
              <w:rPr>
                <w:rFonts w:eastAsia="Times New Roman" w:cstheme="minorHAnsi"/>
                <w:color w:val="000000"/>
                <w:lang w:eastAsia="en-GB"/>
              </w:rPr>
              <w:t>)</w:t>
            </w:r>
            <w:r>
              <w:rPr>
                <w:rFonts w:eastAsia="Times New Roman" w:cstheme="minorHAnsi"/>
                <w:color w:val="000000"/>
                <w:lang w:eastAsia="en-GB"/>
              </w:rPr>
              <w:t xml:space="preserve"> ordered by </w:t>
            </w:r>
            <w:r w:rsidR="007A6709">
              <w:rPr>
                <w:rFonts w:eastAsia="Times New Roman" w:cstheme="minorHAnsi"/>
                <w:color w:val="000000"/>
                <w:lang w:eastAsia="en-GB"/>
              </w:rPr>
              <w:t xml:space="preserve">the </w:t>
            </w:r>
            <w:r>
              <w:rPr>
                <w:rFonts w:eastAsia="Times New Roman" w:cstheme="minorHAnsi"/>
                <w:color w:val="000000"/>
                <w:lang w:eastAsia="en-GB"/>
              </w:rPr>
              <w:t>scaling factor</w:t>
            </w:r>
            <w:r w:rsidR="007A6709">
              <w:rPr>
                <w:rFonts w:eastAsia="Times New Roman" w:cstheme="minorHAnsi"/>
                <w:color w:val="000000"/>
                <w:lang w:eastAsia="en-GB"/>
              </w:rPr>
              <w:t>†</w:t>
            </w:r>
            <w:r>
              <w:rPr>
                <w:rFonts w:eastAsia="Times New Roman" w:cstheme="minorHAnsi"/>
                <w:color w:val="000000"/>
                <w:lang w:eastAsia="en-GB"/>
              </w:rPr>
              <w:t xml:space="preserve"> required </w:t>
            </w:r>
            <w:r w:rsidR="007A6709">
              <w:rPr>
                <w:rFonts w:eastAsia="Times New Roman" w:cstheme="minorHAnsi"/>
                <w:color w:val="000000"/>
                <w:lang w:eastAsia="en-GB"/>
              </w:rPr>
              <w:t xml:space="preserve">to extrapolate </w:t>
            </w:r>
            <w:r>
              <w:rPr>
                <w:rFonts w:eastAsia="Times New Roman" w:cstheme="minorHAnsi"/>
                <w:color w:val="000000"/>
                <w:lang w:eastAsia="en-GB"/>
              </w:rPr>
              <w:t xml:space="preserve">IICC-3 </w:t>
            </w:r>
            <w:r w:rsidR="007A6709">
              <w:rPr>
                <w:rFonts w:eastAsia="Times New Roman" w:cstheme="minorHAnsi"/>
                <w:color w:val="000000"/>
                <w:lang w:eastAsia="en-GB"/>
              </w:rPr>
              <w:t xml:space="preserve">registry </w:t>
            </w:r>
            <w:r>
              <w:rPr>
                <w:rFonts w:eastAsia="Times New Roman" w:cstheme="minorHAnsi"/>
                <w:color w:val="000000"/>
                <w:lang w:eastAsia="en-GB"/>
              </w:rPr>
              <w:t>data</w:t>
            </w:r>
            <w:r w:rsidR="007A6709">
              <w:rPr>
                <w:rFonts w:eastAsia="Times New Roman" w:cstheme="minorHAnsi"/>
                <w:color w:val="000000"/>
                <w:lang w:eastAsia="en-GB"/>
              </w:rPr>
              <w:t xml:space="preserve"> to all countries in a UN region or HDI group</w:t>
            </w:r>
            <w:r>
              <w:rPr>
                <w:rFonts w:eastAsia="Times New Roman" w:cstheme="minorHAnsi"/>
                <w:color w:val="000000"/>
                <w:lang w:eastAsia="en-GB"/>
              </w:rPr>
              <w:t xml:space="preserve">. </w:t>
            </w:r>
            <w:bookmarkEnd w:id="10"/>
          </w:p>
        </w:tc>
      </w:tr>
      <w:tr w:rsidR="0059408F" w:rsidRPr="0006021C" w14:paraId="2F8EC186" w14:textId="77777777" w:rsidTr="009970C7">
        <w:trPr>
          <w:cantSplit/>
          <w:trHeight w:val="283"/>
        </w:trPr>
        <w:tc>
          <w:tcPr>
            <w:tcW w:w="4232" w:type="dxa"/>
            <w:gridSpan w:val="2"/>
            <w:vMerge w:val="restart"/>
            <w:tcBorders>
              <w:top w:val="single" w:sz="12" w:space="0" w:color="auto"/>
              <w:left w:val="nil"/>
              <w:right w:val="nil"/>
            </w:tcBorders>
            <w:vAlign w:val="center"/>
          </w:tcPr>
          <w:p w14:paraId="6D30FDA1" w14:textId="77777777" w:rsidR="0059408F" w:rsidRPr="0006021C" w:rsidRDefault="0059408F" w:rsidP="003442F4">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Region</w:t>
            </w:r>
          </w:p>
        </w:tc>
        <w:tc>
          <w:tcPr>
            <w:tcW w:w="1138" w:type="dxa"/>
            <w:vMerge w:val="restart"/>
            <w:tcBorders>
              <w:top w:val="single" w:sz="12" w:space="0" w:color="auto"/>
              <w:left w:val="nil"/>
              <w:right w:val="nil"/>
            </w:tcBorders>
            <w:vAlign w:val="center"/>
          </w:tcPr>
          <w:p w14:paraId="0B7EF35E" w14:textId="77777777" w:rsidR="0059408F" w:rsidRPr="0006021C" w:rsidRDefault="0059408F" w:rsidP="003442F4">
            <w:pPr>
              <w:spacing w:after="0" w:line="240" w:lineRule="auto"/>
              <w:jc w:val="center"/>
              <w:rPr>
                <w:rFonts w:eastAsia="Times New Roman" w:cstheme="minorHAnsi"/>
                <w:color w:val="000000"/>
                <w:lang w:eastAsia="en-GB"/>
              </w:rPr>
            </w:pPr>
            <w:r>
              <w:rPr>
                <w:rFonts w:eastAsia="Times New Roman" w:cstheme="minorHAnsi"/>
                <w:color w:val="000000"/>
                <w:lang w:eastAsia="en-GB"/>
              </w:rPr>
              <w:t>Scaling Factor†</w:t>
            </w:r>
          </w:p>
        </w:tc>
        <w:tc>
          <w:tcPr>
            <w:tcW w:w="3791" w:type="dxa"/>
            <w:gridSpan w:val="4"/>
            <w:tcBorders>
              <w:top w:val="single" w:sz="12" w:space="0" w:color="auto"/>
              <w:left w:val="nil"/>
              <w:bottom w:val="nil"/>
              <w:right w:val="nil"/>
            </w:tcBorders>
            <w:shd w:val="clear" w:color="auto" w:fill="auto"/>
            <w:noWrap/>
            <w:vAlign w:val="center"/>
          </w:tcPr>
          <w:p w14:paraId="204B0397" w14:textId="2344E3D2" w:rsidR="0059408F" w:rsidRPr="0006021C" w:rsidRDefault="0059408F" w:rsidP="003442F4">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 xml:space="preserve">Estimated </w:t>
            </w:r>
            <w:r>
              <w:rPr>
                <w:rFonts w:eastAsia="Times New Roman" w:cstheme="minorHAnsi"/>
                <w:color w:val="000000"/>
                <w:lang w:eastAsia="en-GB"/>
              </w:rPr>
              <w:t>cancers</w:t>
            </w:r>
            <w:r w:rsidRPr="0006021C">
              <w:rPr>
                <w:rFonts w:eastAsia="Times New Roman" w:cstheme="minorHAnsi"/>
                <w:color w:val="000000"/>
                <w:lang w:eastAsia="en-GB"/>
              </w:rPr>
              <w:t xml:space="preserve"> </w:t>
            </w:r>
          </w:p>
        </w:tc>
        <w:tc>
          <w:tcPr>
            <w:tcW w:w="1877" w:type="dxa"/>
            <w:gridSpan w:val="2"/>
            <w:tcBorders>
              <w:top w:val="single" w:sz="12" w:space="0" w:color="auto"/>
              <w:left w:val="nil"/>
              <w:bottom w:val="nil"/>
              <w:right w:val="nil"/>
            </w:tcBorders>
            <w:shd w:val="clear" w:color="auto" w:fill="auto"/>
            <w:noWrap/>
            <w:vAlign w:val="center"/>
          </w:tcPr>
          <w:p w14:paraId="78D5724C" w14:textId="41740EFD" w:rsidR="0059408F" w:rsidRPr="0006021C" w:rsidRDefault="0059408F" w:rsidP="004732CE">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Difference</w:t>
            </w:r>
          </w:p>
        </w:tc>
      </w:tr>
      <w:tr w:rsidR="0059408F" w:rsidRPr="0006021C" w14:paraId="74294B21" w14:textId="77777777" w:rsidTr="009970C7">
        <w:trPr>
          <w:cantSplit/>
          <w:trHeight w:val="283"/>
        </w:trPr>
        <w:tc>
          <w:tcPr>
            <w:tcW w:w="4232" w:type="dxa"/>
            <w:gridSpan w:val="2"/>
            <w:vMerge/>
            <w:tcBorders>
              <w:left w:val="nil"/>
              <w:bottom w:val="single" w:sz="12" w:space="0" w:color="auto"/>
              <w:right w:val="nil"/>
            </w:tcBorders>
            <w:vAlign w:val="center"/>
          </w:tcPr>
          <w:p w14:paraId="12A30B86" w14:textId="77777777" w:rsidR="0059408F" w:rsidRPr="0006021C" w:rsidRDefault="0059408F" w:rsidP="003442F4">
            <w:pPr>
              <w:spacing w:after="0" w:line="240" w:lineRule="auto"/>
              <w:jc w:val="center"/>
              <w:rPr>
                <w:rFonts w:eastAsia="Times New Roman" w:cstheme="minorHAnsi"/>
                <w:color w:val="000000"/>
                <w:lang w:eastAsia="en-GB"/>
              </w:rPr>
            </w:pPr>
          </w:p>
        </w:tc>
        <w:tc>
          <w:tcPr>
            <w:tcW w:w="1138" w:type="dxa"/>
            <w:vMerge/>
            <w:tcBorders>
              <w:left w:val="nil"/>
              <w:bottom w:val="single" w:sz="12" w:space="0" w:color="auto"/>
              <w:right w:val="nil"/>
            </w:tcBorders>
            <w:vAlign w:val="center"/>
          </w:tcPr>
          <w:p w14:paraId="13FDBEFE" w14:textId="77777777" w:rsidR="0059408F" w:rsidRPr="0006021C" w:rsidRDefault="0059408F" w:rsidP="003442F4">
            <w:pPr>
              <w:spacing w:after="0" w:line="240" w:lineRule="auto"/>
              <w:jc w:val="center"/>
              <w:rPr>
                <w:rFonts w:eastAsia="Times New Roman" w:cstheme="minorHAnsi"/>
                <w:color w:val="000000"/>
                <w:lang w:eastAsia="en-GB"/>
              </w:rPr>
            </w:pPr>
          </w:p>
        </w:tc>
        <w:tc>
          <w:tcPr>
            <w:tcW w:w="1895" w:type="dxa"/>
            <w:gridSpan w:val="2"/>
            <w:tcBorders>
              <w:top w:val="nil"/>
              <w:left w:val="nil"/>
              <w:bottom w:val="single" w:sz="12" w:space="0" w:color="auto"/>
              <w:right w:val="nil"/>
            </w:tcBorders>
            <w:shd w:val="clear" w:color="auto" w:fill="auto"/>
            <w:noWrap/>
            <w:vAlign w:val="center"/>
            <w:hideMark/>
          </w:tcPr>
          <w:p w14:paraId="0894C94E" w14:textId="37473BCA" w:rsidR="0059408F" w:rsidRPr="0006021C" w:rsidRDefault="0059408F" w:rsidP="003442F4">
            <w:pPr>
              <w:spacing w:after="0" w:line="240" w:lineRule="auto"/>
              <w:jc w:val="center"/>
              <w:rPr>
                <w:rFonts w:eastAsia="Times New Roman" w:cstheme="minorHAnsi"/>
                <w:color w:val="000000"/>
                <w:lang w:eastAsia="en-GB"/>
              </w:rPr>
            </w:pPr>
            <w:r>
              <w:rPr>
                <w:rFonts w:eastAsia="Times New Roman" w:cstheme="minorHAnsi"/>
                <w:color w:val="000000"/>
                <w:lang w:eastAsia="en-GB"/>
              </w:rPr>
              <w:t>BM</w:t>
            </w:r>
            <w:r w:rsidR="00FE395C">
              <w:rPr>
                <w:rFonts w:eastAsia="Times New Roman" w:cstheme="minorHAnsi"/>
                <w:color w:val="000000"/>
                <w:lang w:eastAsia="en-GB"/>
              </w:rPr>
              <w:t xml:space="preserve"> (%)</w:t>
            </w:r>
          </w:p>
        </w:tc>
        <w:tc>
          <w:tcPr>
            <w:tcW w:w="1896" w:type="dxa"/>
            <w:gridSpan w:val="2"/>
            <w:tcBorders>
              <w:top w:val="nil"/>
              <w:left w:val="nil"/>
              <w:bottom w:val="single" w:sz="12" w:space="0" w:color="auto"/>
              <w:right w:val="nil"/>
            </w:tcBorders>
            <w:shd w:val="clear" w:color="auto" w:fill="auto"/>
            <w:noWrap/>
            <w:vAlign w:val="center"/>
            <w:hideMark/>
          </w:tcPr>
          <w:p w14:paraId="4EFB5D32" w14:textId="11B0A9F0" w:rsidR="0059408F" w:rsidRPr="0006021C" w:rsidRDefault="00FE395C" w:rsidP="003442F4">
            <w:pPr>
              <w:spacing w:after="0" w:line="240" w:lineRule="auto"/>
              <w:jc w:val="center"/>
              <w:rPr>
                <w:rFonts w:eastAsia="Times New Roman" w:cstheme="minorHAnsi"/>
                <w:color w:val="000000"/>
                <w:lang w:eastAsia="en-GB"/>
              </w:rPr>
            </w:pPr>
            <w:r>
              <w:rPr>
                <w:rFonts w:eastAsia="Times New Roman" w:cstheme="minorHAnsi"/>
                <w:color w:val="000000"/>
                <w:lang w:eastAsia="en-GB"/>
              </w:rPr>
              <w:t>GCC model (%)</w:t>
            </w:r>
          </w:p>
        </w:tc>
        <w:tc>
          <w:tcPr>
            <w:tcW w:w="1877" w:type="dxa"/>
            <w:gridSpan w:val="2"/>
            <w:tcBorders>
              <w:top w:val="nil"/>
              <w:left w:val="nil"/>
              <w:bottom w:val="single" w:sz="12" w:space="0" w:color="auto"/>
              <w:right w:val="nil"/>
            </w:tcBorders>
            <w:shd w:val="clear" w:color="auto" w:fill="auto"/>
            <w:noWrap/>
            <w:vAlign w:val="center"/>
            <w:hideMark/>
          </w:tcPr>
          <w:p w14:paraId="1C333948" w14:textId="77777777" w:rsidR="0059408F" w:rsidRPr="0006021C" w:rsidRDefault="0059408F" w:rsidP="003442F4">
            <w:pPr>
              <w:spacing w:after="0" w:line="240" w:lineRule="auto"/>
              <w:jc w:val="center"/>
              <w:rPr>
                <w:rFonts w:eastAsia="Times New Roman" w:cstheme="minorHAnsi"/>
                <w:color w:val="000000"/>
                <w:lang w:eastAsia="en-GB"/>
              </w:rPr>
            </w:pPr>
            <w:r w:rsidRPr="0006021C">
              <w:rPr>
                <w:rFonts w:eastAsia="Times New Roman" w:cstheme="minorHAnsi"/>
                <w:color w:val="000000"/>
                <w:lang w:eastAsia="en-GB"/>
              </w:rPr>
              <w:t>N</w:t>
            </w:r>
            <w:r>
              <w:rPr>
                <w:rFonts w:eastAsia="Times New Roman" w:cstheme="minorHAnsi"/>
                <w:color w:val="000000"/>
                <w:lang w:eastAsia="en-GB"/>
              </w:rPr>
              <w:t xml:space="preserve"> (</w:t>
            </w:r>
            <w:r w:rsidRPr="0006021C">
              <w:rPr>
                <w:rFonts w:eastAsia="Times New Roman" w:cstheme="minorHAnsi"/>
                <w:color w:val="000000"/>
                <w:lang w:eastAsia="en-GB"/>
              </w:rPr>
              <w:t>%</w:t>
            </w:r>
            <w:r>
              <w:rPr>
                <w:rFonts w:eastAsia="Times New Roman" w:cstheme="minorHAnsi"/>
                <w:color w:val="000000"/>
                <w:lang w:eastAsia="en-GB"/>
              </w:rPr>
              <w:t>)</w:t>
            </w:r>
          </w:p>
        </w:tc>
      </w:tr>
      <w:tr w:rsidR="00C04064" w:rsidRPr="00061491" w14:paraId="70CC1902" w14:textId="77777777" w:rsidTr="009970C7">
        <w:trPr>
          <w:cantSplit/>
          <w:trHeight w:val="283"/>
        </w:trPr>
        <w:tc>
          <w:tcPr>
            <w:tcW w:w="1578" w:type="dxa"/>
            <w:tcBorders>
              <w:top w:val="nil"/>
              <w:left w:val="nil"/>
              <w:bottom w:val="nil"/>
              <w:right w:val="nil"/>
            </w:tcBorders>
            <w:shd w:val="clear" w:color="auto" w:fill="auto"/>
            <w:vAlign w:val="center"/>
          </w:tcPr>
          <w:p w14:paraId="6F34383B" w14:textId="77777777" w:rsidR="00C04064" w:rsidRPr="00061491" w:rsidRDefault="00C04064" w:rsidP="00C04064">
            <w:pPr>
              <w:spacing w:after="0" w:line="240" w:lineRule="auto"/>
              <w:jc w:val="center"/>
              <w:rPr>
                <w:rFonts w:eastAsia="Times New Roman" w:cstheme="minorHAnsi"/>
                <w:color w:val="000000"/>
                <w:lang w:eastAsia="en-GB"/>
              </w:rPr>
            </w:pPr>
            <w:r>
              <w:rPr>
                <w:rFonts w:eastAsia="Times New Roman" w:cstheme="minorHAnsi"/>
                <w:color w:val="000000"/>
                <w:lang w:eastAsia="en-GB"/>
              </w:rPr>
              <w:t>World</w:t>
            </w:r>
          </w:p>
        </w:tc>
        <w:tc>
          <w:tcPr>
            <w:tcW w:w="2654" w:type="dxa"/>
            <w:tcBorders>
              <w:top w:val="nil"/>
              <w:left w:val="nil"/>
              <w:bottom w:val="nil"/>
              <w:right w:val="nil"/>
            </w:tcBorders>
            <w:shd w:val="clear" w:color="auto" w:fill="auto"/>
            <w:vAlign w:val="center"/>
          </w:tcPr>
          <w:p w14:paraId="415E2A64" w14:textId="77777777" w:rsidR="00C04064" w:rsidRPr="00061491" w:rsidRDefault="00C04064" w:rsidP="00C04064">
            <w:pPr>
              <w:spacing w:after="0" w:line="240" w:lineRule="auto"/>
              <w:jc w:val="center"/>
              <w:rPr>
                <w:rFonts w:eastAsia="Times New Roman" w:cstheme="minorHAnsi"/>
                <w:color w:val="000000"/>
                <w:lang w:eastAsia="en-GB"/>
              </w:rPr>
            </w:pPr>
          </w:p>
        </w:tc>
        <w:tc>
          <w:tcPr>
            <w:tcW w:w="1138" w:type="dxa"/>
            <w:tcBorders>
              <w:top w:val="nil"/>
              <w:left w:val="nil"/>
              <w:bottom w:val="nil"/>
              <w:right w:val="nil"/>
            </w:tcBorders>
            <w:shd w:val="clear" w:color="auto" w:fill="auto"/>
            <w:vAlign w:val="bottom"/>
          </w:tcPr>
          <w:p w14:paraId="548D1B03" w14:textId="41F46C1F" w:rsidR="00C04064" w:rsidRPr="00061491" w:rsidRDefault="00C04064" w:rsidP="00C04064">
            <w:pPr>
              <w:contextualSpacing/>
              <w:jc w:val="center"/>
            </w:pPr>
            <w:r>
              <w:rPr>
                <w:rFonts w:ascii="Calibri" w:hAnsi="Calibri" w:cs="Calibri"/>
                <w:color w:val="000000"/>
              </w:rPr>
              <w:t>8.34</w:t>
            </w:r>
          </w:p>
        </w:tc>
        <w:tc>
          <w:tcPr>
            <w:tcW w:w="947" w:type="dxa"/>
            <w:tcBorders>
              <w:top w:val="nil"/>
              <w:left w:val="nil"/>
              <w:bottom w:val="nil"/>
              <w:right w:val="nil"/>
            </w:tcBorders>
            <w:shd w:val="clear" w:color="auto" w:fill="auto"/>
            <w:noWrap/>
            <w:vAlign w:val="bottom"/>
          </w:tcPr>
          <w:p w14:paraId="44523661" w14:textId="58E4B33B" w:rsidR="00C04064" w:rsidRPr="00061491" w:rsidRDefault="00C04064" w:rsidP="00C04064">
            <w:pPr>
              <w:contextualSpacing/>
              <w:jc w:val="center"/>
            </w:pPr>
            <w:r>
              <w:rPr>
                <w:rFonts w:ascii="Calibri" w:hAnsi="Calibri" w:cs="Calibri"/>
                <w:color w:val="000000"/>
              </w:rPr>
              <w:t>360,114</w:t>
            </w:r>
          </w:p>
        </w:tc>
        <w:tc>
          <w:tcPr>
            <w:tcW w:w="948" w:type="dxa"/>
            <w:tcBorders>
              <w:top w:val="nil"/>
              <w:left w:val="nil"/>
              <w:bottom w:val="nil"/>
              <w:right w:val="nil"/>
            </w:tcBorders>
            <w:shd w:val="clear" w:color="auto" w:fill="auto"/>
            <w:vAlign w:val="bottom"/>
          </w:tcPr>
          <w:p w14:paraId="20FCFD7C" w14:textId="58BCD3B2" w:rsidR="00C04064" w:rsidRPr="00061491" w:rsidRDefault="00C04064" w:rsidP="00C04064">
            <w:pPr>
              <w:contextualSpacing/>
            </w:pPr>
            <w:r>
              <w:rPr>
                <w:rFonts w:ascii="Calibri" w:hAnsi="Calibri" w:cs="Calibri"/>
                <w:color w:val="000000"/>
              </w:rPr>
              <w:t>(100.0)</w:t>
            </w:r>
          </w:p>
        </w:tc>
        <w:tc>
          <w:tcPr>
            <w:tcW w:w="948" w:type="dxa"/>
            <w:tcBorders>
              <w:top w:val="nil"/>
              <w:left w:val="nil"/>
              <w:bottom w:val="nil"/>
              <w:right w:val="nil"/>
            </w:tcBorders>
            <w:shd w:val="clear" w:color="auto" w:fill="auto"/>
            <w:noWrap/>
            <w:vAlign w:val="bottom"/>
          </w:tcPr>
          <w:p w14:paraId="24953426" w14:textId="5F1237C4" w:rsidR="00C04064" w:rsidRPr="00061491" w:rsidRDefault="00C04064" w:rsidP="00C04064">
            <w:pPr>
              <w:contextualSpacing/>
              <w:jc w:val="center"/>
            </w:pPr>
            <w:r>
              <w:rPr>
                <w:rFonts w:ascii="Calibri" w:hAnsi="Calibri" w:cs="Calibri"/>
                <w:color w:val="000000"/>
              </w:rPr>
              <w:t>396,670</w:t>
            </w:r>
          </w:p>
        </w:tc>
        <w:tc>
          <w:tcPr>
            <w:tcW w:w="948" w:type="dxa"/>
            <w:tcBorders>
              <w:top w:val="nil"/>
              <w:left w:val="nil"/>
              <w:bottom w:val="nil"/>
              <w:right w:val="nil"/>
            </w:tcBorders>
            <w:shd w:val="clear" w:color="auto" w:fill="auto"/>
            <w:vAlign w:val="bottom"/>
          </w:tcPr>
          <w:p w14:paraId="0AFE4ED4" w14:textId="58F24DD1" w:rsidR="00C04064" w:rsidRPr="00061491" w:rsidRDefault="00C04064" w:rsidP="00C04064">
            <w:pPr>
              <w:contextualSpacing/>
            </w:pPr>
            <w:r>
              <w:rPr>
                <w:rFonts w:ascii="Calibri" w:hAnsi="Calibri" w:cs="Calibri"/>
                <w:color w:val="000000"/>
              </w:rPr>
              <w:t>(100.0)</w:t>
            </w:r>
          </w:p>
        </w:tc>
        <w:tc>
          <w:tcPr>
            <w:tcW w:w="960" w:type="dxa"/>
            <w:tcBorders>
              <w:top w:val="nil"/>
              <w:left w:val="nil"/>
              <w:bottom w:val="nil"/>
              <w:right w:val="nil"/>
            </w:tcBorders>
            <w:shd w:val="clear" w:color="auto" w:fill="auto"/>
            <w:noWrap/>
            <w:vAlign w:val="bottom"/>
          </w:tcPr>
          <w:p w14:paraId="5922D742" w14:textId="62A02F2E" w:rsidR="00C04064" w:rsidRPr="00061491" w:rsidRDefault="00C04064" w:rsidP="00C04064">
            <w:pPr>
              <w:contextualSpacing/>
              <w:jc w:val="center"/>
            </w:pPr>
            <w:r>
              <w:rPr>
                <w:rFonts w:ascii="Calibri" w:hAnsi="Calibri" w:cs="Calibri"/>
                <w:color w:val="000000"/>
              </w:rPr>
              <w:t>36,556</w:t>
            </w:r>
          </w:p>
        </w:tc>
        <w:tc>
          <w:tcPr>
            <w:tcW w:w="917" w:type="dxa"/>
            <w:tcBorders>
              <w:top w:val="nil"/>
              <w:left w:val="nil"/>
              <w:bottom w:val="nil"/>
              <w:right w:val="nil"/>
            </w:tcBorders>
            <w:shd w:val="clear" w:color="auto" w:fill="auto"/>
            <w:noWrap/>
            <w:vAlign w:val="bottom"/>
          </w:tcPr>
          <w:p w14:paraId="28A8DA51" w14:textId="363ED2E6" w:rsidR="00C04064" w:rsidRPr="00061491" w:rsidRDefault="00C04064" w:rsidP="00C04064">
            <w:pPr>
              <w:contextualSpacing/>
            </w:pPr>
            <w:r>
              <w:rPr>
                <w:rFonts w:ascii="Calibri" w:hAnsi="Calibri" w:cs="Calibri"/>
                <w:color w:val="000000"/>
              </w:rPr>
              <w:t>(10.2)</w:t>
            </w:r>
          </w:p>
        </w:tc>
      </w:tr>
      <w:tr w:rsidR="00C04064" w:rsidRPr="00061491" w14:paraId="4DDD3C9B" w14:textId="77777777" w:rsidTr="009970C7">
        <w:trPr>
          <w:cantSplit/>
          <w:trHeight w:val="283"/>
        </w:trPr>
        <w:tc>
          <w:tcPr>
            <w:tcW w:w="4232" w:type="dxa"/>
            <w:gridSpan w:val="2"/>
            <w:tcBorders>
              <w:top w:val="nil"/>
              <w:left w:val="nil"/>
              <w:bottom w:val="nil"/>
              <w:right w:val="nil"/>
            </w:tcBorders>
            <w:shd w:val="clear" w:color="auto" w:fill="auto"/>
            <w:vAlign w:val="center"/>
          </w:tcPr>
          <w:p w14:paraId="60E85BC8" w14:textId="77777777" w:rsidR="00C04064" w:rsidRDefault="00C04064" w:rsidP="00C04064">
            <w:pPr>
              <w:spacing w:after="0" w:line="240" w:lineRule="auto"/>
              <w:jc w:val="center"/>
              <w:rPr>
                <w:rFonts w:eastAsia="Times New Roman" w:cstheme="minorHAnsi"/>
                <w:color w:val="000000"/>
                <w:lang w:eastAsia="en-GB"/>
              </w:rPr>
            </w:pPr>
          </w:p>
        </w:tc>
        <w:tc>
          <w:tcPr>
            <w:tcW w:w="1138" w:type="dxa"/>
            <w:tcBorders>
              <w:left w:val="nil"/>
              <w:right w:val="nil"/>
            </w:tcBorders>
            <w:vAlign w:val="center"/>
          </w:tcPr>
          <w:p w14:paraId="4D1603D0" w14:textId="77777777" w:rsidR="00C04064" w:rsidRPr="00061491" w:rsidRDefault="00C04064" w:rsidP="00C04064">
            <w:pPr>
              <w:contextualSpacing/>
              <w:jc w:val="center"/>
            </w:pPr>
          </w:p>
        </w:tc>
        <w:tc>
          <w:tcPr>
            <w:tcW w:w="947" w:type="dxa"/>
            <w:tcBorders>
              <w:top w:val="nil"/>
              <w:left w:val="nil"/>
              <w:bottom w:val="nil"/>
              <w:right w:val="nil"/>
            </w:tcBorders>
            <w:shd w:val="clear" w:color="auto" w:fill="auto"/>
            <w:noWrap/>
            <w:vAlign w:val="center"/>
          </w:tcPr>
          <w:p w14:paraId="609D1B93" w14:textId="77777777" w:rsidR="00C04064" w:rsidRPr="00061491" w:rsidRDefault="00C04064" w:rsidP="00C04064">
            <w:pPr>
              <w:contextualSpacing/>
              <w:jc w:val="center"/>
            </w:pPr>
          </w:p>
        </w:tc>
        <w:tc>
          <w:tcPr>
            <w:tcW w:w="948" w:type="dxa"/>
            <w:tcBorders>
              <w:top w:val="nil"/>
              <w:left w:val="nil"/>
              <w:bottom w:val="nil"/>
              <w:right w:val="nil"/>
            </w:tcBorders>
            <w:shd w:val="clear" w:color="auto" w:fill="auto"/>
            <w:vAlign w:val="center"/>
          </w:tcPr>
          <w:p w14:paraId="0637CE84" w14:textId="77777777" w:rsidR="00C04064" w:rsidRPr="00061491" w:rsidRDefault="00C04064" w:rsidP="00C04064">
            <w:pPr>
              <w:contextualSpacing/>
            </w:pPr>
          </w:p>
        </w:tc>
        <w:tc>
          <w:tcPr>
            <w:tcW w:w="948" w:type="dxa"/>
            <w:tcBorders>
              <w:top w:val="nil"/>
              <w:left w:val="nil"/>
              <w:bottom w:val="nil"/>
              <w:right w:val="nil"/>
            </w:tcBorders>
            <w:shd w:val="clear" w:color="auto" w:fill="auto"/>
            <w:noWrap/>
            <w:vAlign w:val="center"/>
          </w:tcPr>
          <w:p w14:paraId="25FA57F3" w14:textId="77777777" w:rsidR="00C04064" w:rsidRPr="00061491" w:rsidRDefault="00C04064" w:rsidP="00C04064">
            <w:pPr>
              <w:contextualSpacing/>
              <w:jc w:val="center"/>
            </w:pPr>
          </w:p>
        </w:tc>
        <w:tc>
          <w:tcPr>
            <w:tcW w:w="948" w:type="dxa"/>
            <w:tcBorders>
              <w:top w:val="nil"/>
              <w:left w:val="nil"/>
              <w:bottom w:val="nil"/>
              <w:right w:val="nil"/>
            </w:tcBorders>
            <w:shd w:val="clear" w:color="auto" w:fill="auto"/>
            <w:vAlign w:val="center"/>
          </w:tcPr>
          <w:p w14:paraId="100CCF62" w14:textId="77777777" w:rsidR="00C04064" w:rsidRPr="00061491" w:rsidRDefault="00C04064" w:rsidP="00C04064">
            <w:pPr>
              <w:contextualSpacing/>
            </w:pPr>
          </w:p>
        </w:tc>
        <w:tc>
          <w:tcPr>
            <w:tcW w:w="960" w:type="dxa"/>
            <w:tcBorders>
              <w:top w:val="nil"/>
              <w:left w:val="nil"/>
              <w:bottom w:val="nil"/>
              <w:right w:val="nil"/>
            </w:tcBorders>
            <w:shd w:val="clear" w:color="auto" w:fill="auto"/>
            <w:noWrap/>
            <w:vAlign w:val="center"/>
          </w:tcPr>
          <w:p w14:paraId="567CAEBA" w14:textId="77777777" w:rsidR="00C04064" w:rsidRPr="00061491" w:rsidRDefault="00C04064" w:rsidP="00C04064">
            <w:pPr>
              <w:contextualSpacing/>
              <w:jc w:val="center"/>
            </w:pPr>
          </w:p>
        </w:tc>
        <w:tc>
          <w:tcPr>
            <w:tcW w:w="917" w:type="dxa"/>
            <w:tcBorders>
              <w:top w:val="nil"/>
              <w:left w:val="nil"/>
              <w:bottom w:val="nil"/>
              <w:right w:val="nil"/>
            </w:tcBorders>
            <w:shd w:val="clear" w:color="auto" w:fill="auto"/>
            <w:noWrap/>
            <w:vAlign w:val="center"/>
          </w:tcPr>
          <w:p w14:paraId="08480465" w14:textId="77777777" w:rsidR="00C04064" w:rsidRPr="00061491" w:rsidRDefault="00C04064" w:rsidP="00C04064">
            <w:pPr>
              <w:contextualSpacing/>
            </w:pPr>
          </w:p>
        </w:tc>
      </w:tr>
      <w:tr w:rsidR="00C04064" w:rsidRPr="00061491" w14:paraId="6FAB5099" w14:textId="77777777" w:rsidTr="009970C7">
        <w:trPr>
          <w:cantSplit/>
          <w:trHeight w:val="283"/>
        </w:trPr>
        <w:tc>
          <w:tcPr>
            <w:tcW w:w="1578" w:type="dxa"/>
            <w:vMerge w:val="restart"/>
            <w:tcBorders>
              <w:top w:val="nil"/>
              <w:left w:val="nil"/>
              <w:right w:val="nil"/>
            </w:tcBorders>
            <w:shd w:val="clear" w:color="auto" w:fill="auto"/>
          </w:tcPr>
          <w:p w14:paraId="3B6ADCB4" w14:textId="77777777" w:rsidR="00C04064" w:rsidRPr="00061491" w:rsidRDefault="00C04064" w:rsidP="00C04064">
            <w:pPr>
              <w:spacing w:after="0" w:line="240" w:lineRule="auto"/>
              <w:jc w:val="center"/>
              <w:rPr>
                <w:rFonts w:eastAsia="Times New Roman" w:cstheme="minorHAnsi"/>
                <w:color w:val="000000"/>
                <w:lang w:eastAsia="en-GB"/>
              </w:rPr>
            </w:pPr>
            <w:r w:rsidRPr="00061491">
              <w:rPr>
                <w:rFonts w:eastAsia="Times New Roman" w:cstheme="minorHAnsi"/>
                <w:color w:val="000000"/>
                <w:lang w:eastAsia="en-GB"/>
              </w:rPr>
              <w:t>UN Region</w:t>
            </w:r>
          </w:p>
        </w:tc>
        <w:tc>
          <w:tcPr>
            <w:tcW w:w="2654" w:type="dxa"/>
            <w:tcBorders>
              <w:top w:val="nil"/>
              <w:left w:val="nil"/>
              <w:bottom w:val="nil"/>
              <w:right w:val="nil"/>
            </w:tcBorders>
            <w:shd w:val="clear" w:color="auto" w:fill="auto"/>
            <w:noWrap/>
            <w:vAlign w:val="bottom"/>
          </w:tcPr>
          <w:p w14:paraId="0DA1A96E" w14:textId="77245363"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frica</w:t>
            </w:r>
          </w:p>
        </w:tc>
        <w:tc>
          <w:tcPr>
            <w:tcW w:w="1138" w:type="dxa"/>
            <w:tcBorders>
              <w:top w:val="nil"/>
              <w:left w:val="nil"/>
              <w:bottom w:val="nil"/>
              <w:right w:val="nil"/>
            </w:tcBorders>
            <w:shd w:val="clear" w:color="auto" w:fill="auto"/>
            <w:vAlign w:val="bottom"/>
          </w:tcPr>
          <w:p w14:paraId="0DED91BE" w14:textId="479FED82" w:rsidR="00C04064" w:rsidRPr="00061491" w:rsidRDefault="00C04064" w:rsidP="00C04064">
            <w:pPr>
              <w:contextualSpacing/>
              <w:jc w:val="center"/>
            </w:pPr>
            <w:r>
              <w:rPr>
                <w:rFonts w:ascii="Calibri" w:hAnsi="Calibri" w:cs="Calibri"/>
                <w:color w:val="000000"/>
              </w:rPr>
              <w:t>213.04</w:t>
            </w:r>
          </w:p>
        </w:tc>
        <w:tc>
          <w:tcPr>
            <w:tcW w:w="947" w:type="dxa"/>
            <w:tcBorders>
              <w:top w:val="nil"/>
              <w:left w:val="nil"/>
              <w:bottom w:val="nil"/>
              <w:right w:val="nil"/>
            </w:tcBorders>
            <w:shd w:val="clear" w:color="auto" w:fill="auto"/>
            <w:noWrap/>
            <w:vAlign w:val="bottom"/>
          </w:tcPr>
          <w:p w14:paraId="6DFCE303" w14:textId="5D676778" w:rsidR="00C04064" w:rsidRPr="00061491" w:rsidRDefault="00C04064" w:rsidP="00C04064">
            <w:pPr>
              <w:contextualSpacing/>
              <w:jc w:val="center"/>
            </w:pPr>
            <w:r>
              <w:rPr>
                <w:rFonts w:ascii="Calibri" w:hAnsi="Calibri" w:cs="Calibri"/>
                <w:color w:val="000000"/>
              </w:rPr>
              <w:t>34,145</w:t>
            </w:r>
          </w:p>
        </w:tc>
        <w:tc>
          <w:tcPr>
            <w:tcW w:w="948" w:type="dxa"/>
            <w:tcBorders>
              <w:top w:val="nil"/>
              <w:left w:val="nil"/>
              <w:bottom w:val="nil"/>
              <w:right w:val="nil"/>
            </w:tcBorders>
            <w:shd w:val="clear" w:color="auto" w:fill="auto"/>
            <w:vAlign w:val="bottom"/>
          </w:tcPr>
          <w:p w14:paraId="199DE4C0" w14:textId="62F95F3A" w:rsidR="00C04064" w:rsidRPr="00061491" w:rsidRDefault="00C04064" w:rsidP="00C04064">
            <w:pPr>
              <w:contextualSpacing/>
            </w:pPr>
            <w:r>
              <w:rPr>
                <w:rFonts w:ascii="Calibri" w:hAnsi="Calibri" w:cs="Calibri"/>
                <w:color w:val="000000"/>
              </w:rPr>
              <w:t>(9.5)</w:t>
            </w:r>
          </w:p>
        </w:tc>
        <w:tc>
          <w:tcPr>
            <w:tcW w:w="948" w:type="dxa"/>
            <w:tcBorders>
              <w:top w:val="nil"/>
              <w:left w:val="nil"/>
              <w:bottom w:val="nil"/>
              <w:right w:val="nil"/>
            </w:tcBorders>
            <w:shd w:val="clear" w:color="auto" w:fill="auto"/>
            <w:noWrap/>
            <w:vAlign w:val="bottom"/>
          </w:tcPr>
          <w:p w14:paraId="595D5A90" w14:textId="13C71ED9" w:rsidR="00C04064" w:rsidRPr="00061491" w:rsidRDefault="00C04064" w:rsidP="00C04064">
            <w:pPr>
              <w:contextualSpacing/>
              <w:jc w:val="center"/>
            </w:pPr>
            <w:r>
              <w:rPr>
                <w:rFonts w:ascii="Calibri" w:hAnsi="Calibri" w:cs="Calibri"/>
                <w:color w:val="000000"/>
              </w:rPr>
              <w:t>66,977</w:t>
            </w:r>
          </w:p>
        </w:tc>
        <w:tc>
          <w:tcPr>
            <w:tcW w:w="948" w:type="dxa"/>
            <w:tcBorders>
              <w:top w:val="nil"/>
              <w:left w:val="nil"/>
              <w:bottom w:val="nil"/>
              <w:right w:val="nil"/>
            </w:tcBorders>
            <w:shd w:val="clear" w:color="auto" w:fill="auto"/>
            <w:vAlign w:val="bottom"/>
          </w:tcPr>
          <w:p w14:paraId="6D6824B8" w14:textId="58F71816" w:rsidR="00C04064" w:rsidRPr="00061491" w:rsidRDefault="00C04064" w:rsidP="00C04064">
            <w:pPr>
              <w:contextualSpacing/>
            </w:pPr>
            <w:r>
              <w:rPr>
                <w:rFonts w:ascii="Calibri" w:hAnsi="Calibri" w:cs="Calibri"/>
                <w:color w:val="000000"/>
              </w:rPr>
              <w:t>(16.9)</w:t>
            </w:r>
          </w:p>
        </w:tc>
        <w:tc>
          <w:tcPr>
            <w:tcW w:w="960" w:type="dxa"/>
            <w:tcBorders>
              <w:top w:val="nil"/>
              <w:left w:val="nil"/>
              <w:bottom w:val="nil"/>
              <w:right w:val="nil"/>
            </w:tcBorders>
            <w:shd w:val="clear" w:color="auto" w:fill="auto"/>
            <w:noWrap/>
            <w:vAlign w:val="bottom"/>
          </w:tcPr>
          <w:p w14:paraId="4F55A1F3" w14:textId="1A63F91C" w:rsidR="00C04064" w:rsidRPr="00061491" w:rsidRDefault="00C04064" w:rsidP="00C04064">
            <w:pPr>
              <w:contextualSpacing/>
              <w:jc w:val="center"/>
            </w:pPr>
            <w:r>
              <w:rPr>
                <w:rFonts w:ascii="Calibri" w:hAnsi="Calibri" w:cs="Calibri"/>
                <w:color w:val="000000"/>
              </w:rPr>
              <w:t>32,832</w:t>
            </w:r>
          </w:p>
        </w:tc>
        <w:tc>
          <w:tcPr>
            <w:tcW w:w="917" w:type="dxa"/>
            <w:tcBorders>
              <w:top w:val="nil"/>
              <w:left w:val="nil"/>
              <w:bottom w:val="nil"/>
              <w:right w:val="nil"/>
            </w:tcBorders>
            <w:shd w:val="clear" w:color="auto" w:fill="auto"/>
            <w:noWrap/>
            <w:vAlign w:val="bottom"/>
          </w:tcPr>
          <w:p w14:paraId="2332D1E7" w14:textId="085856FB" w:rsidR="00C04064" w:rsidRPr="00061491" w:rsidRDefault="00C04064" w:rsidP="00C04064">
            <w:pPr>
              <w:contextualSpacing/>
            </w:pPr>
            <w:r>
              <w:rPr>
                <w:rFonts w:ascii="Calibri" w:hAnsi="Calibri" w:cs="Calibri"/>
                <w:color w:val="000000"/>
              </w:rPr>
              <w:t>(96.2)</w:t>
            </w:r>
          </w:p>
        </w:tc>
      </w:tr>
      <w:tr w:rsidR="00C04064" w:rsidRPr="00061491" w14:paraId="432C238D" w14:textId="77777777" w:rsidTr="009970C7">
        <w:trPr>
          <w:cantSplit/>
          <w:trHeight w:val="283"/>
        </w:trPr>
        <w:tc>
          <w:tcPr>
            <w:tcW w:w="1578" w:type="dxa"/>
            <w:vMerge/>
            <w:tcBorders>
              <w:left w:val="nil"/>
              <w:right w:val="nil"/>
            </w:tcBorders>
            <w:shd w:val="clear" w:color="auto" w:fill="auto"/>
          </w:tcPr>
          <w:p w14:paraId="1A3FFAF1"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238A9EAF" w14:textId="400D8A50"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iddle Africa</w:t>
            </w:r>
          </w:p>
        </w:tc>
        <w:tc>
          <w:tcPr>
            <w:tcW w:w="1138" w:type="dxa"/>
            <w:tcBorders>
              <w:top w:val="nil"/>
              <w:left w:val="nil"/>
              <w:bottom w:val="nil"/>
              <w:right w:val="nil"/>
            </w:tcBorders>
            <w:shd w:val="clear" w:color="auto" w:fill="auto"/>
            <w:vAlign w:val="bottom"/>
          </w:tcPr>
          <w:p w14:paraId="17F65CB8" w14:textId="62800291" w:rsidR="00C04064" w:rsidRPr="00061491" w:rsidRDefault="00C04064" w:rsidP="00C04064">
            <w:pPr>
              <w:contextualSpacing/>
              <w:jc w:val="center"/>
            </w:pPr>
            <w:r>
              <w:rPr>
                <w:rFonts w:ascii="Calibri" w:hAnsi="Calibri" w:cs="Calibri"/>
                <w:color w:val="000000"/>
              </w:rPr>
              <w:t>88.48</w:t>
            </w:r>
          </w:p>
        </w:tc>
        <w:tc>
          <w:tcPr>
            <w:tcW w:w="947" w:type="dxa"/>
            <w:tcBorders>
              <w:top w:val="nil"/>
              <w:left w:val="nil"/>
              <w:bottom w:val="nil"/>
              <w:right w:val="nil"/>
            </w:tcBorders>
            <w:shd w:val="clear" w:color="auto" w:fill="auto"/>
            <w:noWrap/>
            <w:vAlign w:val="bottom"/>
          </w:tcPr>
          <w:p w14:paraId="614FBAB6" w14:textId="63EF56E8" w:rsidR="00C04064" w:rsidRPr="00061491" w:rsidRDefault="00C04064" w:rsidP="00C04064">
            <w:pPr>
              <w:contextualSpacing/>
              <w:jc w:val="center"/>
            </w:pPr>
            <w:r>
              <w:rPr>
                <w:rFonts w:ascii="Calibri" w:hAnsi="Calibri" w:cs="Calibri"/>
                <w:color w:val="000000"/>
              </w:rPr>
              <w:t>15,461</w:t>
            </w:r>
          </w:p>
        </w:tc>
        <w:tc>
          <w:tcPr>
            <w:tcW w:w="948" w:type="dxa"/>
            <w:tcBorders>
              <w:top w:val="nil"/>
              <w:left w:val="nil"/>
              <w:bottom w:val="nil"/>
              <w:right w:val="nil"/>
            </w:tcBorders>
            <w:shd w:val="clear" w:color="auto" w:fill="auto"/>
            <w:vAlign w:val="bottom"/>
          </w:tcPr>
          <w:p w14:paraId="4ABAB6FA" w14:textId="6FE5E123" w:rsidR="00C04064" w:rsidRPr="00061491" w:rsidRDefault="00C04064" w:rsidP="00C04064">
            <w:pPr>
              <w:contextualSpacing/>
            </w:pPr>
            <w:r>
              <w:rPr>
                <w:rFonts w:ascii="Calibri" w:hAnsi="Calibri" w:cs="Calibri"/>
                <w:color w:val="000000"/>
              </w:rPr>
              <w:t>(4.3)</w:t>
            </w:r>
          </w:p>
        </w:tc>
        <w:tc>
          <w:tcPr>
            <w:tcW w:w="948" w:type="dxa"/>
            <w:tcBorders>
              <w:top w:val="nil"/>
              <w:left w:val="nil"/>
              <w:bottom w:val="nil"/>
              <w:right w:val="nil"/>
            </w:tcBorders>
            <w:shd w:val="clear" w:color="auto" w:fill="auto"/>
            <w:noWrap/>
            <w:vAlign w:val="bottom"/>
          </w:tcPr>
          <w:p w14:paraId="780A6D02" w14:textId="60FAFA44" w:rsidR="00C04064" w:rsidRPr="00061491" w:rsidRDefault="00C04064" w:rsidP="00C04064">
            <w:pPr>
              <w:contextualSpacing/>
              <w:jc w:val="center"/>
            </w:pPr>
            <w:r>
              <w:rPr>
                <w:rFonts w:ascii="Calibri" w:hAnsi="Calibri" w:cs="Calibri"/>
                <w:color w:val="000000"/>
              </w:rPr>
              <w:t>20,121</w:t>
            </w:r>
          </w:p>
        </w:tc>
        <w:tc>
          <w:tcPr>
            <w:tcW w:w="948" w:type="dxa"/>
            <w:tcBorders>
              <w:top w:val="nil"/>
              <w:left w:val="nil"/>
              <w:bottom w:val="nil"/>
              <w:right w:val="nil"/>
            </w:tcBorders>
            <w:shd w:val="clear" w:color="auto" w:fill="auto"/>
            <w:vAlign w:val="bottom"/>
          </w:tcPr>
          <w:p w14:paraId="4304DDE9" w14:textId="175FFAF7" w:rsidR="00C04064" w:rsidRPr="00061491" w:rsidRDefault="00C04064" w:rsidP="00C04064">
            <w:pPr>
              <w:contextualSpacing/>
            </w:pPr>
            <w:r>
              <w:rPr>
                <w:rFonts w:ascii="Calibri" w:hAnsi="Calibri" w:cs="Calibri"/>
                <w:color w:val="000000"/>
              </w:rPr>
              <w:t>(5.1)</w:t>
            </w:r>
          </w:p>
        </w:tc>
        <w:tc>
          <w:tcPr>
            <w:tcW w:w="960" w:type="dxa"/>
            <w:tcBorders>
              <w:top w:val="nil"/>
              <w:left w:val="nil"/>
              <w:bottom w:val="nil"/>
              <w:right w:val="nil"/>
            </w:tcBorders>
            <w:shd w:val="clear" w:color="auto" w:fill="auto"/>
            <w:noWrap/>
            <w:vAlign w:val="bottom"/>
          </w:tcPr>
          <w:p w14:paraId="2CC21AF9" w14:textId="582B9DA9" w:rsidR="00C04064" w:rsidRPr="00061491" w:rsidRDefault="00C04064" w:rsidP="00C04064">
            <w:pPr>
              <w:contextualSpacing/>
              <w:jc w:val="center"/>
            </w:pPr>
            <w:r>
              <w:rPr>
                <w:rFonts w:ascii="Calibri" w:hAnsi="Calibri" w:cs="Calibri"/>
                <w:color w:val="000000"/>
              </w:rPr>
              <w:t>4,660</w:t>
            </w:r>
          </w:p>
        </w:tc>
        <w:tc>
          <w:tcPr>
            <w:tcW w:w="917" w:type="dxa"/>
            <w:tcBorders>
              <w:top w:val="nil"/>
              <w:left w:val="nil"/>
              <w:bottom w:val="nil"/>
              <w:right w:val="nil"/>
            </w:tcBorders>
            <w:shd w:val="clear" w:color="auto" w:fill="auto"/>
            <w:noWrap/>
            <w:vAlign w:val="bottom"/>
          </w:tcPr>
          <w:p w14:paraId="2D918871" w14:textId="1C4C449F" w:rsidR="00C04064" w:rsidRPr="00061491" w:rsidRDefault="00C04064" w:rsidP="00C04064">
            <w:pPr>
              <w:contextualSpacing/>
            </w:pPr>
            <w:r>
              <w:rPr>
                <w:rFonts w:ascii="Calibri" w:hAnsi="Calibri" w:cs="Calibri"/>
                <w:color w:val="000000"/>
              </w:rPr>
              <w:t>(30.1)</w:t>
            </w:r>
          </w:p>
        </w:tc>
      </w:tr>
      <w:tr w:rsidR="00C04064" w:rsidRPr="00061491" w14:paraId="15B92DC9" w14:textId="77777777" w:rsidTr="009970C7">
        <w:trPr>
          <w:cantSplit/>
          <w:trHeight w:val="283"/>
        </w:trPr>
        <w:tc>
          <w:tcPr>
            <w:tcW w:w="1578" w:type="dxa"/>
            <w:vMerge/>
            <w:tcBorders>
              <w:left w:val="nil"/>
              <w:right w:val="nil"/>
            </w:tcBorders>
            <w:shd w:val="clear" w:color="auto" w:fill="auto"/>
          </w:tcPr>
          <w:p w14:paraId="0F5CC386"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74C5A359" w14:textId="34F154A4"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frica</w:t>
            </w:r>
          </w:p>
        </w:tc>
        <w:tc>
          <w:tcPr>
            <w:tcW w:w="1138" w:type="dxa"/>
            <w:tcBorders>
              <w:top w:val="nil"/>
              <w:left w:val="nil"/>
              <w:bottom w:val="nil"/>
              <w:right w:val="nil"/>
            </w:tcBorders>
            <w:shd w:val="clear" w:color="auto" w:fill="auto"/>
            <w:vAlign w:val="bottom"/>
          </w:tcPr>
          <w:p w14:paraId="5D188BF6" w14:textId="2948D8FE" w:rsidR="00C04064" w:rsidRPr="00061491" w:rsidRDefault="00C04064" w:rsidP="00C04064">
            <w:pPr>
              <w:contextualSpacing/>
              <w:jc w:val="center"/>
            </w:pPr>
            <w:r>
              <w:rPr>
                <w:rFonts w:ascii="Calibri" w:hAnsi="Calibri" w:cs="Calibri"/>
                <w:color w:val="000000"/>
              </w:rPr>
              <w:t>68.77</w:t>
            </w:r>
          </w:p>
        </w:tc>
        <w:tc>
          <w:tcPr>
            <w:tcW w:w="947" w:type="dxa"/>
            <w:tcBorders>
              <w:top w:val="nil"/>
              <w:left w:val="nil"/>
              <w:bottom w:val="nil"/>
              <w:right w:val="nil"/>
            </w:tcBorders>
            <w:shd w:val="clear" w:color="auto" w:fill="auto"/>
            <w:noWrap/>
            <w:vAlign w:val="bottom"/>
          </w:tcPr>
          <w:p w14:paraId="11BE354F" w14:textId="6AB951B3" w:rsidR="00C04064" w:rsidRPr="00061491" w:rsidRDefault="00C04064" w:rsidP="00C04064">
            <w:pPr>
              <w:contextualSpacing/>
              <w:jc w:val="center"/>
            </w:pPr>
            <w:r>
              <w:rPr>
                <w:rFonts w:ascii="Calibri" w:hAnsi="Calibri" w:cs="Calibri"/>
                <w:color w:val="000000"/>
              </w:rPr>
              <w:t>35,278</w:t>
            </w:r>
          </w:p>
        </w:tc>
        <w:tc>
          <w:tcPr>
            <w:tcW w:w="948" w:type="dxa"/>
            <w:tcBorders>
              <w:top w:val="nil"/>
              <w:left w:val="nil"/>
              <w:bottom w:val="nil"/>
              <w:right w:val="nil"/>
            </w:tcBorders>
            <w:shd w:val="clear" w:color="auto" w:fill="auto"/>
            <w:vAlign w:val="bottom"/>
          </w:tcPr>
          <w:p w14:paraId="490FE27A" w14:textId="62804087" w:rsidR="00C04064" w:rsidRPr="00061491" w:rsidRDefault="00C04064" w:rsidP="00C04064">
            <w:pPr>
              <w:contextualSpacing/>
            </w:pPr>
            <w:r>
              <w:rPr>
                <w:rFonts w:ascii="Calibri" w:hAnsi="Calibri" w:cs="Calibri"/>
                <w:color w:val="000000"/>
              </w:rPr>
              <w:t>(9.8)</w:t>
            </w:r>
          </w:p>
        </w:tc>
        <w:tc>
          <w:tcPr>
            <w:tcW w:w="948" w:type="dxa"/>
            <w:tcBorders>
              <w:top w:val="nil"/>
              <w:left w:val="nil"/>
              <w:bottom w:val="nil"/>
              <w:right w:val="nil"/>
            </w:tcBorders>
            <w:shd w:val="clear" w:color="auto" w:fill="auto"/>
            <w:noWrap/>
            <w:vAlign w:val="bottom"/>
          </w:tcPr>
          <w:p w14:paraId="017046CE" w14:textId="6D386896" w:rsidR="00C04064" w:rsidRPr="00061491" w:rsidRDefault="00C04064" w:rsidP="00C04064">
            <w:pPr>
              <w:contextualSpacing/>
              <w:jc w:val="center"/>
            </w:pPr>
            <w:r>
              <w:rPr>
                <w:rFonts w:ascii="Calibri" w:hAnsi="Calibri" w:cs="Calibri"/>
                <w:color w:val="000000"/>
              </w:rPr>
              <w:t>41,599</w:t>
            </w:r>
          </w:p>
        </w:tc>
        <w:tc>
          <w:tcPr>
            <w:tcW w:w="948" w:type="dxa"/>
            <w:tcBorders>
              <w:top w:val="nil"/>
              <w:left w:val="nil"/>
              <w:bottom w:val="nil"/>
              <w:right w:val="nil"/>
            </w:tcBorders>
            <w:shd w:val="clear" w:color="auto" w:fill="auto"/>
            <w:vAlign w:val="bottom"/>
          </w:tcPr>
          <w:p w14:paraId="4B58F034" w14:textId="281131C3" w:rsidR="00C04064" w:rsidRPr="00061491" w:rsidRDefault="00C04064" w:rsidP="00C04064">
            <w:pPr>
              <w:contextualSpacing/>
            </w:pPr>
            <w:r>
              <w:rPr>
                <w:rFonts w:ascii="Calibri" w:hAnsi="Calibri" w:cs="Calibri"/>
                <w:color w:val="000000"/>
              </w:rPr>
              <w:t>(10.5)</w:t>
            </w:r>
          </w:p>
        </w:tc>
        <w:tc>
          <w:tcPr>
            <w:tcW w:w="960" w:type="dxa"/>
            <w:tcBorders>
              <w:top w:val="nil"/>
              <w:left w:val="nil"/>
              <w:bottom w:val="nil"/>
              <w:right w:val="nil"/>
            </w:tcBorders>
            <w:shd w:val="clear" w:color="auto" w:fill="auto"/>
            <w:noWrap/>
            <w:vAlign w:val="bottom"/>
          </w:tcPr>
          <w:p w14:paraId="2E03CA8B" w14:textId="36AED5A4" w:rsidR="00C04064" w:rsidRPr="00061491" w:rsidRDefault="00C04064" w:rsidP="00C04064">
            <w:pPr>
              <w:contextualSpacing/>
              <w:jc w:val="center"/>
            </w:pPr>
            <w:r>
              <w:rPr>
                <w:rFonts w:ascii="Calibri" w:hAnsi="Calibri" w:cs="Calibri"/>
                <w:color w:val="000000"/>
              </w:rPr>
              <w:t>6,321</w:t>
            </w:r>
          </w:p>
        </w:tc>
        <w:tc>
          <w:tcPr>
            <w:tcW w:w="917" w:type="dxa"/>
            <w:tcBorders>
              <w:top w:val="nil"/>
              <w:left w:val="nil"/>
              <w:bottom w:val="nil"/>
              <w:right w:val="nil"/>
            </w:tcBorders>
            <w:shd w:val="clear" w:color="auto" w:fill="auto"/>
            <w:noWrap/>
            <w:vAlign w:val="bottom"/>
          </w:tcPr>
          <w:p w14:paraId="627DF8A8" w14:textId="6C46B936" w:rsidR="00C04064" w:rsidRPr="00061491" w:rsidRDefault="00C04064" w:rsidP="00C04064">
            <w:pPr>
              <w:contextualSpacing/>
            </w:pPr>
            <w:r>
              <w:rPr>
                <w:rFonts w:ascii="Calibri" w:hAnsi="Calibri" w:cs="Calibri"/>
                <w:color w:val="000000"/>
              </w:rPr>
              <w:t>(17.9)</w:t>
            </w:r>
          </w:p>
        </w:tc>
      </w:tr>
      <w:tr w:rsidR="00C04064" w:rsidRPr="00061491" w14:paraId="3430D199" w14:textId="77777777" w:rsidTr="009970C7">
        <w:trPr>
          <w:cantSplit/>
          <w:trHeight w:val="283"/>
        </w:trPr>
        <w:tc>
          <w:tcPr>
            <w:tcW w:w="1578" w:type="dxa"/>
            <w:vMerge/>
            <w:tcBorders>
              <w:left w:val="nil"/>
              <w:right w:val="nil"/>
            </w:tcBorders>
            <w:shd w:val="clear" w:color="auto" w:fill="auto"/>
          </w:tcPr>
          <w:p w14:paraId="7C1E28F2"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2C15BD35" w14:textId="703C3524"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Central Asia</w:t>
            </w:r>
          </w:p>
        </w:tc>
        <w:tc>
          <w:tcPr>
            <w:tcW w:w="1138" w:type="dxa"/>
            <w:tcBorders>
              <w:top w:val="nil"/>
              <w:left w:val="nil"/>
              <w:bottom w:val="nil"/>
              <w:right w:val="nil"/>
            </w:tcBorders>
            <w:shd w:val="clear" w:color="auto" w:fill="auto"/>
            <w:vAlign w:val="bottom"/>
          </w:tcPr>
          <w:p w14:paraId="5908664E" w14:textId="50CF8EE7" w:rsidR="00C04064" w:rsidRPr="00061491" w:rsidRDefault="00C04064" w:rsidP="00C04064">
            <w:pPr>
              <w:contextualSpacing/>
              <w:jc w:val="center"/>
            </w:pPr>
            <w:r>
              <w:rPr>
                <w:rFonts w:ascii="Calibri" w:hAnsi="Calibri" w:cs="Calibri"/>
                <w:color w:val="000000"/>
              </w:rPr>
              <w:t>58.87</w:t>
            </w:r>
          </w:p>
        </w:tc>
        <w:tc>
          <w:tcPr>
            <w:tcW w:w="947" w:type="dxa"/>
            <w:tcBorders>
              <w:top w:val="nil"/>
              <w:left w:val="nil"/>
              <w:bottom w:val="nil"/>
              <w:right w:val="nil"/>
            </w:tcBorders>
            <w:shd w:val="clear" w:color="auto" w:fill="auto"/>
            <w:noWrap/>
            <w:vAlign w:val="bottom"/>
          </w:tcPr>
          <w:p w14:paraId="3249A630" w14:textId="45AA1241" w:rsidR="00C04064" w:rsidRPr="00061491" w:rsidRDefault="00C04064" w:rsidP="00C04064">
            <w:pPr>
              <w:contextualSpacing/>
              <w:jc w:val="center"/>
            </w:pPr>
            <w:r>
              <w:rPr>
                <w:rFonts w:ascii="Calibri" w:hAnsi="Calibri" w:cs="Calibri"/>
                <w:color w:val="000000"/>
              </w:rPr>
              <w:t>100,084</w:t>
            </w:r>
          </w:p>
        </w:tc>
        <w:tc>
          <w:tcPr>
            <w:tcW w:w="948" w:type="dxa"/>
            <w:tcBorders>
              <w:top w:val="nil"/>
              <w:left w:val="nil"/>
              <w:bottom w:val="nil"/>
              <w:right w:val="nil"/>
            </w:tcBorders>
            <w:shd w:val="clear" w:color="auto" w:fill="auto"/>
            <w:vAlign w:val="bottom"/>
          </w:tcPr>
          <w:p w14:paraId="4E794FD6" w14:textId="288B1564" w:rsidR="00C04064" w:rsidRPr="00061491" w:rsidRDefault="00C04064" w:rsidP="00C04064">
            <w:pPr>
              <w:contextualSpacing/>
            </w:pPr>
            <w:r>
              <w:rPr>
                <w:rFonts w:ascii="Calibri" w:hAnsi="Calibri" w:cs="Calibri"/>
                <w:color w:val="000000"/>
              </w:rPr>
              <w:t>(27.8)</w:t>
            </w:r>
          </w:p>
        </w:tc>
        <w:tc>
          <w:tcPr>
            <w:tcW w:w="948" w:type="dxa"/>
            <w:tcBorders>
              <w:top w:val="nil"/>
              <w:left w:val="nil"/>
              <w:bottom w:val="nil"/>
              <w:right w:val="nil"/>
            </w:tcBorders>
            <w:shd w:val="clear" w:color="auto" w:fill="auto"/>
            <w:noWrap/>
            <w:vAlign w:val="bottom"/>
          </w:tcPr>
          <w:p w14:paraId="1EF89AC3" w14:textId="7AC065A1" w:rsidR="00C04064" w:rsidRPr="00061491" w:rsidRDefault="00C04064" w:rsidP="00C04064">
            <w:pPr>
              <w:contextualSpacing/>
              <w:jc w:val="center"/>
            </w:pPr>
            <w:r>
              <w:rPr>
                <w:rFonts w:ascii="Calibri" w:hAnsi="Calibri" w:cs="Calibri"/>
                <w:color w:val="000000"/>
              </w:rPr>
              <w:t>106,448</w:t>
            </w:r>
          </w:p>
        </w:tc>
        <w:tc>
          <w:tcPr>
            <w:tcW w:w="948" w:type="dxa"/>
            <w:tcBorders>
              <w:top w:val="nil"/>
              <w:left w:val="nil"/>
              <w:bottom w:val="nil"/>
              <w:right w:val="nil"/>
            </w:tcBorders>
            <w:shd w:val="clear" w:color="auto" w:fill="auto"/>
            <w:vAlign w:val="bottom"/>
          </w:tcPr>
          <w:p w14:paraId="4255F266" w14:textId="4207DC8E" w:rsidR="00C04064" w:rsidRPr="00061491" w:rsidRDefault="00C04064" w:rsidP="00C04064">
            <w:pPr>
              <w:contextualSpacing/>
            </w:pPr>
            <w:r>
              <w:rPr>
                <w:rFonts w:ascii="Calibri" w:hAnsi="Calibri" w:cs="Calibri"/>
                <w:color w:val="000000"/>
              </w:rPr>
              <w:t>(26.8)</w:t>
            </w:r>
          </w:p>
        </w:tc>
        <w:tc>
          <w:tcPr>
            <w:tcW w:w="960" w:type="dxa"/>
            <w:tcBorders>
              <w:top w:val="nil"/>
              <w:left w:val="nil"/>
              <w:bottom w:val="nil"/>
              <w:right w:val="nil"/>
            </w:tcBorders>
            <w:shd w:val="clear" w:color="auto" w:fill="auto"/>
            <w:noWrap/>
            <w:vAlign w:val="bottom"/>
          </w:tcPr>
          <w:p w14:paraId="7640F86F" w14:textId="42A51238" w:rsidR="00C04064" w:rsidRPr="00061491" w:rsidRDefault="00C04064" w:rsidP="00C04064">
            <w:pPr>
              <w:contextualSpacing/>
              <w:jc w:val="center"/>
            </w:pPr>
            <w:r>
              <w:rPr>
                <w:rFonts w:ascii="Calibri" w:hAnsi="Calibri" w:cs="Calibri"/>
                <w:color w:val="000000"/>
              </w:rPr>
              <w:t>6,364</w:t>
            </w:r>
          </w:p>
        </w:tc>
        <w:tc>
          <w:tcPr>
            <w:tcW w:w="917" w:type="dxa"/>
            <w:tcBorders>
              <w:top w:val="nil"/>
              <w:left w:val="nil"/>
              <w:bottom w:val="nil"/>
              <w:right w:val="nil"/>
            </w:tcBorders>
            <w:shd w:val="clear" w:color="auto" w:fill="auto"/>
            <w:noWrap/>
            <w:vAlign w:val="bottom"/>
          </w:tcPr>
          <w:p w14:paraId="3587C22C" w14:textId="51B8D7FE" w:rsidR="00C04064" w:rsidRPr="00061491" w:rsidRDefault="00C04064" w:rsidP="00C04064">
            <w:pPr>
              <w:contextualSpacing/>
            </w:pPr>
            <w:r>
              <w:rPr>
                <w:rFonts w:ascii="Calibri" w:hAnsi="Calibri" w:cs="Calibri"/>
                <w:color w:val="000000"/>
              </w:rPr>
              <w:t>(6.4)</w:t>
            </w:r>
          </w:p>
        </w:tc>
      </w:tr>
      <w:tr w:rsidR="00C04064" w:rsidRPr="00061491" w14:paraId="79EDED6E" w14:textId="77777777" w:rsidTr="009970C7">
        <w:trPr>
          <w:cantSplit/>
          <w:trHeight w:val="283"/>
        </w:trPr>
        <w:tc>
          <w:tcPr>
            <w:tcW w:w="1578" w:type="dxa"/>
            <w:vMerge/>
            <w:tcBorders>
              <w:left w:val="nil"/>
              <w:right w:val="nil"/>
            </w:tcBorders>
            <w:shd w:val="clear" w:color="auto" w:fill="auto"/>
          </w:tcPr>
          <w:p w14:paraId="4FE5BC96"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3B80B6CF" w14:textId="3B430975"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astern Asia</w:t>
            </w:r>
          </w:p>
        </w:tc>
        <w:tc>
          <w:tcPr>
            <w:tcW w:w="1138" w:type="dxa"/>
            <w:tcBorders>
              <w:top w:val="nil"/>
              <w:left w:val="nil"/>
              <w:bottom w:val="nil"/>
              <w:right w:val="nil"/>
            </w:tcBorders>
            <w:shd w:val="clear" w:color="auto" w:fill="auto"/>
            <w:vAlign w:val="bottom"/>
          </w:tcPr>
          <w:p w14:paraId="53F207C1" w14:textId="15CEB3B6" w:rsidR="00C04064" w:rsidRPr="00061491" w:rsidRDefault="00C04064" w:rsidP="00C04064">
            <w:pPr>
              <w:contextualSpacing/>
              <w:jc w:val="center"/>
            </w:pPr>
            <w:r>
              <w:rPr>
                <w:rFonts w:ascii="Calibri" w:hAnsi="Calibri" w:cs="Calibri"/>
                <w:color w:val="000000"/>
              </w:rPr>
              <w:t>24.50</w:t>
            </w:r>
          </w:p>
        </w:tc>
        <w:tc>
          <w:tcPr>
            <w:tcW w:w="947" w:type="dxa"/>
            <w:tcBorders>
              <w:top w:val="nil"/>
              <w:left w:val="nil"/>
              <w:bottom w:val="nil"/>
              <w:right w:val="nil"/>
            </w:tcBorders>
            <w:shd w:val="clear" w:color="auto" w:fill="auto"/>
            <w:noWrap/>
            <w:vAlign w:val="bottom"/>
          </w:tcPr>
          <w:p w14:paraId="072047D1" w14:textId="35D0F74E" w:rsidR="00C04064" w:rsidRPr="00061491" w:rsidRDefault="00C04064" w:rsidP="00C04064">
            <w:pPr>
              <w:contextualSpacing/>
              <w:jc w:val="center"/>
            </w:pPr>
            <w:r>
              <w:rPr>
                <w:rFonts w:ascii="Calibri" w:hAnsi="Calibri" w:cs="Calibri"/>
                <w:color w:val="000000"/>
              </w:rPr>
              <w:t>30,532</w:t>
            </w:r>
          </w:p>
        </w:tc>
        <w:tc>
          <w:tcPr>
            <w:tcW w:w="948" w:type="dxa"/>
            <w:tcBorders>
              <w:top w:val="nil"/>
              <w:left w:val="nil"/>
              <w:bottom w:val="nil"/>
              <w:right w:val="nil"/>
            </w:tcBorders>
            <w:shd w:val="clear" w:color="auto" w:fill="auto"/>
            <w:vAlign w:val="bottom"/>
          </w:tcPr>
          <w:p w14:paraId="7C6FC216" w14:textId="2CAC28EE" w:rsidR="00C04064" w:rsidRPr="00061491" w:rsidRDefault="00C04064" w:rsidP="00C04064">
            <w:pPr>
              <w:contextualSpacing/>
            </w:pPr>
            <w:r>
              <w:rPr>
                <w:rFonts w:ascii="Calibri" w:hAnsi="Calibri" w:cs="Calibri"/>
                <w:color w:val="000000"/>
              </w:rPr>
              <w:t>(8.5)</w:t>
            </w:r>
          </w:p>
        </w:tc>
        <w:tc>
          <w:tcPr>
            <w:tcW w:w="948" w:type="dxa"/>
            <w:tcBorders>
              <w:top w:val="nil"/>
              <w:left w:val="nil"/>
              <w:bottom w:val="nil"/>
              <w:right w:val="nil"/>
            </w:tcBorders>
            <w:shd w:val="clear" w:color="auto" w:fill="auto"/>
            <w:noWrap/>
            <w:vAlign w:val="bottom"/>
          </w:tcPr>
          <w:p w14:paraId="6675C9CA" w14:textId="63AAF1C6" w:rsidR="00C04064" w:rsidRPr="00061491" w:rsidRDefault="00C04064" w:rsidP="00C04064">
            <w:pPr>
              <w:contextualSpacing/>
              <w:jc w:val="center"/>
            </w:pPr>
            <w:r>
              <w:rPr>
                <w:rFonts w:ascii="Calibri" w:hAnsi="Calibri" w:cs="Calibri"/>
                <w:color w:val="000000"/>
              </w:rPr>
              <w:t>30,079</w:t>
            </w:r>
          </w:p>
        </w:tc>
        <w:tc>
          <w:tcPr>
            <w:tcW w:w="948" w:type="dxa"/>
            <w:tcBorders>
              <w:top w:val="nil"/>
              <w:left w:val="nil"/>
              <w:bottom w:val="nil"/>
              <w:right w:val="nil"/>
            </w:tcBorders>
            <w:shd w:val="clear" w:color="auto" w:fill="auto"/>
            <w:vAlign w:val="bottom"/>
          </w:tcPr>
          <w:p w14:paraId="4FCB37B4" w14:textId="300A256D" w:rsidR="00C04064" w:rsidRPr="00061491" w:rsidRDefault="00C04064" w:rsidP="00C04064">
            <w:pPr>
              <w:contextualSpacing/>
            </w:pPr>
            <w:r>
              <w:rPr>
                <w:rFonts w:ascii="Calibri" w:hAnsi="Calibri" w:cs="Calibri"/>
                <w:color w:val="000000"/>
              </w:rPr>
              <w:t>(7.6)</w:t>
            </w:r>
          </w:p>
        </w:tc>
        <w:tc>
          <w:tcPr>
            <w:tcW w:w="960" w:type="dxa"/>
            <w:tcBorders>
              <w:top w:val="nil"/>
              <w:left w:val="nil"/>
              <w:bottom w:val="nil"/>
              <w:right w:val="nil"/>
            </w:tcBorders>
            <w:shd w:val="clear" w:color="auto" w:fill="auto"/>
            <w:noWrap/>
            <w:vAlign w:val="bottom"/>
          </w:tcPr>
          <w:p w14:paraId="4224CEC1" w14:textId="104AA10A" w:rsidR="00C04064" w:rsidRPr="00061491" w:rsidRDefault="00C04064" w:rsidP="00C04064">
            <w:pPr>
              <w:contextualSpacing/>
              <w:jc w:val="center"/>
            </w:pPr>
            <w:r>
              <w:rPr>
                <w:rFonts w:ascii="Calibri" w:hAnsi="Calibri" w:cs="Calibri"/>
                <w:color w:val="000000"/>
              </w:rPr>
              <w:t>-453</w:t>
            </w:r>
          </w:p>
        </w:tc>
        <w:tc>
          <w:tcPr>
            <w:tcW w:w="917" w:type="dxa"/>
            <w:tcBorders>
              <w:top w:val="nil"/>
              <w:left w:val="nil"/>
              <w:bottom w:val="nil"/>
              <w:right w:val="nil"/>
            </w:tcBorders>
            <w:shd w:val="clear" w:color="auto" w:fill="auto"/>
            <w:noWrap/>
            <w:vAlign w:val="bottom"/>
          </w:tcPr>
          <w:p w14:paraId="191C9E34" w14:textId="1A10B954" w:rsidR="00C04064" w:rsidRPr="00061491" w:rsidRDefault="00C04064" w:rsidP="00C04064">
            <w:pPr>
              <w:contextualSpacing/>
            </w:pPr>
            <w:r>
              <w:rPr>
                <w:rFonts w:ascii="Calibri" w:hAnsi="Calibri" w:cs="Calibri"/>
                <w:color w:val="000000"/>
              </w:rPr>
              <w:t>(-1.5)</w:t>
            </w:r>
          </w:p>
        </w:tc>
      </w:tr>
      <w:tr w:rsidR="00C04064" w:rsidRPr="00061491" w14:paraId="186D26EF" w14:textId="77777777" w:rsidTr="009970C7">
        <w:trPr>
          <w:cantSplit/>
          <w:trHeight w:val="283"/>
        </w:trPr>
        <w:tc>
          <w:tcPr>
            <w:tcW w:w="1578" w:type="dxa"/>
            <w:vMerge/>
            <w:tcBorders>
              <w:left w:val="nil"/>
              <w:right w:val="nil"/>
            </w:tcBorders>
            <w:shd w:val="clear" w:color="auto" w:fill="auto"/>
          </w:tcPr>
          <w:p w14:paraId="37BA8C2C"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0AA04D87" w14:textId="0EA283F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Asia</w:t>
            </w:r>
          </w:p>
        </w:tc>
        <w:tc>
          <w:tcPr>
            <w:tcW w:w="1138" w:type="dxa"/>
            <w:tcBorders>
              <w:top w:val="nil"/>
              <w:left w:val="nil"/>
              <w:bottom w:val="nil"/>
              <w:right w:val="nil"/>
            </w:tcBorders>
            <w:shd w:val="clear" w:color="auto" w:fill="auto"/>
            <w:vAlign w:val="bottom"/>
          </w:tcPr>
          <w:p w14:paraId="42CAE9D7" w14:textId="0BAC5F6A" w:rsidR="00C04064" w:rsidRPr="00061491" w:rsidRDefault="00C04064" w:rsidP="00C04064">
            <w:pPr>
              <w:contextualSpacing/>
              <w:jc w:val="center"/>
            </w:pPr>
            <w:r>
              <w:rPr>
                <w:rFonts w:ascii="Calibri" w:hAnsi="Calibri" w:cs="Calibri"/>
                <w:color w:val="000000"/>
              </w:rPr>
              <w:t>20.13</w:t>
            </w:r>
          </w:p>
        </w:tc>
        <w:tc>
          <w:tcPr>
            <w:tcW w:w="947" w:type="dxa"/>
            <w:tcBorders>
              <w:top w:val="nil"/>
              <w:left w:val="nil"/>
              <w:bottom w:val="nil"/>
              <w:right w:val="nil"/>
            </w:tcBorders>
            <w:shd w:val="clear" w:color="auto" w:fill="auto"/>
            <w:noWrap/>
            <w:vAlign w:val="bottom"/>
          </w:tcPr>
          <w:p w14:paraId="7D79C6FA" w14:textId="6ED51516" w:rsidR="00C04064" w:rsidRPr="00061491" w:rsidRDefault="00C04064" w:rsidP="00C04064">
            <w:pPr>
              <w:contextualSpacing/>
              <w:jc w:val="center"/>
            </w:pPr>
            <w:r>
              <w:rPr>
                <w:rFonts w:ascii="Calibri" w:hAnsi="Calibri" w:cs="Calibri"/>
                <w:color w:val="000000"/>
              </w:rPr>
              <w:t>50,655</w:t>
            </w:r>
          </w:p>
        </w:tc>
        <w:tc>
          <w:tcPr>
            <w:tcW w:w="948" w:type="dxa"/>
            <w:tcBorders>
              <w:top w:val="nil"/>
              <w:left w:val="nil"/>
              <w:bottom w:val="nil"/>
              <w:right w:val="nil"/>
            </w:tcBorders>
            <w:shd w:val="clear" w:color="auto" w:fill="auto"/>
            <w:vAlign w:val="bottom"/>
          </w:tcPr>
          <w:p w14:paraId="43D357E9" w14:textId="7F96D3F1" w:rsidR="00C04064" w:rsidRPr="00061491" w:rsidRDefault="00C04064" w:rsidP="00C04064">
            <w:pPr>
              <w:contextualSpacing/>
            </w:pPr>
            <w:r>
              <w:rPr>
                <w:rFonts w:ascii="Calibri" w:hAnsi="Calibri" w:cs="Calibri"/>
                <w:color w:val="000000"/>
              </w:rPr>
              <w:t>(14.1)</w:t>
            </w:r>
          </w:p>
        </w:tc>
        <w:tc>
          <w:tcPr>
            <w:tcW w:w="948" w:type="dxa"/>
            <w:tcBorders>
              <w:top w:val="nil"/>
              <w:left w:val="nil"/>
              <w:bottom w:val="nil"/>
              <w:right w:val="nil"/>
            </w:tcBorders>
            <w:shd w:val="clear" w:color="auto" w:fill="auto"/>
            <w:noWrap/>
            <w:vAlign w:val="bottom"/>
          </w:tcPr>
          <w:p w14:paraId="1DE05F7C" w14:textId="584DB491" w:rsidR="00C04064" w:rsidRPr="00061491" w:rsidRDefault="00C04064" w:rsidP="00C04064">
            <w:pPr>
              <w:contextualSpacing/>
              <w:jc w:val="center"/>
            </w:pPr>
            <w:r>
              <w:rPr>
                <w:rFonts w:ascii="Calibri" w:hAnsi="Calibri" w:cs="Calibri"/>
                <w:color w:val="000000"/>
              </w:rPr>
              <w:t>39,606</w:t>
            </w:r>
          </w:p>
        </w:tc>
        <w:tc>
          <w:tcPr>
            <w:tcW w:w="948" w:type="dxa"/>
            <w:tcBorders>
              <w:top w:val="nil"/>
              <w:left w:val="nil"/>
              <w:bottom w:val="nil"/>
              <w:right w:val="nil"/>
            </w:tcBorders>
            <w:shd w:val="clear" w:color="auto" w:fill="auto"/>
            <w:vAlign w:val="bottom"/>
          </w:tcPr>
          <w:p w14:paraId="43BBE9B8" w14:textId="38150DCC" w:rsidR="00C04064" w:rsidRPr="00061491" w:rsidRDefault="00C04064" w:rsidP="00C04064">
            <w:pPr>
              <w:contextualSpacing/>
            </w:pPr>
            <w:r>
              <w:rPr>
                <w:rFonts w:ascii="Calibri" w:hAnsi="Calibri" w:cs="Calibri"/>
                <w:color w:val="000000"/>
              </w:rPr>
              <w:t>(10.0)</w:t>
            </w:r>
          </w:p>
        </w:tc>
        <w:tc>
          <w:tcPr>
            <w:tcW w:w="960" w:type="dxa"/>
            <w:tcBorders>
              <w:top w:val="nil"/>
              <w:left w:val="nil"/>
              <w:bottom w:val="nil"/>
              <w:right w:val="nil"/>
            </w:tcBorders>
            <w:shd w:val="clear" w:color="auto" w:fill="auto"/>
            <w:noWrap/>
            <w:vAlign w:val="bottom"/>
          </w:tcPr>
          <w:p w14:paraId="1B02113C" w14:textId="1ABF0CE6" w:rsidR="00C04064" w:rsidRPr="00061491" w:rsidRDefault="00C04064" w:rsidP="00C04064">
            <w:pPr>
              <w:contextualSpacing/>
              <w:jc w:val="center"/>
            </w:pPr>
            <w:r>
              <w:rPr>
                <w:rFonts w:ascii="Calibri" w:hAnsi="Calibri" w:cs="Calibri"/>
                <w:color w:val="000000"/>
              </w:rPr>
              <w:t>-11,049</w:t>
            </w:r>
          </w:p>
        </w:tc>
        <w:tc>
          <w:tcPr>
            <w:tcW w:w="917" w:type="dxa"/>
            <w:tcBorders>
              <w:top w:val="nil"/>
              <w:left w:val="nil"/>
              <w:bottom w:val="nil"/>
              <w:right w:val="nil"/>
            </w:tcBorders>
            <w:shd w:val="clear" w:color="auto" w:fill="auto"/>
            <w:noWrap/>
            <w:vAlign w:val="bottom"/>
          </w:tcPr>
          <w:p w14:paraId="395BF906" w14:textId="2E5E9977" w:rsidR="00C04064" w:rsidRPr="00061491" w:rsidRDefault="00C04064" w:rsidP="00C04064">
            <w:pPr>
              <w:contextualSpacing/>
            </w:pPr>
            <w:r>
              <w:rPr>
                <w:rFonts w:ascii="Calibri" w:hAnsi="Calibri" w:cs="Calibri"/>
                <w:color w:val="000000"/>
              </w:rPr>
              <w:t>(-21.8)</w:t>
            </w:r>
          </w:p>
        </w:tc>
      </w:tr>
      <w:tr w:rsidR="00C04064" w:rsidRPr="00061491" w14:paraId="4F046BBB" w14:textId="77777777" w:rsidTr="009970C7">
        <w:trPr>
          <w:cantSplit/>
          <w:trHeight w:val="283"/>
        </w:trPr>
        <w:tc>
          <w:tcPr>
            <w:tcW w:w="1578" w:type="dxa"/>
            <w:vMerge/>
            <w:tcBorders>
              <w:left w:val="nil"/>
              <w:right w:val="nil"/>
            </w:tcBorders>
            <w:shd w:val="clear" w:color="auto" w:fill="auto"/>
          </w:tcPr>
          <w:p w14:paraId="2E7B6ACE"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4FBD1B5B" w14:textId="7E322FC3"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Africa</w:t>
            </w:r>
          </w:p>
        </w:tc>
        <w:tc>
          <w:tcPr>
            <w:tcW w:w="1138" w:type="dxa"/>
            <w:tcBorders>
              <w:top w:val="nil"/>
              <w:left w:val="nil"/>
              <w:bottom w:val="nil"/>
              <w:right w:val="nil"/>
            </w:tcBorders>
            <w:shd w:val="clear" w:color="auto" w:fill="auto"/>
            <w:vAlign w:val="bottom"/>
          </w:tcPr>
          <w:p w14:paraId="24CF4694" w14:textId="665F3B42" w:rsidR="00C04064" w:rsidRPr="00061491" w:rsidRDefault="00C04064" w:rsidP="00C04064">
            <w:pPr>
              <w:contextualSpacing/>
              <w:jc w:val="center"/>
            </w:pPr>
            <w:r>
              <w:rPr>
                <w:rFonts w:ascii="Calibri" w:hAnsi="Calibri" w:cs="Calibri"/>
                <w:color w:val="000000"/>
              </w:rPr>
              <w:t>14.39</w:t>
            </w:r>
          </w:p>
        </w:tc>
        <w:tc>
          <w:tcPr>
            <w:tcW w:w="947" w:type="dxa"/>
            <w:tcBorders>
              <w:top w:val="nil"/>
              <w:left w:val="nil"/>
              <w:bottom w:val="nil"/>
              <w:right w:val="nil"/>
            </w:tcBorders>
            <w:shd w:val="clear" w:color="auto" w:fill="auto"/>
            <w:noWrap/>
            <w:vAlign w:val="bottom"/>
          </w:tcPr>
          <w:p w14:paraId="3ED37169" w14:textId="6E7130B6" w:rsidR="00C04064" w:rsidRPr="00061491" w:rsidRDefault="00C04064" w:rsidP="00C04064">
            <w:pPr>
              <w:contextualSpacing/>
              <w:jc w:val="center"/>
            </w:pPr>
            <w:r>
              <w:rPr>
                <w:rFonts w:ascii="Calibri" w:hAnsi="Calibri" w:cs="Calibri"/>
                <w:color w:val="000000"/>
              </w:rPr>
              <w:t>13,273</w:t>
            </w:r>
          </w:p>
        </w:tc>
        <w:tc>
          <w:tcPr>
            <w:tcW w:w="948" w:type="dxa"/>
            <w:tcBorders>
              <w:top w:val="nil"/>
              <w:left w:val="nil"/>
              <w:bottom w:val="nil"/>
              <w:right w:val="nil"/>
            </w:tcBorders>
            <w:shd w:val="clear" w:color="auto" w:fill="auto"/>
            <w:vAlign w:val="bottom"/>
          </w:tcPr>
          <w:p w14:paraId="50B29439" w14:textId="076698E0" w:rsidR="00C04064" w:rsidRPr="00061491" w:rsidRDefault="00C04064" w:rsidP="00C04064">
            <w:pPr>
              <w:contextualSpacing/>
            </w:pPr>
            <w:r>
              <w:rPr>
                <w:rFonts w:ascii="Calibri" w:hAnsi="Calibri" w:cs="Calibri"/>
                <w:color w:val="000000"/>
              </w:rPr>
              <w:t>(3.7)</w:t>
            </w:r>
          </w:p>
        </w:tc>
        <w:tc>
          <w:tcPr>
            <w:tcW w:w="948" w:type="dxa"/>
            <w:tcBorders>
              <w:top w:val="nil"/>
              <w:left w:val="nil"/>
              <w:bottom w:val="nil"/>
              <w:right w:val="nil"/>
            </w:tcBorders>
            <w:shd w:val="clear" w:color="auto" w:fill="auto"/>
            <w:noWrap/>
            <w:vAlign w:val="bottom"/>
          </w:tcPr>
          <w:p w14:paraId="6DED28B2" w14:textId="06038C71" w:rsidR="00C04064" w:rsidRPr="00061491" w:rsidRDefault="00C04064" w:rsidP="00C04064">
            <w:pPr>
              <w:contextualSpacing/>
              <w:jc w:val="center"/>
            </w:pPr>
            <w:r>
              <w:rPr>
                <w:rFonts w:ascii="Calibri" w:hAnsi="Calibri" w:cs="Calibri"/>
                <w:color w:val="000000"/>
              </w:rPr>
              <w:t>15,542</w:t>
            </w:r>
          </w:p>
        </w:tc>
        <w:tc>
          <w:tcPr>
            <w:tcW w:w="948" w:type="dxa"/>
            <w:tcBorders>
              <w:top w:val="nil"/>
              <w:left w:val="nil"/>
              <w:bottom w:val="nil"/>
              <w:right w:val="nil"/>
            </w:tcBorders>
            <w:shd w:val="clear" w:color="auto" w:fill="auto"/>
            <w:vAlign w:val="bottom"/>
          </w:tcPr>
          <w:p w14:paraId="3E3F1446" w14:textId="512F6DF7" w:rsidR="00C04064" w:rsidRPr="00061491" w:rsidRDefault="00C04064" w:rsidP="00C04064">
            <w:pPr>
              <w:contextualSpacing/>
            </w:pPr>
            <w:r>
              <w:rPr>
                <w:rFonts w:ascii="Calibri" w:hAnsi="Calibri" w:cs="Calibri"/>
                <w:color w:val="000000"/>
              </w:rPr>
              <w:t>(3.9)</w:t>
            </w:r>
          </w:p>
        </w:tc>
        <w:tc>
          <w:tcPr>
            <w:tcW w:w="960" w:type="dxa"/>
            <w:tcBorders>
              <w:top w:val="nil"/>
              <w:left w:val="nil"/>
              <w:bottom w:val="nil"/>
              <w:right w:val="nil"/>
            </w:tcBorders>
            <w:shd w:val="clear" w:color="auto" w:fill="auto"/>
            <w:noWrap/>
            <w:vAlign w:val="bottom"/>
          </w:tcPr>
          <w:p w14:paraId="14F99294" w14:textId="239A8F4C" w:rsidR="00C04064" w:rsidRPr="00061491" w:rsidRDefault="00C04064" w:rsidP="00C04064">
            <w:pPr>
              <w:contextualSpacing/>
              <w:jc w:val="center"/>
            </w:pPr>
            <w:r>
              <w:rPr>
                <w:rFonts w:ascii="Calibri" w:hAnsi="Calibri" w:cs="Calibri"/>
                <w:color w:val="000000"/>
              </w:rPr>
              <w:t>2,269</w:t>
            </w:r>
          </w:p>
        </w:tc>
        <w:tc>
          <w:tcPr>
            <w:tcW w:w="917" w:type="dxa"/>
            <w:tcBorders>
              <w:top w:val="nil"/>
              <w:left w:val="nil"/>
              <w:bottom w:val="nil"/>
              <w:right w:val="nil"/>
            </w:tcBorders>
            <w:shd w:val="clear" w:color="auto" w:fill="auto"/>
            <w:noWrap/>
            <w:vAlign w:val="bottom"/>
          </w:tcPr>
          <w:p w14:paraId="457906BD" w14:textId="7B782608" w:rsidR="00C04064" w:rsidRPr="00061491" w:rsidRDefault="00C04064" w:rsidP="00C04064">
            <w:pPr>
              <w:contextualSpacing/>
            </w:pPr>
            <w:r>
              <w:rPr>
                <w:rFonts w:ascii="Calibri" w:hAnsi="Calibri" w:cs="Calibri"/>
                <w:color w:val="000000"/>
              </w:rPr>
              <w:t>(17.1)</w:t>
            </w:r>
          </w:p>
        </w:tc>
      </w:tr>
      <w:tr w:rsidR="00C04064" w:rsidRPr="00061491" w14:paraId="26858DC0" w14:textId="77777777" w:rsidTr="009970C7">
        <w:trPr>
          <w:cantSplit/>
          <w:trHeight w:val="283"/>
        </w:trPr>
        <w:tc>
          <w:tcPr>
            <w:tcW w:w="1578" w:type="dxa"/>
            <w:vMerge/>
            <w:tcBorders>
              <w:left w:val="nil"/>
              <w:right w:val="nil"/>
            </w:tcBorders>
            <w:shd w:val="clear" w:color="auto" w:fill="auto"/>
          </w:tcPr>
          <w:p w14:paraId="77A5D46C"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2FD33E3A" w14:textId="4B57EF6D"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Asia</w:t>
            </w:r>
          </w:p>
        </w:tc>
        <w:tc>
          <w:tcPr>
            <w:tcW w:w="1138" w:type="dxa"/>
            <w:tcBorders>
              <w:top w:val="nil"/>
              <w:left w:val="nil"/>
              <w:bottom w:val="nil"/>
              <w:right w:val="nil"/>
            </w:tcBorders>
            <w:shd w:val="clear" w:color="auto" w:fill="auto"/>
            <w:vAlign w:val="bottom"/>
          </w:tcPr>
          <w:p w14:paraId="56070ECF" w14:textId="0788FF71" w:rsidR="00C04064" w:rsidRPr="00061491" w:rsidRDefault="00C04064" w:rsidP="00C04064">
            <w:pPr>
              <w:contextualSpacing/>
              <w:jc w:val="center"/>
            </w:pPr>
            <w:r>
              <w:rPr>
                <w:rFonts w:ascii="Calibri" w:hAnsi="Calibri" w:cs="Calibri"/>
                <w:color w:val="000000"/>
              </w:rPr>
              <w:t>7.73</w:t>
            </w:r>
          </w:p>
        </w:tc>
        <w:tc>
          <w:tcPr>
            <w:tcW w:w="947" w:type="dxa"/>
            <w:tcBorders>
              <w:top w:val="nil"/>
              <w:left w:val="nil"/>
              <w:bottom w:val="nil"/>
              <w:right w:val="nil"/>
            </w:tcBorders>
            <w:shd w:val="clear" w:color="auto" w:fill="auto"/>
            <w:noWrap/>
            <w:vAlign w:val="bottom"/>
          </w:tcPr>
          <w:p w14:paraId="67D00FEF" w14:textId="2DBC5989" w:rsidR="00C04064" w:rsidRPr="00061491" w:rsidRDefault="00C04064" w:rsidP="00C04064">
            <w:pPr>
              <w:contextualSpacing/>
              <w:jc w:val="center"/>
            </w:pPr>
            <w:r>
              <w:rPr>
                <w:rFonts w:ascii="Calibri" w:hAnsi="Calibri" w:cs="Calibri"/>
                <w:color w:val="000000"/>
              </w:rPr>
              <w:t>13,895</w:t>
            </w:r>
          </w:p>
        </w:tc>
        <w:tc>
          <w:tcPr>
            <w:tcW w:w="948" w:type="dxa"/>
            <w:tcBorders>
              <w:top w:val="nil"/>
              <w:left w:val="nil"/>
              <w:bottom w:val="nil"/>
              <w:right w:val="nil"/>
            </w:tcBorders>
            <w:shd w:val="clear" w:color="auto" w:fill="auto"/>
            <w:vAlign w:val="bottom"/>
          </w:tcPr>
          <w:p w14:paraId="340043E1" w14:textId="2DC39B30" w:rsidR="00C04064" w:rsidRPr="00061491" w:rsidRDefault="00C04064" w:rsidP="00C04064">
            <w:pPr>
              <w:contextualSpacing/>
            </w:pPr>
            <w:r>
              <w:rPr>
                <w:rFonts w:ascii="Calibri" w:hAnsi="Calibri" w:cs="Calibri"/>
                <w:color w:val="000000"/>
              </w:rPr>
              <w:t>(3.9)</w:t>
            </w:r>
          </w:p>
        </w:tc>
        <w:tc>
          <w:tcPr>
            <w:tcW w:w="948" w:type="dxa"/>
            <w:tcBorders>
              <w:top w:val="nil"/>
              <w:left w:val="nil"/>
              <w:bottom w:val="nil"/>
              <w:right w:val="nil"/>
            </w:tcBorders>
            <w:shd w:val="clear" w:color="auto" w:fill="auto"/>
            <w:noWrap/>
            <w:vAlign w:val="bottom"/>
          </w:tcPr>
          <w:p w14:paraId="0938D27A" w14:textId="44253FAD" w:rsidR="00C04064" w:rsidRPr="00061491" w:rsidRDefault="00C04064" w:rsidP="00C04064">
            <w:pPr>
              <w:contextualSpacing/>
              <w:jc w:val="center"/>
            </w:pPr>
            <w:r>
              <w:rPr>
                <w:rFonts w:ascii="Calibri" w:hAnsi="Calibri" w:cs="Calibri"/>
                <w:color w:val="000000"/>
              </w:rPr>
              <w:t>12,222</w:t>
            </w:r>
          </w:p>
        </w:tc>
        <w:tc>
          <w:tcPr>
            <w:tcW w:w="948" w:type="dxa"/>
            <w:tcBorders>
              <w:top w:val="nil"/>
              <w:left w:val="nil"/>
              <w:bottom w:val="nil"/>
              <w:right w:val="nil"/>
            </w:tcBorders>
            <w:shd w:val="clear" w:color="auto" w:fill="auto"/>
            <w:vAlign w:val="bottom"/>
          </w:tcPr>
          <w:p w14:paraId="63EF4D96" w14:textId="6408B560" w:rsidR="00C04064" w:rsidRPr="00061491" w:rsidRDefault="00C04064" w:rsidP="00C04064">
            <w:pPr>
              <w:contextualSpacing/>
            </w:pPr>
            <w:r>
              <w:rPr>
                <w:rFonts w:ascii="Calibri" w:hAnsi="Calibri" w:cs="Calibri"/>
                <w:color w:val="000000"/>
              </w:rPr>
              <w:t>(3.1)</w:t>
            </w:r>
          </w:p>
        </w:tc>
        <w:tc>
          <w:tcPr>
            <w:tcW w:w="960" w:type="dxa"/>
            <w:tcBorders>
              <w:top w:val="nil"/>
              <w:left w:val="nil"/>
              <w:bottom w:val="nil"/>
              <w:right w:val="nil"/>
            </w:tcBorders>
            <w:shd w:val="clear" w:color="auto" w:fill="auto"/>
            <w:noWrap/>
            <w:vAlign w:val="bottom"/>
          </w:tcPr>
          <w:p w14:paraId="6E806754" w14:textId="3D23026F" w:rsidR="00C04064" w:rsidRPr="00061491" w:rsidRDefault="00C04064" w:rsidP="00C04064">
            <w:pPr>
              <w:contextualSpacing/>
              <w:jc w:val="center"/>
            </w:pPr>
            <w:r>
              <w:rPr>
                <w:rFonts w:ascii="Calibri" w:hAnsi="Calibri" w:cs="Calibri"/>
                <w:color w:val="000000"/>
              </w:rPr>
              <w:t>-1,673</w:t>
            </w:r>
          </w:p>
        </w:tc>
        <w:tc>
          <w:tcPr>
            <w:tcW w:w="917" w:type="dxa"/>
            <w:tcBorders>
              <w:top w:val="nil"/>
              <w:left w:val="nil"/>
              <w:bottom w:val="nil"/>
              <w:right w:val="nil"/>
            </w:tcBorders>
            <w:shd w:val="clear" w:color="auto" w:fill="auto"/>
            <w:noWrap/>
            <w:vAlign w:val="bottom"/>
          </w:tcPr>
          <w:p w14:paraId="4F08FAAD" w14:textId="03213F02" w:rsidR="00C04064" w:rsidRPr="00061491" w:rsidRDefault="00C04064" w:rsidP="00C04064">
            <w:pPr>
              <w:contextualSpacing/>
            </w:pPr>
            <w:r>
              <w:rPr>
                <w:rFonts w:ascii="Calibri" w:hAnsi="Calibri" w:cs="Calibri"/>
                <w:color w:val="000000"/>
              </w:rPr>
              <w:t>(-12)</w:t>
            </w:r>
          </w:p>
        </w:tc>
      </w:tr>
      <w:tr w:rsidR="00C04064" w:rsidRPr="00061491" w14:paraId="68489C4A" w14:textId="77777777" w:rsidTr="009970C7">
        <w:trPr>
          <w:cantSplit/>
          <w:trHeight w:val="283"/>
        </w:trPr>
        <w:tc>
          <w:tcPr>
            <w:tcW w:w="1578" w:type="dxa"/>
            <w:vMerge/>
            <w:tcBorders>
              <w:left w:val="nil"/>
              <w:right w:val="nil"/>
            </w:tcBorders>
            <w:shd w:val="clear" w:color="auto" w:fill="auto"/>
          </w:tcPr>
          <w:p w14:paraId="6C9BBC7D"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2D9AFB07" w14:textId="7BCE35DF"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atin America &amp; Caribbean</w:t>
            </w:r>
          </w:p>
        </w:tc>
        <w:tc>
          <w:tcPr>
            <w:tcW w:w="1138" w:type="dxa"/>
            <w:tcBorders>
              <w:top w:val="nil"/>
              <w:left w:val="nil"/>
              <w:bottom w:val="nil"/>
              <w:right w:val="nil"/>
            </w:tcBorders>
            <w:shd w:val="clear" w:color="auto" w:fill="auto"/>
            <w:vAlign w:val="bottom"/>
          </w:tcPr>
          <w:p w14:paraId="2D9CF983" w14:textId="5FAFE4F3" w:rsidR="00C04064" w:rsidRPr="00061491" w:rsidRDefault="00C04064" w:rsidP="00C04064">
            <w:pPr>
              <w:contextualSpacing/>
              <w:jc w:val="center"/>
            </w:pPr>
            <w:r>
              <w:rPr>
                <w:rFonts w:ascii="Calibri" w:hAnsi="Calibri" w:cs="Calibri"/>
                <w:color w:val="000000"/>
              </w:rPr>
              <w:t>6.64</w:t>
            </w:r>
          </w:p>
        </w:tc>
        <w:tc>
          <w:tcPr>
            <w:tcW w:w="947" w:type="dxa"/>
            <w:tcBorders>
              <w:top w:val="nil"/>
              <w:left w:val="nil"/>
              <w:bottom w:val="nil"/>
              <w:right w:val="nil"/>
            </w:tcBorders>
            <w:shd w:val="clear" w:color="auto" w:fill="auto"/>
            <w:noWrap/>
            <w:vAlign w:val="bottom"/>
          </w:tcPr>
          <w:p w14:paraId="7A1CD261" w14:textId="79EF2959" w:rsidR="00C04064" w:rsidRPr="00061491" w:rsidRDefault="00C04064" w:rsidP="00C04064">
            <w:pPr>
              <w:contextualSpacing/>
              <w:jc w:val="center"/>
            </w:pPr>
            <w:r>
              <w:rPr>
                <w:rFonts w:ascii="Calibri" w:hAnsi="Calibri" w:cs="Calibri"/>
                <w:color w:val="000000"/>
              </w:rPr>
              <w:t>29,002</w:t>
            </w:r>
          </w:p>
        </w:tc>
        <w:tc>
          <w:tcPr>
            <w:tcW w:w="948" w:type="dxa"/>
            <w:tcBorders>
              <w:top w:val="nil"/>
              <w:left w:val="nil"/>
              <w:bottom w:val="nil"/>
              <w:right w:val="nil"/>
            </w:tcBorders>
            <w:shd w:val="clear" w:color="auto" w:fill="auto"/>
            <w:vAlign w:val="bottom"/>
          </w:tcPr>
          <w:p w14:paraId="3EBFD17E" w14:textId="67122AD3" w:rsidR="00C04064" w:rsidRPr="00061491" w:rsidRDefault="00C04064" w:rsidP="00C04064">
            <w:pPr>
              <w:contextualSpacing/>
            </w:pPr>
            <w:r>
              <w:rPr>
                <w:rFonts w:ascii="Calibri" w:hAnsi="Calibri" w:cs="Calibri"/>
                <w:color w:val="000000"/>
              </w:rPr>
              <w:t>(8.1)</w:t>
            </w:r>
          </w:p>
        </w:tc>
        <w:tc>
          <w:tcPr>
            <w:tcW w:w="948" w:type="dxa"/>
            <w:tcBorders>
              <w:top w:val="nil"/>
              <w:left w:val="nil"/>
              <w:bottom w:val="nil"/>
              <w:right w:val="nil"/>
            </w:tcBorders>
            <w:shd w:val="clear" w:color="auto" w:fill="auto"/>
            <w:noWrap/>
            <w:vAlign w:val="bottom"/>
          </w:tcPr>
          <w:p w14:paraId="5FD4AB29" w14:textId="3F01C548" w:rsidR="00C04064" w:rsidRPr="00061491" w:rsidRDefault="00C04064" w:rsidP="00C04064">
            <w:pPr>
              <w:contextualSpacing/>
              <w:jc w:val="center"/>
            </w:pPr>
            <w:r>
              <w:rPr>
                <w:rFonts w:ascii="Calibri" w:hAnsi="Calibri" w:cs="Calibri"/>
                <w:color w:val="000000"/>
              </w:rPr>
              <w:t>32,197</w:t>
            </w:r>
          </w:p>
        </w:tc>
        <w:tc>
          <w:tcPr>
            <w:tcW w:w="948" w:type="dxa"/>
            <w:tcBorders>
              <w:top w:val="nil"/>
              <w:left w:val="nil"/>
              <w:bottom w:val="nil"/>
              <w:right w:val="nil"/>
            </w:tcBorders>
            <w:shd w:val="clear" w:color="auto" w:fill="auto"/>
            <w:vAlign w:val="bottom"/>
          </w:tcPr>
          <w:p w14:paraId="7CB71C4E" w14:textId="41FA32D3" w:rsidR="00C04064" w:rsidRPr="00061491" w:rsidRDefault="00C04064" w:rsidP="00C04064">
            <w:pPr>
              <w:contextualSpacing/>
            </w:pPr>
            <w:r>
              <w:rPr>
                <w:rFonts w:ascii="Calibri" w:hAnsi="Calibri" w:cs="Calibri"/>
                <w:color w:val="000000"/>
              </w:rPr>
              <w:t>(8.1)</w:t>
            </w:r>
          </w:p>
        </w:tc>
        <w:tc>
          <w:tcPr>
            <w:tcW w:w="960" w:type="dxa"/>
            <w:tcBorders>
              <w:top w:val="nil"/>
              <w:left w:val="nil"/>
              <w:bottom w:val="nil"/>
              <w:right w:val="nil"/>
            </w:tcBorders>
            <w:shd w:val="clear" w:color="auto" w:fill="auto"/>
            <w:noWrap/>
            <w:vAlign w:val="bottom"/>
          </w:tcPr>
          <w:p w14:paraId="17C5E96E" w14:textId="367C900F" w:rsidR="00C04064" w:rsidRPr="00061491" w:rsidRDefault="00C04064" w:rsidP="00C04064">
            <w:pPr>
              <w:contextualSpacing/>
              <w:jc w:val="center"/>
            </w:pPr>
            <w:r>
              <w:rPr>
                <w:rFonts w:ascii="Calibri" w:hAnsi="Calibri" w:cs="Calibri"/>
                <w:color w:val="000000"/>
              </w:rPr>
              <w:t>3,195</w:t>
            </w:r>
          </w:p>
        </w:tc>
        <w:tc>
          <w:tcPr>
            <w:tcW w:w="917" w:type="dxa"/>
            <w:tcBorders>
              <w:top w:val="nil"/>
              <w:left w:val="nil"/>
              <w:bottom w:val="nil"/>
              <w:right w:val="nil"/>
            </w:tcBorders>
            <w:shd w:val="clear" w:color="auto" w:fill="auto"/>
            <w:noWrap/>
            <w:vAlign w:val="bottom"/>
          </w:tcPr>
          <w:p w14:paraId="1E98D5A3" w14:textId="63AF6D42" w:rsidR="00C04064" w:rsidRPr="00061491" w:rsidRDefault="00C04064" w:rsidP="00C04064">
            <w:pPr>
              <w:contextualSpacing/>
            </w:pPr>
            <w:r>
              <w:rPr>
                <w:rFonts w:ascii="Calibri" w:hAnsi="Calibri" w:cs="Calibri"/>
                <w:color w:val="000000"/>
              </w:rPr>
              <w:t>(11)</w:t>
            </w:r>
          </w:p>
        </w:tc>
      </w:tr>
      <w:tr w:rsidR="00C04064" w:rsidRPr="00061491" w14:paraId="59C7ECB0" w14:textId="77777777" w:rsidTr="009970C7">
        <w:trPr>
          <w:cantSplit/>
          <w:trHeight w:val="283"/>
        </w:trPr>
        <w:tc>
          <w:tcPr>
            <w:tcW w:w="1578" w:type="dxa"/>
            <w:vMerge/>
            <w:tcBorders>
              <w:left w:val="nil"/>
              <w:right w:val="nil"/>
            </w:tcBorders>
            <w:shd w:val="clear" w:color="auto" w:fill="auto"/>
          </w:tcPr>
          <w:p w14:paraId="44A0A710"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6235E508" w14:textId="5BFF66B3"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Europe</w:t>
            </w:r>
          </w:p>
        </w:tc>
        <w:tc>
          <w:tcPr>
            <w:tcW w:w="1138" w:type="dxa"/>
            <w:tcBorders>
              <w:top w:val="nil"/>
              <w:left w:val="nil"/>
              <w:bottom w:val="nil"/>
              <w:right w:val="nil"/>
            </w:tcBorders>
            <w:shd w:val="clear" w:color="auto" w:fill="auto"/>
            <w:vAlign w:val="bottom"/>
          </w:tcPr>
          <w:p w14:paraId="48A0440A" w14:textId="7013C62E" w:rsidR="00C04064" w:rsidRPr="00061491" w:rsidRDefault="00C04064" w:rsidP="00C04064">
            <w:pPr>
              <w:contextualSpacing/>
              <w:jc w:val="center"/>
            </w:pPr>
            <w:r>
              <w:rPr>
                <w:rFonts w:ascii="Calibri" w:hAnsi="Calibri" w:cs="Calibri"/>
                <w:color w:val="000000"/>
              </w:rPr>
              <w:t>3.55</w:t>
            </w:r>
          </w:p>
        </w:tc>
        <w:tc>
          <w:tcPr>
            <w:tcW w:w="947" w:type="dxa"/>
            <w:tcBorders>
              <w:top w:val="nil"/>
              <w:left w:val="nil"/>
              <w:bottom w:val="nil"/>
              <w:right w:val="nil"/>
            </w:tcBorders>
            <w:shd w:val="clear" w:color="auto" w:fill="auto"/>
            <w:noWrap/>
            <w:vAlign w:val="bottom"/>
          </w:tcPr>
          <w:p w14:paraId="475F0F32" w14:textId="41A6B4CB" w:rsidR="00C04064" w:rsidRPr="00061491" w:rsidRDefault="00C04064" w:rsidP="00C04064">
            <w:pPr>
              <w:contextualSpacing/>
              <w:jc w:val="center"/>
            </w:pPr>
            <w:r>
              <w:rPr>
                <w:rFonts w:ascii="Calibri" w:hAnsi="Calibri" w:cs="Calibri"/>
                <w:color w:val="000000"/>
              </w:rPr>
              <w:t>3,904</w:t>
            </w:r>
          </w:p>
        </w:tc>
        <w:tc>
          <w:tcPr>
            <w:tcW w:w="948" w:type="dxa"/>
            <w:tcBorders>
              <w:top w:val="nil"/>
              <w:left w:val="nil"/>
              <w:bottom w:val="nil"/>
              <w:right w:val="nil"/>
            </w:tcBorders>
            <w:shd w:val="clear" w:color="auto" w:fill="auto"/>
            <w:vAlign w:val="bottom"/>
          </w:tcPr>
          <w:p w14:paraId="24D6C9A8" w14:textId="3372A0BF" w:rsidR="00C04064" w:rsidRPr="00061491" w:rsidRDefault="00C04064" w:rsidP="00C04064">
            <w:pPr>
              <w:contextualSpacing/>
            </w:pPr>
            <w:r>
              <w:rPr>
                <w:rFonts w:ascii="Calibri" w:hAnsi="Calibri" w:cs="Calibri"/>
                <w:color w:val="000000"/>
              </w:rPr>
              <w:t>(1.1)</w:t>
            </w:r>
          </w:p>
        </w:tc>
        <w:tc>
          <w:tcPr>
            <w:tcW w:w="948" w:type="dxa"/>
            <w:tcBorders>
              <w:top w:val="nil"/>
              <w:left w:val="nil"/>
              <w:bottom w:val="nil"/>
              <w:right w:val="nil"/>
            </w:tcBorders>
            <w:shd w:val="clear" w:color="auto" w:fill="auto"/>
            <w:noWrap/>
            <w:vAlign w:val="bottom"/>
          </w:tcPr>
          <w:p w14:paraId="5F02F95D" w14:textId="4F8D806D" w:rsidR="00C04064" w:rsidRPr="00061491" w:rsidRDefault="00C04064" w:rsidP="00C04064">
            <w:pPr>
              <w:contextualSpacing/>
              <w:jc w:val="center"/>
            </w:pPr>
            <w:r>
              <w:rPr>
                <w:rFonts w:ascii="Calibri" w:hAnsi="Calibri" w:cs="Calibri"/>
                <w:color w:val="000000"/>
              </w:rPr>
              <w:t>3,655</w:t>
            </w:r>
          </w:p>
        </w:tc>
        <w:tc>
          <w:tcPr>
            <w:tcW w:w="948" w:type="dxa"/>
            <w:tcBorders>
              <w:top w:val="nil"/>
              <w:left w:val="nil"/>
              <w:bottom w:val="nil"/>
              <w:right w:val="nil"/>
            </w:tcBorders>
            <w:shd w:val="clear" w:color="auto" w:fill="auto"/>
            <w:vAlign w:val="bottom"/>
          </w:tcPr>
          <w:p w14:paraId="10253BA1" w14:textId="0284A28E" w:rsidR="00C04064" w:rsidRPr="00061491" w:rsidRDefault="00C04064" w:rsidP="00C04064">
            <w:pPr>
              <w:contextualSpacing/>
            </w:pPr>
            <w:r>
              <w:rPr>
                <w:rFonts w:ascii="Calibri" w:hAnsi="Calibri" w:cs="Calibri"/>
                <w:color w:val="000000"/>
              </w:rPr>
              <w:t>(0.9)</w:t>
            </w:r>
          </w:p>
        </w:tc>
        <w:tc>
          <w:tcPr>
            <w:tcW w:w="960" w:type="dxa"/>
            <w:tcBorders>
              <w:top w:val="nil"/>
              <w:left w:val="nil"/>
              <w:bottom w:val="nil"/>
              <w:right w:val="nil"/>
            </w:tcBorders>
            <w:shd w:val="clear" w:color="auto" w:fill="auto"/>
            <w:noWrap/>
            <w:vAlign w:val="bottom"/>
          </w:tcPr>
          <w:p w14:paraId="7F6D56F7" w14:textId="355CC39B" w:rsidR="00C04064" w:rsidRPr="00061491" w:rsidRDefault="00C04064" w:rsidP="00C04064">
            <w:pPr>
              <w:contextualSpacing/>
              <w:jc w:val="center"/>
            </w:pPr>
            <w:r>
              <w:rPr>
                <w:rFonts w:ascii="Calibri" w:hAnsi="Calibri" w:cs="Calibri"/>
                <w:color w:val="000000"/>
              </w:rPr>
              <w:t>-249</w:t>
            </w:r>
          </w:p>
        </w:tc>
        <w:tc>
          <w:tcPr>
            <w:tcW w:w="917" w:type="dxa"/>
            <w:tcBorders>
              <w:top w:val="nil"/>
              <w:left w:val="nil"/>
              <w:bottom w:val="nil"/>
              <w:right w:val="nil"/>
            </w:tcBorders>
            <w:shd w:val="clear" w:color="auto" w:fill="auto"/>
            <w:noWrap/>
            <w:vAlign w:val="bottom"/>
          </w:tcPr>
          <w:p w14:paraId="20AE4CE0" w14:textId="42C8D69F" w:rsidR="00C04064" w:rsidRPr="00061491" w:rsidRDefault="00C04064" w:rsidP="00C04064">
            <w:pPr>
              <w:contextualSpacing/>
            </w:pPr>
            <w:r>
              <w:rPr>
                <w:rFonts w:ascii="Calibri" w:hAnsi="Calibri" w:cs="Calibri"/>
                <w:color w:val="000000"/>
              </w:rPr>
              <w:t>(-6.4)</w:t>
            </w:r>
          </w:p>
        </w:tc>
      </w:tr>
      <w:tr w:rsidR="00C04064" w:rsidRPr="00061491" w14:paraId="6957E187" w14:textId="77777777" w:rsidTr="009970C7">
        <w:trPr>
          <w:cantSplit/>
          <w:trHeight w:val="283"/>
        </w:trPr>
        <w:tc>
          <w:tcPr>
            <w:tcW w:w="1578" w:type="dxa"/>
            <w:vMerge/>
            <w:tcBorders>
              <w:left w:val="nil"/>
              <w:right w:val="nil"/>
            </w:tcBorders>
            <w:shd w:val="clear" w:color="auto" w:fill="auto"/>
          </w:tcPr>
          <w:p w14:paraId="65D0086F"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78E064C2" w14:textId="2DDE5CEB"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Eastern Europe</w:t>
            </w:r>
          </w:p>
        </w:tc>
        <w:tc>
          <w:tcPr>
            <w:tcW w:w="1138" w:type="dxa"/>
            <w:tcBorders>
              <w:top w:val="nil"/>
              <w:left w:val="nil"/>
              <w:bottom w:val="nil"/>
              <w:right w:val="nil"/>
            </w:tcBorders>
            <w:shd w:val="clear" w:color="auto" w:fill="auto"/>
            <w:vAlign w:val="bottom"/>
          </w:tcPr>
          <w:p w14:paraId="53866FE5" w14:textId="469F5DF7" w:rsidR="00C04064" w:rsidRPr="00061491" w:rsidRDefault="00C04064" w:rsidP="00C04064">
            <w:pPr>
              <w:contextualSpacing/>
              <w:jc w:val="center"/>
            </w:pPr>
            <w:r>
              <w:rPr>
                <w:rFonts w:ascii="Calibri" w:hAnsi="Calibri" w:cs="Calibri"/>
                <w:color w:val="000000"/>
              </w:rPr>
              <w:t>2.22</w:t>
            </w:r>
          </w:p>
        </w:tc>
        <w:tc>
          <w:tcPr>
            <w:tcW w:w="947" w:type="dxa"/>
            <w:tcBorders>
              <w:top w:val="nil"/>
              <w:left w:val="nil"/>
              <w:bottom w:val="nil"/>
              <w:right w:val="nil"/>
            </w:tcBorders>
            <w:shd w:val="clear" w:color="auto" w:fill="auto"/>
            <w:noWrap/>
            <w:vAlign w:val="bottom"/>
          </w:tcPr>
          <w:p w14:paraId="677F8320" w14:textId="6AE4A837" w:rsidR="00C04064" w:rsidRPr="00061491" w:rsidRDefault="00C04064" w:rsidP="00C04064">
            <w:pPr>
              <w:contextualSpacing/>
              <w:jc w:val="center"/>
            </w:pPr>
            <w:r>
              <w:rPr>
                <w:rFonts w:ascii="Calibri" w:hAnsi="Calibri" w:cs="Calibri"/>
                <w:color w:val="000000"/>
              </w:rPr>
              <w:t>8,375</w:t>
            </w:r>
          </w:p>
        </w:tc>
        <w:tc>
          <w:tcPr>
            <w:tcW w:w="948" w:type="dxa"/>
            <w:tcBorders>
              <w:top w:val="nil"/>
              <w:left w:val="nil"/>
              <w:bottom w:val="nil"/>
              <w:right w:val="nil"/>
            </w:tcBorders>
            <w:shd w:val="clear" w:color="auto" w:fill="auto"/>
            <w:vAlign w:val="bottom"/>
          </w:tcPr>
          <w:p w14:paraId="21D641C9" w14:textId="61163DDD" w:rsidR="00C04064" w:rsidRPr="00061491" w:rsidRDefault="00C04064" w:rsidP="00C04064">
            <w:pPr>
              <w:contextualSpacing/>
            </w:pPr>
            <w:r>
              <w:rPr>
                <w:rFonts w:ascii="Calibri" w:hAnsi="Calibri" w:cs="Calibri"/>
                <w:color w:val="000000"/>
              </w:rPr>
              <w:t>(2.3)</w:t>
            </w:r>
          </w:p>
        </w:tc>
        <w:tc>
          <w:tcPr>
            <w:tcW w:w="948" w:type="dxa"/>
            <w:tcBorders>
              <w:top w:val="nil"/>
              <w:left w:val="nil"/>
              <w:bottom w:val="nil"/>
              <w:right w:val="nil"/>
            </w:tcBorders>
            <w:shd w:val="clear" w:color="auto" w:fill="auto"/>
            <w:noWrap/>
            <w:vAlign w:val="bottom"/>
          </w:tcPr>
          <w:p w14:paraId="33A689B9" w14:textId="2D50391A" w:rsidR="00C04064" w:rsidRPr="00061491" w:rsidRDefault="00C04064" w:rsidP="00C04064">
            <w:pPr>
              <w:contextualSpacing/>
              <w:jc w:val="center"/>
            </w:pPr>
            <w:r>
              <w:rPr>
                <w:rFonts w:ascii="Calibri" w:hAnsi="Calibri" w:cs="Calibri"/>
                <w:color w:val="000000"/>
              </w:rPr>
              <w:t>7,165</w:t>
            </w:r>
          </w:p>
        </w:tc>
        <w:tc>
          <w:tcPr>
            <w:tcW w:w="948" w:type="dxa"/>
            <w:tcBorders>
              <w:top w:val="nil"/>
              <w:left w:val="nil"/>
              <w:bottom w:val="nil"/>
              <w:right w:val="nil"/>
            </w:tcBorders>
            <w:shd w:val="clear" w:color="auto" w:fill="auto"/>
            <w:vAlign w:val="bottom"/>
          </w:tcPr>
          <w:p w14:paraId="16FE3F8C" w14:textId="79AB70E9" w:rsidR="00C04064" w:rsidRPr="00061491" w:rsidRDefault="00C04064" w:rsidP="00C04064">
            <w:pPr>
              <w:contextualSpacing/>
            </w:pPr>
            <w:r>
              <w:rPr>
                <w:rFonts w:ascii="Calibri" w:hAnsi="Calibri" w:cs="Calibri"/>
                <w:color w:val="000000"/>
              </w:rPr>
              <w:t>(1.8)</w:t>
            </w:r>
          </w:p>
        </w:tc>
        <w:tc>
          <w:tcPr>
            <w:tcW w:w="960" w:type="dxa"/>
            <w:tcBorders>
              <w:top w:val="nil"/>
              <w:left w:val="nil"/>
              <w:bottom w:val="nil"/>
              <w:right w:val="nil"/>
            </w:tcBorders>
            <w:shd w:val="clear" w:color="auto" w:fill="auto"/>
            <w:noWrap/>
            <w:vAlign w:val="bottom"/>
          </w:tcPr>
          <w:p w14:paraId="32D8A052" w14:textId="41178C03" w:rsidR="00C04064" w:rsidRPr="00061491" w:rsidRDefault="00C04064" w:rsidP="00C04064">
            <w:pPr>
              <w:contextualSpacing/>
              <w:jc w:val="center"/>
            </w:pPr>
            <w:r>
              <w:rPr>
                <w:rFonts w:ascii="Calibri" w:hAnsi="Calibri" w:cs="Calibri"/>
                <w:color w:val="000000"/>
              </w:rPr>
              <w:t>-1,210</w:t>
            </w:r>
          </w:p>
        </w:tc>
        <w:tc>
          <w:tcPr>
            <w:tcW w:w="917" w:type="dxa"/>
            <w:tcBorders>
              <w:top w:val="nil"/>
              <w:left w:val="nil"/>
              <w:bottom w:val="nil"/>
              <w:right w:val="nil"/>
            </w:tcBorders>
            <w:shd w:val="clear" w:color="auto" w:fill="auto"/>
            <w:noWrap/>
            <w:vAlign w:val="bottom"/>
          </w:tcPr>
          <w:p w14:paraId="3B8B480D" w14:textId="3F632230" w:rsidR="00C04064" w:rsidRPr="00061491" w:rsidRDefault="00C04064" w:rsidP="00C04064">
            <w:pPr>
              <w:contextualSpacing/>
            </w:pPr>
            <w:r>
              <w:rPr>
                <w:rFonts w:ascii="Calibri" w:hAnsi="Calibri" w:cs="Calibri"/>
                <w:color w:val="000000"/>
              </w:rPr>
              <w:t>(-14.5)</w:t>
            </w:r>
          </w:p>
        </w:tc>
      </w:tr>
      <w:tr w:rsidR="00C04064" w:rsidRPr="00061491" w14:paraId="1A78A757" w14:textId="77777777" w:rsidTr="009970C7">
        <w:trPr>
          <w:cantSplit/>
          <w:trHeight w:val="283"/>
        </w:trPr>
        <w:tc>
          <w:tcPr>
            <w:tcW w:w="1578" w:type="dxa"/>
            <w:vMerge/>
            <w:tcBorders>
              <w:left w:val="nil"/>
              <w:right w:val="nil"/>
            </w:tcBorders>
            <w:shd w:val="clear" w:color="auto" w:fill="auto"/>
          </w:tcPr>
          <w:p w14:paraId="6B73EAD5"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5904D1B5" w14:textId="59234FC5"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Oceania</w:t>
            </w:r>
          </w:p>
        </w:tc>
        <w:tc>
          <w:tcPr>
            <w:tcW w:w="1138" w:type="dxa"/>
            <w:tcBorders>
              <w:top w:val="nil"/>
              <w:left w:val="nil"/>
              <w:bottom w:val="nil"/>
              <w:right w:val="nil"/>
            </w:tcBorders>
            <w:shd w:val="clear" w:color="auto" w:fill="auto"/>
            <w:vAlign w:val="bottom"/>
          </w:tcPr>
          <w:p w14:paraId="28EDEEFD" w14:textId="3AB82B95" w:rsidR="00C04064" w:rsidRPr="00061491" w:rsidRDefault="00C04064" w:rsidP="00C04064">
            <w:pPr>
              <w:contextualSpacing/>
              <w:jc w:val="center"/>
            </w:pPr>
            <w:r>
              <w:rPr>
                <w:rFonts w:ascii="Calibri" w:hAnsi="Calibri" w:cs="Calibri"/>
                <w:color w:val="000000"/>
              </w:rPr>
              <w:t>1.89</w:t>
            </w:r>
          </w:p>
        </w:tc>
        <w:tc>
          <w:tcPr>
            <w:tcW w:w="947" w:type="dxa"/>
            <w:tcBorders>
              <w:top w:val="nil"/>
              <w:left w:val="nil"/>
              <w:bottom w:val="nil"/>
              <w:right w:val="nil"/>
            </w:tcBorders>
            <w:shd w:val="clear" w:color="auto" w:fill="auto"/>
            <w:noWrap/>
            <w:vAlign w:val="bottom"/>
          </w:tcPr>
          <w:p w14:paraId="4AF61868" w14:textId="466CC600" w:rsidR="00C04064" w:rsidRPr="00061491" w:rsidRDefault="00C04064" w:rsidP="00C04064">
            <w:pPr>
              <w:contextualSpacing/>
              <w:jc w:val="center"/>
            </w:pPr>
            <w:r>
              <w:rPr>
                <w:rFonts w:ascii="Calibri" w:hAnsi="Calibri" w:cs="Calibri"/>
                <w:color w:val="000000"/>
              </w:rPr>
              <w:t>1,680</w:t>
            </w:r>
          </w:p>
        </w:tc>
        <w:tc>
          <w:tcPr>
            <w:tcW w:w="948" w:type="dxa"/>
            <w:tcBorders>
              <w:top w:val="nil"/>
              <w:left w:val="nil"/>
              <w:bottom w:val="nil"/>
              <w:right w:val="nil"/>
            </w:tcBorders>
            <w:shd w:val="clear" w:color="auto" w:fill="auto"/>
            <w:vAlign w:val="bottom"/>
          </w:tcPr>
          <w:p w14:paraId="5E1325F8" w14:textId="55F4C3CB" w:rsidR="00C04064" w:rsidRPr="00061491" w:rsidRDefault="00C04064" w:rsidP="00C04064">
            <w:pPr>
              <w:contextualSpacing/>
            </w:pPr>
            <w:r>
              <w:rPr>
                <w:rFonts w:ascii="Calibri" w:hAnsi="Calibri" w:cs="Calibri"/>
                <w:color w:val="000000"/>
              </w:rPr>
              <w:t>(0.5)</w:t>
            </w:r>
          </w:p>
        </w:tc>
        <w:tc>
          <w:tcPr>
            <w:tcW w:w="948" w:type="dxa"/>
            <w:tcBorders>
              <w:top w:val="nil"/>
              <w:left w:val="nil"/>
              <w:bottom w:val="nil"/>
              <w:right w:val="nil"/>
            </w:tcBorders>
            <w:shd w:val="clear" w:color="auto" w:fill="auto"/>
            <w:noWrap/>
            <w:vAlign w:val="bottom"/>
          </w:tcPr>
          <w:p w14:paraId="1FA49348" w14:textId="2A081BC3" w:rsidR="00C04064" w:rsidRPr="00061491" w:rsidRDefault="00C04064" w:rsidP="00C04064">
            <w:pPr>
              <w:contextualSpacing/>
              <w:jc w:val="center"/>
            </w:pPr>
            <w:r>
              <w:rPr>
                <w:rFonts w:ascii="Calibri" w:hAnsi="Calibri" w:cs="Calibri"/>
                <w:color w:val="000000"/>
              </w:rPr>
              <w:t>1,300</w:t>
            </w:r>
          </w:p>
        </w:tc>
        <w:tc>
          <w:tcPr>
            <w:tcW w:w="948" w:type="dxa"/>
            <w:tcBorders>
              <w:top w:val="nil"/>
              <w:left w:val="nil"/>
              <w:bottom w:val="nil"/>
              <w:right w:val="nil"/>
            </w:tcBorders>
            <w:shd w:val="clear" w:color="auto" w:fill="auto"/>
            <w:vAlign w:val="bottom"/>
          </w:tcPr>
          <w:p w14:paraId="07B2F21F" w14:textId="141DD997" w:rsidR="00C04064" w:rsidRPr="00061491" w:rsidRDefault="00C04064" w:rsidP="00C04064">
            <w:pPr>
              <w:contextualSpacing/>
            </w:pPr>
            <w:r>
              <w:rPr>
                <w:rFonts w:ascii="Calibri" w:hAnsi="Calibri" w:cs="Calibri"/>
                <w:color w:val="000000"/>
              </w:rPr>
              <w:t>(0.3)</w:t>
            </w:r>
          </w:p>
        </w:tc>
        <w:tc>
          <w:tcPr>
            <w:tcW w:w="960" w:type="dxa"/>
            <w:tcBorders>
              <w:top w:val="nil"/>
              <w:left w:val="nil"/>
              <w:bottom w:val="nil"/>
              <w:right w:val="nil"/>
            </w:tcBorders>
            <w:shd w:val="clear" w:color="auto" w:fill="auto"/>
            <w:noWrap/>
            <w:vAlign w:val="bottom"/>
          </w:tcPr>
          <w:p w14:paraId="76FF553E" w14:textId="58312FD9" w:rsidR="00C04064" w:rsidRPr="00061491" w:rsidRDefault="00C04064" w:rsidP="00C04064">
            <w:pPr>
              <w:contextualSpacing/>
              <w:jc w:val="center"/>
            </w:pPr>
            <w:r>
              <w:rPr>
                <w:rFonts w:ascii="Calibri" w:hAnsi="Calibri" w:cs="Calibri"/>
                <w:color w:val="000000"/>
              </w:rPr>
              <w:t>-380</w:t>
            </w:r>
          </w:p>
        </w:tc>
        <w:tc>
          <w:tcPr>
            <w:tcW w:w="917" w:type="dxa"/>
            <w:tcBorders>
              <w:top w:val="nil"/>
              <w:left w:val="nil"/>
              <w:bottom w:val="nil"/>
              <w:right w:val="nil"/>
            </w:tcBorders>
            <w:shd w:val="clear" w:color="auto" w:fill="auto"/>
            <w:noWrap/>
            <w:vAlign w:val="bottom"/>
          </w:tcPr>
          <w:p w14:paraId="3C761E64" w14:textId="7205884C" w:rsidR="00C04064" w:rsidRPr="00061491" w:rsidRDefault="00C04064" w:rsidP="00C04064">
            <w:pPr>
              <w:contextualSpacing/>
            </w:pPr>
            <w:r>
              <w:rPr>
                <w:rFonts w:ascii="Calibri" w:hAnsi="Calibri" w:cs="Calibri"/>
                <w:color w:val="000000"/>
              </w:rPr>
              <w:t>(-22.6)</w:t>
            </w:r>
          </w:p>
        </w:tc>
      </w:tr>
      <w:tr w:rsidR="00C04064" w:rsidRPr="00061491" w14:paraId="378AA1C4" w14:textId="77777777" w:rsidTr="009970C7">
        <w:trPr>
          <w:cantSplit/>
          <w:trHeight w:val="283"/>
        </w:trPr>
        <w:tc>
          <w:tcPr>
            <w:tcW w:w="1578" w:type="dxa"/>
            <w:vMerge/>
            <w:tcBorders>
              <w:left w:val="nil"/>
              <w:right w:val="nil"/>
            </w:tcBorders>
            <w:shd w:val="clear" w:color="auto" w:fill="auto"/>
          </w:tcPr>
          <w:p w14:paraId="21B8733F"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3C2A0C08" w14:textId="594ABE19"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ern Europe</w:t>
            </w:r>
          </w:p>
        </w:tc>
        <w:tc>
          <w:tcPr>
            <w:tcW w:w="1138" w:type="dxa"/>
            <w:tcBorders>
              <w:top w:val="nil"/>
              <w:left w:val="nil"/>
              <w:bottom w:val="nil"/>
              <w:right w:val="nil"/>
            </w:tcBorders>
            <w:shd w:val="clear" w:color="auto" w:fill="auto"/>
            <w:vAlign w:val="bottom"/>
          </w:tcPr>
          <w:p w14:paraId="341C6812" w14:textId="236BB3E7" w:rsidR="00C04064" w:rsidRPr="00061491" w:rsidRDefault="00C04064" w:rsidP="00C04064">
            <w:pPr>
              <w:contextualSpacing/>
              <w:jc w:val="center"/>
            </w:pPr>
            <w:r>
              <w:rPr>
                <w:rFonts w:ascii="Calibri" w:hAnsi="Calibri" w:cs="Calibri"/>
                <w:color w:val="000000"/>
              </w:rPr>
              <w:t>1.28</w:t>
            </w:r>
          </w:p>
        </w:tc>
        <w:tc>
          <w:tcPr>
            <w:tcW w:w="947" w:type="dxa"/>
            <w:tcBorders>
              <w:top w:val="nil"/>
              <w:left w:val="nil"/>
              <w:bottom w:val="nil"/>
              <w:right w:val="nil"/>
            </w:tcBorders>
            <w:shd w:val="clear" w:color="auto" w:fill="auto"/>
            <w:noWrap/>
            <w:vAlign w:val="bottom"/>
          </w:tcPr>
          <w:p w14:paraId="40D15A39" w14:textId="75E17131" w:rsidR="00C04064" w:rsidRPr="00061491" w:rsidRDefault="00C04064" w:rsidP="00C04064">
            <w:pPr>
              <w:contextualSpacing/>
              <w:jc w:val="center"/>
            </w:pPr>
            <w:r>
              <w:rPr>
                <w:rFonts w:ascii="Calibri" w:hAnsi="Calibri" w:cs="Calibri"/>
                <w:color w:val="000000"/>
              </w:rPr>
              <w:t>3,211</w:t>
            </w:r>
          </w:p>
        </w:tc>
        <w:tc>
          <w:tcPr>
            <w:tcW w:w="948" w:type="dxa"/>
            <w:tcBorders>
              <w:top w:val="nil"/>
              <w:left w:val="nil"/>
              <w:bottom w:val="nil"/>
              <w:right w:val="nil"/>
            </w:tcBorders>
            <w:shd w:val="clear" w:color="auto" w:fill="auto"/>
            <w:vAlign w:val="bottom"/>
          </w:tcPr>
          <w:p w14:paraId="3A7F14D3" w14:textId="64C0618E" w:rsidR="00C04064" w:rsidRPr="00061491" w:rsidRDefault="00C04064" w:rsidP="00C04064">
            <w:pPr>
              <w:contextualSpacing/>
            </w:pPr>
            <w:r>
              <w:rPr>
                <w:rFonts w:ascii="Calibri" w:hAnsi="Calibri" w:cs="Calibri"/>
                <w:color w:val="000000"/>
              </w:rPr>
              <w:t>(0.9)</w:t>
            </w:r>
          </w:p>
        </w:tc>
        <w:tc>
          <w:tcPr>
            <w:tcW w:w="948" w:type="dxa"/>
            <w:tcBorders>
              <w:top w:val="nil"/>
              <w:left w:val="nil"/>
              <w:bottom w:val="nil"/>
              <w:right w:val="nil"/>
            </w:tcBorders>
            <w:shd w:val="clear" w:color="auto" w:fill="auto"/>
            <w:noWrap/>
            <w:vAlign w:val="bottom"/>
          </w:tcPr>
          <w:p w14:paraId="384EAD82" w14:textId="436B6F0F" w:rsidR="00C04064" w:rsidRPr="00061491" w:rsidRDefault="00C04064" w:rsidP="00C04064">
            <w:pPr>
              <w:contextualSpacing/>
              <w:jc w:val="center"/>
            </w:pPr>
            <w:r>
              <w:rPr>
                <w:rFonts w:ascii="Calibri" w:hAnsi="Calibri" w:cs="Calibri"/>
                <w:color w:val="000000"/>
              </w:rPr>
              <w:t>2,504</w:t>
            </w:r>
          </w:p>
        </w:tc>
        <w:tc>
          <w:tcPr>
            <w:tcW w:w="948" w:type="dxa"/>
            <w:tcBorders>
              <w:top w:val="nil"/>
              <w:left w:val="nil"/>
              <w:bottom w:val="nil"/>
              <w:right w:val="nil"/>
            </w:tcBorders>
            <w:shd w:val="clear" w:color="auto" w:fill="auto"/>
            <w:vAlign w:val="bottom"/>
          </w:tcPr>
          <w:p w14:paraId="3D631950" w14:textId="0B907090" w:rsidR="00C04064" w:rsidRPr="00061491" w:rsidRDefault="00C04064" w:rsidP="00C04064">
            <w:pPr>
              <w:contextualSpacing/>
            </w:pPr>
            <w:r>
              <w:rPr>
                <w:rFonts w:ascii="Calibri" w:hAnsi="Calibri" w:cs="Calibri"/>
                <w:color w:val="000000"/>
              </w:rPr>
              <w:t>(0.6)</w:t>
            </w:r>
          </w:p>
        </w:tc>
        <w:tc>
          <w:tcPr>
            <w:tcW w:w="960" w:type="dxa"/>
            <w:tcBorders>
              <w:top w:val="nil"/>
              <w:left w:val="nil"/>
              <w:bottom w:val="nil"/>
              <w:right w:val="nil"/>
            </w:tcBorders>
            <w:shd w:val="clear" w:color="auto" w:fill="auto"/>
            <w:noWrap/>
            <w:vAlign w:val="bottom"/>
          </w:tcPr>
          <w:p w14:paraId="1DCED7AC" w14:textId="3F3AFD2F" w:rsidR="00C04064" w:rsidRPr="00061491" w:rsidRDefault="00C04064" w:rsidP="00C04064">
            <w:pPr>
              <w:contextualSpacing/>
              <w:jc w:val="center"/>
            </w:pPr>
            <w:r>
              <w:rPr>
                <w:rFonts w:ascii="Calibri" w:hAnsi="Calibri" w:cs="Calibri"/>
                <w:color w:val="000000"/>
              </w:rPr>
              <w:t>-707</w:t>
            </w:r>
          </w:p>
        </w:tc>
        <w:tc>
          <w:tcPr>
            <w:tcW w:w="917" w:type="dxa"/>
            <w:tcBorders>
              <w:top w:val="nil"/>
              <w:left w:val="nil"/>
              <w:bottom w:val="nil"/>
              <w:right w:val="nil"/>
            </w:tcBorders>
            <w:shd w:val="clear" w:color="auto" w:fill="auto"/>
            <w:noWrap/>
            <w:vAlign w:val="bottom"/>
          </w:tcPr>
          <w:p w14:paraId="2334B183" w14:textId="550FC8BE" w:rsidR="00C04064" w:rsidRPr="00061491" w:rsidRDefault="00C04064" w:rsidP="00C04064">
            <w:pPr>
              <w:contextualSpacing/>
            </w:pPr>
            <w:r>
              <w:rPr>
                <w:rFonts w:ascii="Calibri" w:hAnsi="Calibri" w:cs="Calibri"/>
                <w:color w:val="000000"/>
              </w:rPr>
              <w:t>(-22)</w:t>
            </w:r>
          </w:p>
        </w:tc>
      </w:tr>
      <w:tr w:rsidR="00C04064" w:rsidRPr="00061491" w14:paraId="03ECD2FE" w14:textId="77777777" w:rsidTr="009970C7">
        <w:trPr>
          <w:cantSplit/>
          <w:trHeight w:val="283"/>
        </w:trPr>
        <w:tc>
          <w:tcPr>
            <w:tcW w:w="1578" w:type="dxa"/>
            <w:vMerge/>
            <w:tcBorders>
              <w:left w:val="nil"/>
              <w:right w:val="nil"/>
            </w:tcBorders>
            <w:shd w:val="clear" w:color="auto" w:fill="auto"/>
          </w:tcPr>
          <w:p w14:paraId="5C6CB85D"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51E9B1A8" w14:textId="5995049A"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Southern Africa</w:t>
            </w:r>
          </w:p>
        </w:tc>
        <w:tc>
          <w:tcPr>
            <w:tcW w:w="1138" w:type="dxa"/>
            <w:tcBorders>
              <w:top w:val="nil"/>
              <w:left w:val="nil"/>
              <w:bottom w:val="nil"/>
              <w:right w:val="nil"/>
            </w:tcBorders>
            <w:shd w:val="clear" w:color="auto" w:fill="auto"/>
            <w:vAlign w:val="bottom"/>
          </w:tcPr>
          <w:p w14:paraId="0D516D20" w14:textId="44DE7125" w:rsidR="00C04064" w:rsidRPr="00061491" w:rsidRDefault="00C04064" w:rsidP="00C04064">
            <w:pPr>
              <w:contextualSpacing/>
              <w:jc w:val="center"/>
            </w:pPr>
            <w:r>
              <w:rPr>
                <w:rFonts w:ascii="Calibri" w:hAnsi="Calibri" w:cs="Calibri"/>
                <w:color w:val="000000"/>
              </w:rPr>
              <w:t>1.25</w:t>
            </w:r>
          </w:p>
        </w:tc>
        <w:tc>
          <w:tcPr>
            <w:tcW w:w="947" w:type="dxa"/>
            <w:tcBorders>
              <w:top w:val="nil"/>
              <w:left w:val="nil"/>
              <w:bottom w:val="nil"/>
              <w:right w:val="nil"/>
            </w:tcBorders>
            <w:shd w:val="clear" w:color="auto" w:fill="auto"/>
            <w:noWrap/>
            <w:vAlign w:val="bottom"/>
          </w:tcPr>
          <w:p w14:paraId="07D4181B" w14:textId="24A7732E" w:rsidR="00C04064" w:rsidRPr="00061491" w:rsidRDefault="00C04064" w:rsidP="00C04064">
            <w:pPr>
              <w:contextualSpacing/>
              <w:jc w:val="center"/>
            </w:pPr>
            <w:r>
              <w:rPr>
                <w:rFonts w:ascii="Calibri" w:hAnsi="Calibri" w:cs="Calibri"/>
                <w:color w:val="000000"/>
              </w:rPr>
              <w:t>3,446</w:t>
            </w:r>
          </w:p>
        </w:tc>
        <w:tc>
          <w:tcPr>
            <w:tcW w:w="948" w:type="dxa"/>
            <w:tcBorders>
              <w:top w:val="nil"/>
              <w:left w:val="nil"/>
              <w:bottom w:val="nil"/>
              <w:right w:val="nil"/>
            </w:tcBorders>
            <w:shd w:val="clear" w:color="auto" w:fill="auto"/>
            <w:vAlign w:val="bottom"/>
          </w:tcPr>
          <w:p w14:paraId="6EAD6F1D" w14:textId="46FA8447" w:rsidR="00C04064" w:rsidRPr="00061491" w:rsidRDefault="00C04064" w:rsidP="00C04064">
            <w:pPr>
              <w:contextualSpacing/>
            </w:pPr>
            <w:r>
              <w:rPr>
                <w:rFonts w:ascii="Calibri" w:hAnsi="Calibri" w:cs="Calibri"/>
                <w:color w:val="000000"/>
              </w:rPr>
              <w:t>(1.0)</w:t>
            </w:r>
          </w:p>
        </w:tc>
        <w:tc>
          <w:tcPr>
            <w:tcW w:w="948" w:type="dxa"/>
            <w:tcBorders>
              <w:top w:val="nil"/>
              <w:left w:val="nil"/>
              <w:bottom w:val="nil"/>
              <w:right w:val="nil"/>
            </w:tcBorders>
            <w:shd w:val="clear" w:color="auto" w:fill="auto"/>
            <w:noWrap/>
            <w:vAlign w:val="bottom"/>
          </w:tcPr>
          <w:p w14:paraId="0E8CAB4B" w14:textId="13B16619" w:rsidR="00C04064" w:rsidRPr="00061491" w:rsidRDefault="00C04064" w:rsidP="00C04064">
            <w:pPr>
              <w:contextualSpacing/>
              <w:jc w:val="center"/>
            </w:pPr>
            <w:r>
              <w:rPr>
                <w:rFonts w:ascii="Calibri" w:hAnsi="Calibri" w:cs="Calibri"/>
                <w:color w:val="000000"/>
              </w:rPr>
              <w:t>2,047</w:t>
            </w:r>
          </w:p>
        </w:tc>
        <w:tc>
          <w:tcPr>
            <w:tcW w:w="948" w:type="dxa"/>
            <w:tcBorders>
              <w:top w:val="nil"/>
              <w:left w:val="nil"/>
              <w:bottom w:val="nil"/>
              <w:right w:val="nil"/>
            </w:tcBorders>
            <w:shd w:val="clear" w:color="auto" w:fill="auto"/>
            <w:vAlign w:val="bottom"/>
          </w:tcPr>
          <w:p w14:paraId="4594042F" w14:textId="17A67971" w:rsidR="00C04064" w:rsidRPr="00061491" w:rsidRDefault="00C04064" w:rsidP="00C04064">
            <w:pPr>
              <w:contextualSpacing/>
            </w:pPr>
            <w:r>
              <w:rPr>
                <w:rFonts w:ascii="Calibri" w:hAnsi="Calibri" w:cs="Calibri"/>
                <w:color w:val="000000"/>
              </w:rPr>
              <w:t>(0.5)</w:t>
            </w:r>
          </w:p>
        </w:tc>
        <w:tc>
          <w:tcPr>
            <w:tcW w:w="960" w:type="dxa"/>
            <w:tcBorders>
              <w:top w:val="nil"/>
              <w:left w:val="nil"/>
              <w:bottom w:val="nil"/>
              <w:right w:val="nil"/>
            </w:tcBorders>
            <w:shd w:val="clear" w:color="auto" w:fill="auto"/>
            <w:noWrap/>
            <w:vAlign w:val="bottom"/>
          </w:tcPr>
          <w:p w14:paraId="5A7151CB" w14:textId="688DABE8" w:rsidR="00C04064" w:rsidRPr="00061491" w:rsidRDefault="00C04064" w:rsidP="00C04064">
            <w:pPr>
              <w:contextualSpacing/>
              <w:jc w:val="center"/>
            </w:pPr>
            <w:r>
              <w:rPr>
                <w:rFonts w:ascii="Calibri" w:hAnsi="Calibri" w:cs="Calibri"/>
                <w:color w:val="000000"/>
              </w:rPr>
              <w:t>-1,399</w:t>
            </w:r>
          </w:p>
        </w:tc>
        <w:tc>
          <w:tcPr>
            <w:tcW w:w="917" w:type="dxa"/>
            <w:tcBorders>
              <w:top w:val="nil"/>
              <w:left w:val="nil"/>
              <w:bottom w:val="nil"/>
              <w:right w:val="nil"/>
            </w:tcBorders>
            <w:shd w:val="clear" w:color="auto" w:fill="auto"/>
            <w:noWrap/>
            <w:vAlign w:val="bottom"/>
          </w:tcPr>
          <w:p w14:paraId="485BC6F7" w14:textId="1E08C48A" w:rsidR="00C04064" w:rsidRPr="00061491" w:rsidRDefault="00C04064" w:rsidP="00C04064">
            <w:pPr>
              <w:contextualSpacing/>
            </w:pPr>
            <w:r>
              <w:rPr>
                <w:rFonts w:ascii="Calibri" w:hAnsi="Calibri" w:cs="Calibri"/>
                <w:color w:val="000000"/>
              </w:rPr>
              <w:t>(-40.6)</w:t>
            </w:r>
          </w:p>
        </w:tc>
      </w:tr>
      <w:tr w:rsidR="00C04064" w:rsidRPr="00061491" w14:paraId="238F8B12" w14:textId="77777777" w:rsidTr="009970C7">
        <w:trPr>
          <w:cantSplit/>
          <w:trHeight w:val="283"/>
        </w:trPr>
        <w:tc>
          <w:tcPr>
            <w:tcW w:w="1578" w:type="dxa"/>
            <w:vMerge/>
            <w:tcBorders>
              <w:left w:val="nil"/>
              <w:right w:val="nil"/>
            </w:tcBorders>
            <w:shd w:val="clear" w:color="auto" w:fill="auto"/>
          </w:tcPr>
          <w:p w14:paraId="2F6704E9"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1E341FAF" w14:textId="5168B32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North America</w:t>
            </w:r>
          </w:p>
        </w:tc>
        <w:tc>
          <w:tcPr>
            <w:tcW w:w="1138" w:type="dxa"/>
            <w:tcBorders>
              <w:top w:val="nil"/>
              <w:left w:val="nil"/>
              <w:bottom w:val="nil"/>
              <w:right w:val="nil"/>
            </w:tcBorders>
            <w:shd w:val="clear" w:color="auto" w:fill="auto"/>
            <w:vAlign w:val="bottom"/>
          </w:tcPr>
          <w:p w14:paraId="50B04986" w14:textId="38ACE064" w:rsidR="00C04064" w:rsidRPr="00061491" w:rsidRDefault="00C04064" w:rsidP="00C04064">
            <w:pPr>
              <w:contextualSpacing/>
              <w:jc w:val="center"/>
            </w:pPr>
            <w:r>
              <w:rPr>
                <w:rFonts w:ascii="Calibri" w:hAnsi="Calibri" w:cs="Calibri"/>
                <w:color w:val="000000"/>
              </w:rPr>
              <w:t>1.02</w:t>
            </w:r>
          </w:p>
        </w:tc>
        <w:tc>
          <w:tcPr>
            <w:tcW w:w="947" w:type="dxa"/>
            <w:tcBorders>
              <w:top w:val="nil"/>
              <w:left w:val="nil"/>
              <w:bottom w:val="nil"/>
              <w:right w:val="nil"/>
            </w:tcBorders>
            <w:shd w:val="clear" w:color="auto" w:fill="auto"/>
            <w:noWrap/>
            <w:vAlign w:val="bottom"/>
          </w:tcPr>
          <w:p w14:paraId="1601886D" w14:textId="5B292947" w:rsidR="00C04064" w:rsidRPr="00061491" w:rsidRDefault="00C04064" w:rsidP="00C04064">
            <w:pPr>
              <w:contextualSpacing/>
              <w:jc w:val="center"/>
            </w:pPr>
            <w:r>
              <w:rPr>
                <w:rFonts w:ascii="Calibri" w:hAnsi="Calibri" w:cs="Calibri"/>
                <w:color w:val="000000"/>
              </w:rPr>
              <w:t>11,889</w:t>
            </w:r>
          </w:p>
        </w:tc>
        <w:tc>
          <w:tcPr>
            <w:tcW w:w="948" w:type="dxa"/>
            <w:tcBorders>
              <w:top w:val="nil"/>
              <w:left w:val="nil"/>
              <w:bottom w:val="nil"/>
              <w:right w:val="nil"/>
            </w:tcBorders>
            <w:shd w:val="clear" w:color="auto" w:fill="auto"/>
            <w:vAlign w:val="bottom"/>
          </w:tcPr>
          <w:p w14:paraId="53DB82E8" w14:textId="55217789" w:rsidR="00C04064" w:rsidRPr="00061491" w:rsidRDefault="00C04064" w:rsidP="00C04064">
            <w:pPr>
              <w:contextualSpacing/>
            </w:pPr>
            <w:r>
              <w:rPr>
                <w:rFonts w:ascii="Calibri" w:hAnsi="Calibri" w:cs="Calibri"/>
                <w:color w:val="000000"/>
              </w:rPr>
              <w:t>(3.3)</w:t>
            </w:r>
          </w:p>
        </w:tc>
        <w:tc>
          <w:tcPr>
            <w:tcW w:w="948" w:type="dxa"/>
            <w:tcBorders>
              <w:top w:val="nil"/>
              <w:left w:val="nil"/>
              <w:bottom w:val="nil"/>
              <w:right w:val="nil"/>
            </w:tcBorders>
            <w:shd w:val="clear" w:color="auto" w:fill="auto"/>
            <w:noWrap/>
            <w:vAlign w:val="bottom"/>
          </w:tcPr>
          <w:p w14:paraId="2739D8CC" w14:textId="7FF3AE70" w:rsidR="00C04064" w:rsidRPr="00061491" w:rsidRDefault="00C04064" w:rsidP="00C04064">
            <w:pPr>
              <w:contextualSpacing/>
              <w:jc w:val="center"/>
            </w:pPr>
            <w:r>
              <w:rPr>
                <w:rFonts w:ascii="Calibri" w:hAnsi="Calibri" w:cs="Calibri"/>
                <w:color w:val="000000"/>
              </w:rPr>
              <w:t>10,882</w:t>
            </w:r>
          </w:p>
        </w:tc>
        <w:tc>
          <w:tcPr>
            <w:tcW w:w="948" w:type="dxa"/>
            <w:tcBorders>
              <w:top w:val="nil"/>
              <w:left w:val="nil"/>
              <w:bottom w:val="nil"/>
              <w:right w:val="nil"/>
            </w:tcBorders>
            <w:shd w:val="clear" w:color="auto" w:fill="auto"/>
            <w:vAlign w:val="bottom"/>
          </w:tcPr>
          <w:p w14:paraId="713ECDC4" w14:textId="4277FF90" w:rsidR="00C04064" w:rsidRPr="00061491" w:rsidRDefault="00C04064" w:rsidP="00C04064">
            <w:pPr>
              <w:contextualSpacing/>
            </w:pPr>
            <w:r>
              <w:rPr>
                <w:rFonts w:ascii="Calibri" w:hAnsi="Calibri" w:cs="Calibri"/>
                <w:color w:val="000000"/>
              </w:rPr>
              <w:t>(2.7)</w:t>
            </w:r>
          </w:p>
        </w:tc>
        <w:tc>
          <w:tcPr>
            <w:tcW w:w="960" w:type="dxa"/>
            <w:tcBorders>
              <w:top w:val="nil"/>
              <w:left w:val="nil"/>
              <w:bottom w:val="nil"/>
              <w:right w:val="nil"/>
            </w:tcBorders>
            <w:shd w:val="clear" w:color="auto" w:fill="auto"/>
            <w:noWrap/>
            <w:vAlign w:val="bottom"/>
          </w:tcPr>
          <w:p w14:paraId="1168D93C" w14:textId="10942157" w:rsidR="00C04064" w:rsidRPr="00061491" w:rsidRDefault="00C04064" w:rsidP="00C04064">
            <w:pPr>
              <w:contextualSpacing/>
              <w:jc w:val="center"/>
            </w:pPr>
            <w:r>
              <w:rPr>
                <w:rFonts w:ascii="Calibri" w:hAnsi="Calibri" w:cs="Calibri"/>
                <w:color w:val="000000"/>
              </w:rPr>
              <w:t>-1,007</w:t>
            </w:r>
          </w:p>
        </w:tc>
        <w:tc>
          <w:tcPr>
            <w:tcW w:w="917" w:type="dxa"/>
            <w:tcBorders>
              <w:top w:val="nil"/>
              <w:left w:val="nil"/>
              <w:bottom w:val="nil"/>
              <w:right w:val="nil"/>
            </w:tcBorders>
            <w:shd w:val="clear" w:color="auto" w:fill="auto"/>
            <w:noWrap/>
            <w:vAlign w:val="bottom"/>
          </w:tcPr>
          <w:p w14:paraId="7E627E2D" w14:textId="1DCFBAE8" w:rsidR="00C04064" w:rsidRPr="00061491" w:rsidRDefault="00C04064" w:rsidP="00C04064">
            <w:pPr>
              <w:contextualSpacing/>
            </w:pPr>
            <w:r>
              <w:rPr>
                <w:rFonts w:ascii="Calibri" w:hAnsi="Calibri" w:cs="Calibri"/>
                <w:color w:val="000000"/>
              </w:rPr>
              <w:t>(-8.5)</w:t>
            </w:r>
          </w:p>
        </w:tc>
      </w:tr>
      <w:tr w:rsidR="00C04064" w:rsidRPr="00061491" w14:paraId="46355827" w14:textId="77777777" w:rsidTr="009970C7">
        <w:trPr>
          <w:cantSplit/>
          <w:trHeight w:val="283"/>
        </w:trPr>
        <w:tc>
          <w:tcPr>
            <w:tcW w:w="1578" w:type="dxa"/>
            <w:vMerge/>
            <w:tcBorders>
              <w:left w:val="nil"/>
              <w:bottom w:val="nil"/>
              <w:right w:val="nil"/>
            </w:tcBorders>
            <w:shd w:val="clear" w:color="auto" w:fill="auto"/>
          </w:tcPr>
          <w:p w14:paraId="54D6FBCB"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568674CF" w14:textId="454227E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Western Europe</w:t>
            </w:r>
          </w:p>
        </w:tc>
        <w:tc>
          <w:tcPr>
            <w:tcW w:w="1138" w:type="dxa"/>
            <w:tcBorders>
              <w:top w:val="nil"/>
              <w:left w:val="nil"/>
              <w:bottom w:val="nil"/>
              <w:right w:val="nil"/>
            </w:tcBorders>
            <w:shd w:val="clear" w:color="auto" w:fill="auto"/>
            <w:vAlign w:val="bottom"/>
          </w:tcPr>
          <w:p w14:paraId="7F3C0FC6" w14:textId="1600B52A" w:rsidR="00C04064" w:rsidRPr="00061491" w:rsidRDefault="00C04064" w:rsidP="00C04064">
            <w:pPr>
              <w:contextualSpacing/>
              <w:jc w:val="center"/>
            </w:pPr>
            <w:r>
              <w:rPr>
                <w:rFonts w:ascii="Calibri" w:hAnsi="Calibri" w:cs="Calibri"/>
                <w:color w:val="000000"/>
              </w:rPr>
              <w:t>0.97</w:t>
            </w:r>
          </w:p>
        </w:tc>
        <w:tc>
          <w:tcPr>
            <w:tcW w:w="947" w:type="dxa"/>
            <w:tcBorders>
              <w:top w:val="nil"/>
              <w:left w:val="nil"/>
              <w:bottom w:val="nil"/>
              <w:right w:val="nil"/>
            </w:tcBorders>
            <w:shd w:val="clear" w:color="auto" w:fill="auto"/>
            <w:noWrap/>
            <w:vAlign w:val="bottom"/>
          </w:tcPr>
          <w:p w14:paraId="3E361252" w14:textId="3432B83E" w:rsidR="00C04064" w:rsidRPr="00061491" w:rsidRDefault="00C04064" w:rsidP="00C04064">
            <w:pPr>
              <w:contextualSpacing/>
              <w:jc w:val="center"/>
            </w:pPr>
            <w:r>
              <w:rPr>
                <w:rFonts w:ascii="Calibri" w:hAnsi="Calibri" w:cs="Calibri"/>
                <w:color w:val="000000"/>
              </w:rPr>
              <w:t>5,285</w:t>
            </w:r>
          </w:p>
        </w:tc>
        <w:tc>
          <w:tcPr>
            <w:tcW w:w="948" w:type="dxa"/>
            <w:tcBorders>
              <w:top w:val="nil"/>
              <w:left w:val="nil"/>
              <w:bottom w:val="nil"/>
              <w:right w:val="nil"/>
            </w:tcBorders>
            <w:shd w:val="clear" w:color="auto" w:fill="auto"/>
            <w:vAlign w:val="bottom"/>
          </w:tcPr>
          <w:p w14:paraId="3B69A324" w14:textId="18D2EDE7" w:rsidR="00C04064" w:rsidRPr="00061491" w:rsidRDefault="00C04064" w:rsidP="00C04064">
            <w:pPr>
              <w:contextualSpacing/>
            </w:pPr>
            <w:r>
              <w:rPr>
                <w:rFonts w:ascii="Calibri" w:hAnsi="Calibri" w:cs="Calibri"/>
                <w:color w:val="000000"/>
              </w:rPr>
              <w:t>(1.5)</w:t>
            </w:r>
          </w:p>
        </w:tc>
        <w:tc>
          <w:tcPr>
            <w:tcW w:w="948" w:type="dxa"/>
            <w:tcBorders>
              <w:top w:val="nil"/>
              <w:left w:val="nil"/>
              <w:bottom w:val="nil"/>
              <w:right w:val="nil"/>
            </w:tcBorders>
            <w:shd w:val="clear" w:color="auto" w:fill="auto"/>
            <w:noWrap/>
            <w:vAlign w:val="bottom"/>
          </w:tcPr>
          <w:p w14:paraId="5EA45D44" w14:textId="6EFD866A" w:rsidR="00C04064" w:rsidRPr="00061491" w:rsidRDefault="00C04064" w:rsidP="00C04064">
            <w:pPr>
              <w:contextualSpacing/>
              <w:jc w:val="center"/>
            </w:pPr>
            <w:r>
              <w:rPr>
                <w:rFonts w:ascii="Calibri" w:hAnsi="Calibri" w:cs="Calibri"/>
                <w:color w:val="000000"/>
              </w:rPr>
              <w:t>4,326</w:t>
            </w:r>
          </w:p>
        </w:tc>
        <w:tc>
          <w:tcPr>
            <w:tcW w:w="948" w:type="dxa"/>
            <w:tcBorders>
              <w:top w:val="nil"/>
              <w:left w:val="nil"/>
              <w:bottom w:val="nil"/>
              <w:right w:val="nil"/>
            </w:tcBorders>
            <w:shd w:val="clear" w:color="auto" w:fill="auto"/>
            <w:vAlign w:val="bottom"/>
          </w:tcPr>
          <w:p w14:paraId="629AD497" w14:textId="0F1A8600" w:rsidR="00C04064" w:rsidRPr="00061491" w:rsidRDefault="00C04064" w:rsidP="00C04064">
            <w:pPr>
              <w:contextualSpacing/>
            </w:pPr>
            <w:r>
              <w:rPr>
                <w:rFonts w:ascii="Calibri" w:hAnsi="Calibri" w:cs="Calibri"/>
                <w:color w:val="000000"/>
              </w:rPr>
              <w:t>(1.1)</w:t>
            </w:r>
          </w:p>
        </w:tc>
        <w:tc>
          <w:tcPr>
            <w:tcW w:w="960" w:type="dxa"/>
            <w:tcBorders>
              <w:top w:val="nil"/>
              <w:left w:val="nil"/>
              <w:bottom w:val="nil"/>
              <w:right w:val="nil"/>
            </w:tcBorders>
            <w:shd w:val="clear" w:color="auto" w:fill="auto"/>
            <w:noWrap/>
            <w:vAlign w:val="bottom"/>
          </w:tcPr>
          <w:p w14:paraId="68DA8B5B" w14:textId="07935A49" w:rsidR="00C04064" w:rsidRPr="00061491" w:rsidRDefault="00C04064" w:rsidP="00C04064">
            <w:pPr>
              <w:contextualSpacing/>
              <w:jc w:val="center"/>
            </w:pPr>
            <w:r>
              <w:rPr>
                <w:rFonts w:ascii="Calibri" w:hAnsi="Calibri" w:cs="Calibri"/>
                <w:color w:val="000000"/>
              </w:rPr>
              <w:t>-959</w:t>
            </w:r>
          </w:p>
        </w:tc>
        <w:tc>
          <w:tcPr>
            <w:tcW w:w="917" w:type="dxa"/>
            <w:tcBorders>
              <w:top w:val="nil"/>
              <w:left w:val="nil"/>
              <w:bottom w:val="nil"/>
              <w:right w:val="nil"/>
            </w:tcBorders>
            <w:shd w:val="clear" w:color="auto" w:fill="auto"/>
            <w:noWrap/>
            <w:vAlign w:val="bottom"/>
          </w:tcPr>
          <w:p w14:paraId="23210E7B" w14:textId="3AFB6368" w:rsidR="00C04064" w:rsidRPr="00061491" w:rsidRDefault="00C04064" w:rsidP="00C04064">
            <w:pPr>
              <w:contextualSpacing/>
            </w:pPr>
            <w:r>
              <w:rPr>
                <w:rFonts w:ascii="Calibri" w:hAnsi="Calibri" w:cs="Calibri"/>
                <w:color w:val="000000"/>
              </w:rPr>
              <w:t>(-18.1)</w:t>
            </w:r>
          </w:p>
        </w:tc>
      </w:tr>
      <w:tr w:rsidR="00C04064" w:rsidRPr="00061491" w14:paraId="47903A17" w14:textId="77777777" w:rsidTr="009970C7">
        <w:trPr>
          <w:cantSplit/>
          <w:trHeight w:val="283"/>
        </w:trPr>
        <w:tc>
          <w:tcPr>
            <w:tcW w:w="1578" w:type="dxa"/>
            <w:tcBorders>
              <w:top w:val="nil"/>
              <w:left w:val="nil"/>
              <w:right w:val="nil"/>
            </w:tcBorders>
            <w:shd w:val="clear" w:color="auto" w:fill="auto"/>
            <w:textDirection w:val="btLr"/>
          </w:tcPr>
          <w:p w14:paraId="0783B759" w14:textId="77777777" w:rsidR="00C04064" w:rsidRPr="00061491" w:rsidRDefault="00C04064" w:rsidP="00C04064">
            <w:pPr>
              <w:spacing w:after="0" w:line="240" w:lineRule="auto"/>
              <w:ind w:left="113" w:right="113"/>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center"/>
          </w:tcPr>
          <w:p w14:paraId="631D8960" w14:textId="77777777" w:rsidR="00C04064" w:rsidRPr="00061491" w:rsidRDefault="00C04064" w:rsidP="00C04064">
            <w:pPr>
              <w:spacing w:after="0" w:line="240" w:lineRule="auto"/>
              <w:jc w:val="center"/>
              <w:rPr>
                <w:rFonts w:eastAsia="Times New Roman" w:cstheme="minorHAnsi"/>
                <w:color w:val="000000"/>
                <w:lang w:eastAsia="en-GB"/>
              </w:rPr>
            </w:pPr>
          </w:p>
        </w:tc>
        <w:tc>
          <w:tcPr>
            <w:tcW w:w="1138" w:type="dxa"/>
            <w:tcBorders>
              <w:left w:val="nil"/>
              <w:right w:val="nil"/>
            </w:tcBorders>
            <w:vAlign w:val="center"/>
          </w:tcPr>
          <w:p w14:paraId="7F2C22FB" w14:textId="77777777" w:rsidR="00C04064" w:rsidRPr="00061491" w:rsidRDefault="00C04064" w:rsidP="00C04064">
            <w:pPr>
              <w:contextualSpacing/>
              <w:jc w:val="center"/>
            </w:pPr>
          </w:p>
        </w:tc>
        <w:tc>
          <w:tcPr>
            <w:tcW w:w="947" w:type="dxa"/>
            <w:tcBorders>
              <w:top w:val="nil"/>
              <w:left w:val="nil"/>
              <w:bottom w:val="nil"/>
              <w:right w:val="nil"/>
            </w:tcBorders>
            <w:shd w:val="clear" w:color="auto" w:fill="auto"/>
            <w:noWrap/>
            <w:vAlign w:val="center"/>
          </w:tcPr>
          <w:p w14:paraId="5B46E1BB" w14:textId="77777777" w:rsidR="00C04064" w:rsidRPr="00061491" w:rsidRDefault="00C04064" w:rsidP="00C04064">
            <w:pPr>
              <w:contextualSpacing/>
              <w:jc w:val="center"/>
            </w:pPr>
          </w:p>
        </w:tc>
        <w:tc>
          <w:tcPr>
            <w:tcW w:w="948" w:type="dxa"/>
            <w:tcBorders>
              <w:top w:val="nil"/>
              <w:left w:val="nil"/>
              <w:bottom w:val="nil"/>
              <w:right w:val="nil"/>
            </w:tcBorders>
            <w:shd w:val="clear" w:color="auto" w:fill="auto"/>
            <w:vAlign w:val="center"/>
          </w:tcPr>
          <w:p w14:paraId="494EA829" w14:textId="77777777" w:rsidR="00C04064" w:rsidRPr="00061491" w:rsidRDefault="00C04064" w:rsidP="00C04064">
            <w:pPr>
              <w:contextualSpacing/>
            </w:pPr>
          </w:p>
        </w:tc>
        <w:tc>
          <w:tcPr>
            <w:tcW w:w="948" w:type="dxa"/>
            <w:tcBorders>
              <w:top w:val="nil"/>
              <w:left w:val="nil"/>
              <w:bottom w:val="nil"/>
              <w:right w:val="nil"/>
            </w:tcBorders>
            <w:shd w:val="clear" w:color="auto" w:fill="auto"/>
            <w:noWrap/>
            <w:vAlign w:val="center"/>
          </w:tcPr>
          <w:p w14:paraId="699615F1" w14:textId="77777777" w:rsidR="00C04064" w:rsidRPr="00061491" w:rsidRDefault="00C04064" w:rsidP="00C04064">
            <w:pPr>
              <w:contextualSpacing/>
              <w:jc w:val="center"/>
            </w:pPr>
          </w:p>
        </w:tc>
        <w:tc>
          <w:tcPr>
            <w:tcW w:w="948" w:type="dxa"/>
            <w:tcBorders>
              <w:top w:val="nil"/>
              <w:left w:val="nil"/>
              <w:bottom w:val="nil"/>
              <w:right w:val="nil"/>
            </w:tcBorders>
            <w:shd w:val="clear" w:color="auto" w:fill="auto"/>
            <w:vAlign w:val="center"/>
          </w:tcPr>
          <w:p w14:paraId="3DD4B1B7" w14:textId="77777777" w:rsidR="00C04064" w:rsidRPr="00061491" w:rsidRDefault="00C04064" w:rsidP="00C04064">
            <w:pPr>
              <w:contextualSpacing/>
            </w:pPr>
          </w:p>
        </w:tc>
        <w:tc>
          <w:tcPr>
            <w:tcW w:w="960" w:type="dxa"/>
            <w:tcBorders>
              <w:top w:val="nil"/>
              <w:left w:val="nil"/>
              <w:bottom w:val="nil"/>
              <w:right w:val="nil"/>
            </w:tcBorders>
            <w:shd w:val="clear" w:color="auto" w:fill="auto"/>
            <w:noWrap/>
            <w:vAlign w:val="center"/>
          </w:tcPr>
          <w:p w14:paraId="23B29A4A" w14:textId="77777777" w:rsidR="00C04064" w:rsidRPr="00061491" w:rsidRDefault="00C04064" w:rsidP="00C04064">
            <w:pPr>
              <w:contextualSpacing/>
              <w:jc w:val="center"/>
            </w:pPr>
          </w:p>
        </w:tc>
        <w:tc>
          <w:tcPr>
            <w:tcW w:w="917" w:type="dxa"/>
            <w:tcBorders>
              <w:top w:val="nil"/>
              <w:left w:val="nil"/>
              <w:bottom w:val="nil"/>
              <w:right w:val="nil"/>
            </w:tcBorders>
            <w:shd w:val="clear" w:color="auto" w:fill="auto"/>
            <w:noWrap/>
            <w:vAlign w:val="center"/>
          </w:tcPr>
          <w:p w14:paraId="15D5D670" w14:textId="77777777" w:rsidR="00C04064" w:rsidRPr="00061491" w:rsidRDefault="00C04064" w:rsidP="00C04064">
            <w:pPr>
              <w:contextualSpacing/>
            </w:pPr>
          </w:p>
        </w:tc>
      </w:tr>
      <w:tr w:rsidR="00C04064" w:rsidRPr="00061491" w14:paraId="62C55EDD" w14:textId="77777777" w:rsidTr="009970C7">
        <w:trPr>
          <w:cantSplit/>
          <w:trHeight w:val="283"/>
        </w:trPr>
        <w:tc>
          <w:tcPr>
            <w:tcW w:w="1578" w:type="dxa"/>
            <w:vMerge w:val="restart"/>
            <w:tcBorders>
              <w:top w:val="nil"/>
              <w:left w:val="nil"/>
              <w:right w:val="nil"/>
            </w:tcBorders>
            <w:shd w:val="clear" w:color="auto" w:fill="auto"/>
          </w:tcPr>
          <w:p w14:paraId="4A12CFF6" w14:textId="565F1170" w:rsidR="00C04064" w:rsidRPr="00061491" w:rsidRDefault="00C04064" w:rsidP="001D31CF">
            <w:pPr>
              <w:spacing w:after="0" w:line="240" w:lineRule="auto"/>
              <w:jc w:val="center"/>
              <w:rPr>
                <w:rFonts w:eastAsia="Times New Roman" w:cstheme="minorHAnsi"/>
                <w:color w:val="000000"/>
                <w:lang w:eastAsia="en-GB"/>
              </w:rPr>
            </w:pPr>
            <w:r w:rsidRPr="00061491">
              <w:rPr>
                <w:rFonts w:eastAsia="Times New Roman" w:cstheme="minorHAnsi"/>
                <w:color w:val="000000"/>
                <w:lang w:eastAsia="en-GB"/>
              </w:rPr>
              <w:t xml:space="preserve">Human Development </w:t>
            </w:r>
            <w:r>
              <w:rPr>
                <w:rFonts w:eastAsia="Times New Roman" w:cstheme="minorHAnsi"/>
                <w:color w:val="000000"/>
                <w:lang w:eastAsia="en-GB"/>
              </w:rPr>
              <w:t>Index</w:t>
            </w:r>
          </w:p>
        </w:tc>
        <w:tc>
          <w:tcPr>
            <w:tcW w:w="2654" w:type="dxa"/>
            <w:tcBorders>
              <w:top w:val="nil"/>
              <w:left w:val="nil"/>
              <w:bottom w:val="nil"/>
              <w:right w:val="nil"/>
            </w:tcBorders>
            <w:shd w:val="clear" w:color="auto" w:fill="auto"/>
            <w:noWrap/>
            <w:vAlign w:val="bottom"/>
          </w:tcPr>
          <w:p w14:paraId="4EC0DE38" w14:textId="45392F28"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Low</w:t>
            </w:r>
          </w:p>
        </w:tc>
        <w:tc>
          <w:tcPr>
            <w:tcW w:w="1138" w:type="dxa"/>
            <w:tcBorders>
              <w:top w:val="nil"/>
              <w:left w:val="nil"/>
              <w:bottom w:val="nil"/>
              <w:right w:val="nil"/>
            </w:tcBorders>
            <w:shd w:val="clear" w:color="auto" w:fill="auto"/>
            <w:vAlign w:val="bottom"/>
          </w:tcPr>
          <w:p w14:paraId="5819F09F" w14:textId="3DD2DA96" w:rsidR="00C04064" w:rsidRPr="00061491" w:rsidRDefault="00C04064" w:rsidP="00C04064">
            <w:pPr>
              <w:contextualSpacing/>
              <w:jc w:val="center"/>
            </w:pPr>
            <w:r>
              <w:rPr>
                <w:rFonts w:ascii="Calibri" w:hAnsi="Calibri" w:cs="Calibri"/>
                <w:color w:val="000000"/>
              </w:rPr>
              <w:t>149.84</w:t>
            </w:r>
          </w:p>
        </w:tc>
        <w:tc>
          <w:tcPr>
            <w:tcW w:w="947" w:type="dxa"/>
            <w:tcBorders>
              <w:top w:val="nil"/>
              <w:left w:val="nil"/>
              <w:bottom w:val="nil"/>
              <w:right w:val="nil"/>
            </w:tcBorders>
            <w:shd w:val="clear" w:color="auto" w:fill="auto"/>
            <w:noWrap/>
            <w:vAlign w:val="bottom"/>
          </w:tcPr>
          <w:p w14:paraId="7630DB46" w14:textId="5D188A27" w:rsidR="00C04064" w:rsidRPr="00061491" w:rsidRDefault="00C04064" w:rsidP="00C04064">
            <w:pPr>
              <w:contextualSpacing/>
              <w:jc w:val="center"/>
            </w:pPr>
            <w:r>
              <w:rPr>
                <w:rFonts w:ascii="Calibri" w:hAnsi="Calibri" w:cs="Calibri"/>
                <w:color w:val="000000"/>
              </w:rPr>
              <w:t>85,370</w:t>
            </w:r>
          </w:p>
        </w:tc>
        <w:tc>
          <w:tcPr>
            <w:tcW w:w="948" w:type="dxa"/>
            <w:tcBorders>
              <w:top w:val="nil"/>
              <w:left w:val="nil"/>
              <w:bottom w:val="nil"/>
              <w:right w:val="nil"/>
            </w:tcBorders>
            <w:shd w:val="clear" w:color="auto" w:fill="auto"/>
            <w:vAlign w:val="bottom"/>
          </w:tcPr>
          <w:p w14:paraId="4B5912A0" w14:textId="1178D5F5" w:rsidR="00C04064" w:rsidRPr="00061491" w:rsidRDefault="00C04064" w:rsidP="00C04064">
            <w:pPr>
              <w:contextualSpacing/>
            </w:pPr>
            <w:r>
              <w:rPr>
                <w:rFonts w:ascii="Calibri" w:hAnsi="Calibri" w:cs="Calibri"/>
                <w:color w:val="000000"/>
              </w:rPr>
              <w:t>(23.7)</w:t>
            </w:r>
          </w:p>
        </w:tc>
        <w:tc>
          <w:tcPr>
            <w:tcW w:w="948" w:type="dxa"/>
            <w:tcBorders>
              <w:top w:val="nil"/>
              <w:left w:val="nil"/>
              <w:bottom w:val="nil"/>
              <w:right w:val="nil"/>
            </w:tcBorders>
            <w:shd w:val="clear" w:color="auto" w:fill="auto"/>
            <w:noWrap/>
            <w:vAlign w:val="bottom"/>
          </w:tcPr>
          <w:p w14:paraId="332C6A41" w14:textId="63B4DF09" w:rsidR="00C04064" w:rsidRPr="00061491" w:rsidRDefault="00C04064" w:rsidP="00C04064">
            <w:pPr>
              <w:contextualSpacing/>
              <w:jc w:val="center"/>
            </w:pPr>
            <w:r>
              <w:rPr>
                <w:rFonts w:ascii="Calibri" w:hAnsi="Calibri" w:cs="Calibri"/>
                <w:color w:val="000000"/>
              </w:rPr>
              <w:t>124,708</w:t>
            </w:r>
          </w:p>
        </w:tc>
        <w:tc>
          <w:tcPr>
            <w:tcW w:w="948" w:type="dxa"/>
            <w:tcBorders>
              <w:top w:val="nil"/>
              <w:left w:val="nil"/>
              <w:bottom w:val="nil"/>
              <w:right w:val="nil"/>
            </w:tcBorders>
            <w:shd w:val="clear" w:color="auto" w:fill="auto"/>
            <w:vAlign w:val="bottom"/>
          </w:tcPr>
          <w:p w14:paraId="49F50931" w14:textId="2CDD3D9A" w:rsidR="00C04064" w:rsidRPr="00061491" w:rsidRDefault="00C04064" w:rsidP="00C04064">
            <w:pPr>
              <w:contextualSpacing/>
            </w:pPr>
            <w:r>
              <w:rPr>
                <w:rFonts w:ascii="Calibri" w:hAnsi="Calibri" w:cs="Calibri"/>
                <w:color w:val="000000"/>
              </w:rPr>
              <w:t>(31.4)</w:t>
            </w:r>
          </w:p>
        </w:tc>
        <w:tc>
          <w:tcPr>
            <w:tcW w:w="960" w:type="dxa"/>
            <w:tcBorders>
              <w:top w:val="nil"/>
              <w:left w:val="nil"/>
              <w:bottom w:val="nil"/>
              <w:right w:val="nil"/>
            </w:tcBorders>
            <w:shd w:val="clear" w:color="auto" w:fill="auto"/>
            <w:noWrap/>
            <w:vAlign w:val="bottom"/>
          </w:tcPr>
          <w:p w14:paraId="586E84E0" w14:textId="3E9114E9" w:rsidR="00C04064" w:rsidRPr="00061491" w:rsidRDefault="00C04064" w:rsidP="00C04064">
            <w:pPr>
              <w:contextualSpacing/>
              <w:jc w:val="center"/>
            </w:pPr>
            <w:r>
              <w:rPr>
                <w:rFonts w:ascii="Calibri" w:hAnsi="Calibri" w:cs="Calibri"/>
                <w:color w:val="000000"/>
              </w:rPr>
              <w:t>39,338</w:t>
            </w:r>
          </w:p>
        </w:tc>
        <w:tc>
          <w:tcPr>
            <w:tcW w:w="917" w:type="dxa"/>
            <w:tcBorders>
              <w:top w:val="nil"/>
              <w:left w:val="nil"/>
              <w:bottom w:val="nil"/>
              <w:right w:val="nil"/>
            </w:tcBorders>
            <w:shd w:val="clear" w:color="auto" w:fill="auto"/>
            <w:noWrap/>
            <w:vAlign w:val="bottom"/>
          </w:tcPr>
          <w:p w14:paraId="22EC6AAE" w14:textId="5EDC11EC" w:rsidR="00C04064" w:rsidRPr="00061491" w:rsidRDefault="00C04064" w:rsidP="00C04064">
            <w:pPr>
              <w:contextualSpacing/>
            </w:pPr>
            <w:r>
              <w:rPr>
                <w:rFonts w:ascii="Calibri" w:hAnsi="Calibri" w:cs="Calibri"/>
                <w:color w:val="000000"/>
              </w:rPr>
              <w:t>(46.1)</w:t>
            </w:r>
          </w:p>
        </w:tc>
      </w:tr>
      <w:tr w:rsidR="00C04064" w:rsidRPr="00061491" w14:paraId="60FECEEF" w14:textId="77777777" w:rsidTr="009970C7">
        <w:trPr>
          <w:cantSplit/>
          <w:trHeight w:val="283"/>
        </w:trPr>
        <w:tc>
          <w:tcPr>
            <w:tcW w:w="1578" w:type="dxa"/>
            <w:vMerge/>
            <w:tcBorders>
              <w:left w:val="nil"/>
              <w:right w:val="nil"/>
            </w:tcBorders>
            <w:shd w:val="clear" w:color="auto" w:fill="auto"/>
            <w:vAlign w:val="center"/>
          </w:tcPr>
          <w:p w14:paraId="48D53354"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361EFEB3" w14:textId="3BA87E6D"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Medium</w:t>
            </w:r>
          </w:p>
        </w:tc>
        <w:tc>
          <w:tcPr>
            <w:tcW w:w="1138" w:type="dxa"/>
            <w:tcBorders>
              <w:top w:val="nil"/>
              <w:left w:val="nil"/>
              <w:bottom w:val="nil"/>
              <w:right w:val="nil"/>
            </w:tcBorders>
            <w:shd w:val="clear" w:color="auto" w:fill="auto"/>
            <w:vAlign w:val="bottom"/>
          </w:tcPr>
          <w:p w14:paraId="5E1DE30E" w14:textId="4A06E075" w:rsidR="00C04064" w:rsidRPr="00061491" w:rsidRDefault="00C04064" w:rsidP="00C04064">
            <w:pPr>
              <w:contextualSpacing/>
              <w:jc w:val="center"/>
            </w:pPr>
            <w:r>
              <w:rPr>
                <w:rFonts w:ascii="Calibri" w:hAnsi="Calibri" w:cs="Calibri"/>
                <w:color w:val="000000"/>
              </w:rPr>
              <w:t>23.72</w:t>
            </w:r>
          </w:p>
        </w:tc>
        <w:tc>
          <w:tcPr>
            <w:tcW w:w="947" w:type="dxa"/>
            <w:tcBorders>
              <w:top w:val="nil"/>
              <w:left w:val="nil"/>
              <w:bottom w:val="nil"/>
              <w:right w:val="nil"/>
            </w:tcBorders>
            <w:shd w:val="clear" w:color="auto" w:fill="auto"/>
            <w:noWrap/>
            <w:vAlign w:val="bottom"/>
          </w:tcPr>
          <w:p w14:paraId="3B9C7B9C" w14:textId="04DDBF93" w:rsidR="00C04064" w:rsidRPr="00061491" w:rsidRDefault="00C04064" w:rsidP="00C04064">
            <w:pPr>
              <w:contextualSpacing/>
              <w:jc w:val="center"/>
            </w:pPr>
            <w:r>
              <w:rPr>
                <w:rFonts w:ascii="Calibri" w:hAnsi="Calibri" w:cs="Calibri"/>
                <w:color w:val="000000"/>
              </w:rPr>
              <w:t>143,024</w:t>
            </w:r>
          </w:p>
        </w:tc>
        <w:tc>
          <w:tcPr>
            <w:tcW w:w="948" w:type="dxa"/>
            <w:tcBorders>
              <w:top w:val="nil"/>
              <w:left w:val="nil"/>
              <w:bottom w:val="nil"/>
              <w:right w:val="nil"/>
            </w:tcBorders>
            <w:shd w:val="clear" w:color="auto" w:fill="auto"/>
            <w:vAlign w:val="bottom"/>
          </w:tcPr>
          <w:p w14:paraId="7D3EDC3F" w14:textId="4A0B206D" w:rsidR="00C04064" w:rsidRPr="00061491" w:rsidRDefault="00C04064" w:rsidP="00C04064">
            <w:pPr>
              <w:contextualSpacing/>
            </w:pPr>
            <w:r>
              <w:rPr>
                <w:rFonts w:ascii="Calibri" w:hAnsi="Calibri" w:cs="Calibri"/>
                <w:color w:val="000000"/>
              </w:rPr>
              <w:t>(39.7)</w:t>
            </w:r>
          </w:p>
        </w:tc>
        <w:tc>
          <w:tcPr>
            <w:tcW w:w="948" w:type="dxa"/>
            <w:tcBorders>
              <w:top w:val="nil"/>
              <w:left w:val="nil"/>
              <w:bottom w:val="nil"/>
              <w:right w:val="nil"/>
            </w:tcBorders>
            <w:shd w:val="clear" w:color="auto" w:fill="auto"/>
            <w:noWrap/>
            <w:vAlign w:val="bottom"/>
          </w:tcPr>
          <w:p w14:paraId="6F944F26" w14:textId="27E7CE04" w:rsidR="00C04064" w:rsidRPr="00061491" w:rsidRDefault="00C04064" w:rsidP="00C04064">
            <w:pPr>
              <w:contextualSpacing/>
              <w:jc w:val="center"/>
            </w:pPr>
            <w:r>
              <w:rPr>
                <w:rFonts w:ascii="Calibri" w:hAnsi="Calibri" w:cs="Calibri"/>
                <w:color w:val="000000"/>
              </w:rPr>
              <w:t>152,545</w:t>
            </w:r>
          </w:p>
        </w:tc>
        <w:tc>
          <w:tcPr>
            <w:tcW w:w="948" w:type="dxa"/>
            <w:tcBorders>
              <w:top w:val="nil"/>
              <w:left w:val="nil"/>
              <w:bottom w:val="nil"/>
              <w:right w:val="nil"/>
            </w:tcBorders>
            <w:shd w:val="clear" w:color="auto" w:fill="auto"/>
            <w:vAlign w:val="bottom"/>
          </w:tcPr>
          <w:p w14:paraId="27AD6529" w14:textId="02D72FD2" w:rsidR="00C04064" w:rsidRPr="00061491" w:rsidRDefault="00C04064" w:rsidP="00C04064">
            <w:pPr>
              <w:contextualSpacing/>
            </w:pPr>
            <w:r>
              <w:rPr>
                <w:rFonts w:ascii="Calibri" w:hAnsi="Calibri" w:cs="Calibri"/>
                <w:color w:val="000000"/>
              </w:rPr>
              <w:t>(38.5)</w:t>
            </w:r>
          </w:p>
        </w:tc>
        <w:tc>
          <w:tcPr>
            <w:tcW w:w="960" w:type="dxa"/>
            <w:tcBorders>
              <w:top w:val="nil"/>
              <w:left w:val="nil"/>
              <w:bottom w:val="nil"/>
              <w:right w:val="nil"/>
            </w:tcBorders>
            <w:shd w:val="clear" w:color="auto" w:fill="auto"/>
            <w:noWrap/>
            <w:vAlign w:val="bottom"/>
          </w:tcPr>
          <w:p w14:paraId="420E8F37" w14:textId="14523FE4" w:rsidR="00C04064" w:rsidRPr="00061491" w:rsidRDefault="00C04064" w:rsidP="00C04064">
            <w:pPr>
              <w:contextualSpacing/>
              <w:jc w:val="center"/>
            </w:pPr>
            <w:r>
              <w:rPr>
                <w:rFonts w:ascii="Calibri" w:hAnsi="Calibri" w:cs="Calibri"/>
                <w:color w:val="000000"/>
              </w:rPr>
              <w:t>9,521</w:t>
            </w:r>
          </w:p>
        </w:tc>
        <w:tc>
          <w:tcPr>
            <w:tcW w:w="917" w:type="dxa"/>
            <w:tcBorders>
              <w:top w:val="nil"/>
              <w:left w:val="nil"/>
              <w:bottom w:val="nil"/>
              <w:right w:val="nil"/>
            </w:tcBorders>
            <w:shd w:val="clear" w:color="auto" w:fill="auto"/>
            <w:noWrap/>
            <w:vAlign w:val="bottom"/>
          </w:tcPr>
          <w:p w14:paraId="43990919" w14:textId="3269D4F0" w:rsidR="00C04064" w:rsidRPr="00061491" w:rsidRDefault="00C04064" w:rsidP="00C04064">
            <w:pPr>
              <w:contextualSpacing/>
            </w:pPr>
            <w:r>
              <w:rPr>
                <w:rFonts w:ascii="Calibri" w:hAnsi="Calibri" w:cs="Calibri"/>
                <w:color w:val="000000"/>
              </w:rPr>
              <w:t>(6.7)</w:t>
            </w:r>
          </w:p>
        </w:tc>
      </w:tr>
      <w:tr w:rsidR="00C04064" w:rsidRPr="00061491" w14:paraId="5B3B1779" w14:textId="77777777" w:rsidTr="009970C7">
        <w:trPr>
          <w:cantSplit/>
          <w:trHeight w:val="283"/>
        </w:trPr>
        <w:tc>
          <w:tcPr>
            <w:tcW w:w="1578" w:type="dxa"/>
            <w:vMerge/>
            <w:tcBorders>
              <w:left w:val="nil"/>
              <w:right w:val="nil"/>
            </w:tcBorders>
            <w:shd w:val="clear" w:color="auto" w:fill="auto"/>
            <w:vAlign w:val="center"/>
          </w:tcPr>
          <w:p w14:paraId="2A559246"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2FD94D0A" w14:textId="211AD421"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High</w:t>
            </w:r>
          </w:p>
        </w:tc>
        <w:tc>
          <w:tcPr>
            <w:tcW w:w="1138" w:type="dxa"/>
            <w:tcBorders>
              <w:top w:val="nil"/>
              <w:left w:val="nil"/>
              <w:bottom w:val="nil"/>
              <w:right w:val="nil"/>
            </w:tcBorders>
            <w:shd w:val="clear" w:color="auto" w:fill="auto"/>
            <w:vAlign w:val="bottom"/>
          </w:tcPr>
          <w:p w14:paraId="3E6D48A8" w14:textId="1D48C0C5" w:rsidR="00C04064" w:rsidRPr="00061491" w:rsidRDefault="00C04064" w:rsidP="00C04064">
            <w:pPr>
              <w:contextualSpacing/>
              <w:jc w:val="center"/>
            </w:pPr>
            <w:r>
              <w:rPr>
                <w:rFonts w:ascii="Calibri" w:hAnsi="Calibri" w:cs="Calibri"/>
                <w:color w:val="000000"/>
              </w:rPr>
              <w:t>15.66</w:t>
            </w:r>
          </w:p>
        </w:tc>
        <w:tc>
          <w:tcPr>
            <w:tcW w:w="947" w:type="dxa"/>
            <w:tcBorders>
              <w:top w:val="nil"/>
              <w:left w:val="nil"/>
              <w:bottom w:val="nil"/>
              <w:right w:val="nil"/>
            </w:tcBorders>
            <w:shd w:val="clear" w:color="auto" w:fill="auto"/>
            <w:noWrap/>
            <w:vAlign w:val="bottom"/>
          </w:tcPr>
          <w:p w14:paraId="01892E93" w14:textId="0B1803AF" w:rsidR="00C04064" w:rsidRPr="00061491" w:rsidRDefault="00C04064" w:rsidP="00C04064">
            <w:pPr>
              <w:contextualSpacing/>
              <w:jc w:val="center"/>
            </w:pPr>
            <w:r>
              <w:rPr>
                <w:rFonts w:ascii="Calibri" w:hAnsi="Calibri" w:cs="Calibri"/>
                <w:color w:val="000000"/>
              </w:rPr>
              <w:t>87,822</w:t>
            </w:r>
          </w:p>
        </w:tc>
        <w:tc>
          <w:tcPr>
            <w:tcW w:w="948" w:type="dxa"/>
            <w:tcBorders>
              <w:top w:val="nil"/>
              <w:left w:val="nil"/>
              <w:bottom w:val="nil"/>
              <w:right w:val="nil"/>
            </w:tcBorders>
            <w:shd w:val="clear" w:color="auto" w:fill="auto"/>
            <w:vAlign w:val="bottom"/>
          </w:tcPr>
          <w:p w14:paraId="06CC7334" w14:textId="33521A4E" w:rsidR="00C04064" w:rsidRPr="00061491" w:rsidRDefault="00C04064" w:rsidP="00C04064">
            <w:pPr>
              <w:contextualSpacing/>
            </w:pPr>
            <w:r>
              <w:rPr>
                <w:rFonts w:ascii="Calibri" w:hAnsi="Calibri" w:cs="Calibri"/>
                <w:color w:val="000000"/>
              </w:rPr>
              <w:t>(24.4)</w:t>
            </w:r>
          </w:p>
        </w:tc>
        <w:tc>
          <w:tcPr>
            <w:tcW w:w="948" w:type="dxa"/>
            <w:tcBorders>
              <w:top w:val="nil"/>
              <w:left w:val="nil"/>
              <w:bottom w:val="nil"/>
              <w:right w:val="nil"/>
            </w:tcBorders>
            <w:shd w:val="clear" w:color="auto" w:fill="auto"/>
            <w:noWrap/>
            <w:vAlign w:val="bottom"/>
          </w:tcPr>
          <w:p w14:paraId="6C6C5566" w14:textId="6FC7F1FB" w:rsidR="00C04064" w:rsidRPr="00061491" w:rsidRDefault="00C04064" w:rsidP="00C04064">
            <w:pPr>
              <w:contextualSpacing/>
              <w:jc w:val="center"/>
            </w:pPr>
            <w:r>
              <w:rPr>
                <w:rFonts w:ascii="Calibri" w:hAnsi="Calibri" w:cs="Calibri"/>
                <w:color w:val="000000"/>
              </w:rPr>
              <w:t>81,143</w:t>
            </w:r>
          </w:p>
        </w:tc>
        <w:tc>
          <w:tcPr>
            <w:tcW w:w="948" w:type="dxa"/>
            <w:tcBorders>
              <w:top w:val="nil"/>
              <w:left w:val="nil"/>
              <w:bottom w:val="nil"/>
              <w:right w:val="nil"/>
            </w:tcBorders>
            <w:shd w:val="clear" w:color="auto" w:fill="auto"/>
            <w:vAlign w:val="bottom"/>
          </w:tcPr>
          <w:p w14:paraId="131528A6" w14:textId="649B2D9B" w:rsidR="00C04064" w:rsidRPr="00061491" w:rsidRDefault="00C04064" w:rsidP="00C04064">
            <w:pPr>
              <w:contextualSpacing/>
            </w:pPr>
            <w:r>
              <w:rPr>
                <w:rFonts w:ascii="Calibri" w:hAnsi="Calibri" w:cs="Calibri"/>
                <w:color w:val="000000"/>
              </w:rPr>
              <w:t>(20.5)</w:t>
            </w:r>
          </w:p>
        </w:tc>
        <w:tc>
          <w:tcPr>
            <w:tcW w:w="960" w:type="dxa"/>
            <w:tcBorders>
              <w:top w:val="nil"/>
              <w:left w:val="nil"/>
              <w:bottom w:val="nil"/>
              <w:right w:val="nil"/>
            </w:tcBorders>
            <w:shd w:val="clear" w:color="auto" w:fill="auto"/>
            <w:noWrap/>
            <w:vAlign w:val="bottom"/>
          </w:tcPr>
          <w:p w14:paraId="2DC52A78" w14:textId="3031843A" w:rsidR="00C04064" w:rsidRPr="00061491" w:rsidRDefault="00C04064" w:rsidP="00C04064">
            <w:pPr>
              <w:contextualSpacing/>
              <w:jc w:val="center"/>
            </w:pPr>
            <w:r>
              <w:rPr>
                <w:rFonts w:ascii="Calibri" w:hAnsi="Calibri" w:cs="Calibri"/>
                <w:color w:val="000000"/>
              </w:rPr>
              <w:t>-6,679</w:t>
            </w:r>
          </w:p>
        </w:tc>
        <w:tc>
          <w:tcPr>
            <w:tcW w:w="917" w:type="dxa"/>
            <w:tcBorders>
              <w:top w:val="nil"/>
              <w:left w:val="nil"/>
              <w:bottom w:val="nil"/>
              <w:right w:val="nil"/>
            </w:tcBorders>
            <w:shd w:val="clear" w:color="auto" w:fill="auto"/>
            <w:noWrap/>
            <w:vAlign w:val="bottom"/>
          </w:tcPr>
          <w:p w14:paraId="7FFAFFFA" w14:textId="76AA74A4" w:rsidR="00C04064" w:rsidRPr="00061491" w:rsidRDefault="00C04064" w:rsidP="00C04064">
            <w:pPr>
              <w:contextualSpacing/>
            </w:pPr>
            <w:r>
              <w:rPr>
                <w:rFonts w:ascii="Calibri" w:hAnsi="Calibri" w:cs="Calibri"/>
                <w:color w:val="000000"/>
              </w:rPr>
              <w:t>(-7.6)</w:t>
            </w:r>
          </w:p>
        </w:tc>
      </w:tr>
      <w:tr w:rsidR="00C04064" w:rsidRPr="00061491" w14:paraId="094363B9" w14:textId="77777777" w:rsidTr="009970C7">
        <w:trPr>
          <w:cantSplit/>
          <w:trHeight w:val="283"/>
        </w:trPr>
        <w:tc>
          <w:tcPr>
            <w:tcW w:w="1578" w:type="dxa"/>
            <w:vMerge/>
            <w:tcBorders>
              <w:left w:val="nil"/>
              <w:right w:val="nil"/>
            </w:tcBorders>
            <w:shd w:val="clear" w:color="auto" w:fill="auto"/>
            <w:vAlign w:val="center"/>
          </w:tcPr>
          <w:p w14:paraId="05006E54"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7C95392B" w14:textId="6391F10A"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Unclassified</w:t>
            </w:r>
          </w:p>
        </w:tc>
        <w:tc>
          <w:tcPr>
            <w:tcW w:w="1138" w:type="dxa"/>
            <w:tcBorders>
              <w:top w:val="nil"/>
              <w:left w:val="nil"/>
              <w:bottom w:val="nil"/>
              <w:right w:val="nil"/>
            </w:tcBorders>
            <w:shd w:val="clear" w:color="auto" w:fill="auto"/>
            <w:vAlign w:val="bottom"/>
          </w:tcPr>
          <w:p w14:paraId="03BF30B8" w14:textId="1A8C8BDF" w:rsidR="00C04064" w:rsidRPr="00061491" w:rsidRDefault="00C04064" w:rsidP="00C04064">
            <w:pPr>
              <w:contextualSpacing/>
              <w:jc w:val="center"/>
            </w:pPr>
            <w:r>
              <w:rPr>
                <w:rFonts w:ascii="Calibri" w:hAnsi="Calibri" w:cs="Calibri"/>
                <w:color w:val="000000"/>
              </w:rPr>
              <w:t>11.28</w:t>
            </w:r>
          </w:p>
        </w:tc>
        <w:tc>
          <w:tcPr>
            <w:tcW w:w="947" w:type="dxa"/>
            <w:tcBorders>
              <w:top w:val="nil"/>
              <w:left w:val="nil"/>
              <w:bottom w:val="nil"/>
              <w:right w:val="nil"/>
            </w:tcBorders>
            <w:shd w:val="clear" w:color="auto" w:fill="auto"/>
            <w:noWrap/>
            <w:vAlign w:val="bottom"/>
          </w:tcPr>
          <w:p w14:paraId="58BCAD54" w14:textId="1CDEB23F" w:rsidR="00C04064" w:rsidRPr="00061491" w:rsidRDefault="00C04064" w:rsidP="00C04064">
            <w:pPr>
              <w:contextualSpacing/>
              <w:jc w:val="center"/>
            </w:pPr>
            <w:r>
              <w:rPr>
                <w:rFonts w:ascii="Calibri" w:hAnsi="Calibri" w:cs="Calibri"/>
                <w:color w:val="000000"/>
              </w:rPr>
              <w:t>3,156</w:t>
            </w:r>
          </w:p>
        </w:tc>
        <w:tc>
          <w:tcPr>
            <w:tcW w:w="948" w:type="dxa"/>
            <w:tcBorders>
              <w:top w:val="nil"/>
              <w:left w:val="nil"/>
              <w:bottom w:val="nil"/>
              <w:right w:val="nil"/>
            </w:tcBorders>
            <w:shd w:val="clear" w:color="auto" w:fill="auto"/>
            <w:vAlign w:val="bottom"/>
          </w:tcPr>
          <w:p w14:paraId="595248FB" w14:textId="2668D243" w:rsidR="00C04064" w:rsidRPr="00061491" w:rsidRDefault="00C04064" w:rsidP="00C04064">
            <w:pPr>
              <w:contextualSpacing/>
            </w:pPr>
            <w:r>
              <w:rPr>
                <w:rFonts w:ascii="Calibri" w:hAnsi="Calibri" w:cs="Calibri"/>
                <w:color w:val="000000"/>
              </w:rPr>
              <w:t>(0.9)</w:t>
            </w:r>
          </w:p>
        </w:tc>
        <w:tc>
          <w:tcPr>
            <w:tcW w:w="948" w:type="dxa"/>
            <w:tcBorders>
              <w:top w:val="nil"/>
              <w:left w:val="nil"/>
              <w:bottom w:val="nil"/>
              <w:right w:val="nil"/>
            </w:tcBorders>
            <w:shd w:val="clear" w:color="auto" w:fill="auto"/>
            <w:noWrap/>
            <w:vAlign w:val="bottom"/>
          </w:tcPr>
          <w:p w14:paraId="44C69A61" w14:textId="1E5710BC" w:rsidR="00C04064" w:rsidRPr="00061491" w:rsidRDefault="00C04064" w:rsidP="00C04064">
            <w:pPr>
              <w:contextualSpacing/>
              <w:jc w:val="center"/>
            </w:pPr>
            <w:r>
              <w:rPr>
                <w:rFonts w:ascii="Calibri" w:hAnsi="Calibri" w:cs="Calibri"/>
                <w:color w:val="000000"/>
              </w:rPr>
              <w:t>2,642</w:t>
            </w:r>
          </w:p>
        </w:tc>
        <w:tc>
          <w:tcPr>
            <w:tcW w:w="948" w:type="dxa"/>
            <w:tcBorders>
              <w:top w:val="nil"/>
              <w:left w:val="nil"/>
              <w:bottom w:val="nil"/>
              <w:right w:val="nil"/>
            </w:tcBorders>
            <w:shd w:val="clear" w:color="auto" w:fill="auto"/>
            <w:vAlign w:val="bottom"/>
          </w:tcPr>
          <w:p w14:paraId="121D42DF" w14:textId="0D29BF36" w:rsidR="00C04064" w:rsidRPr="00061491" w:rsidRDefault="00C04064" w:rsidP="00C04064">
            <w:pPr>
              <w:contextualSpacing/>
            </w:pPr>
            <w:r>
              <w:rPr>
                <w:rFonts w:ascii="Calibri" w:hAnsi="Calibri" w:cs="Calibri"/>
                <w:color w:val="000000"/>
              </w:rPr>
              <w:t>(0.7)</w:t>
            </w:r>
          </w:p>
        </w:tc>
        <w:tc>
          <w:tcPr>
            <w:tcW w:w="960" w:type="dxa"/>
            <w:tcBorders>
              <w:top w:val="nil"/>
              <w:left w:val="nil"/>
              <w:bottom w:val="nil"/>
              <w:right w:val="nil"/>
            </w:tcBorders>
            <w:shd w:val="clear" w:color="auto" w:fill="auto"/>
            <w:noWrap/>
            <w:vAlign w:val="bottom"/>
          </w:tcPr>
          <w:p w14:paraId="079B315E" w14:textId="159935F7" w:rsidR="00C04064" w:rsidRPr="00061491" w:rsidRDefault="00C04064" w:rsidP="00C04064">
            <w:pPr>
              <w:contextualSpacing/>
              <w:jc w:val="center"/>
            </w:pPr>
            <w:r>
              <w:rPr>
                <w:rFonts w:ascii="Calibri" w:hAnsi="Calibri" w:cs="Calibri"/>
                <w:color w:val="000000"/>
              </w:rPr>
              <w:t>-514</w:t>
            </w:r>
          </w:p>
        </w:tc>
        <w:tc>
          <w:tcPr>
            <w:tcW w:w="917" w:type="dxa"/>
            <w:tcBorders>
              <w:top w:val="nil"/>
              <w:left w:val="nil"/>
              <w:bottom w:val="nil"/>
              <w:right w:val="nil"/>
            </w:tcBorders>
            <w:shd w:val="clear" w:color="auto" w:fill="auto"/>
            <w:noWrap/>
            <w:vAlign w:val="bottom"/>
          </w:tcPr>
          <w:p w14:paraId="67C19A25" w14:textId="31B7F2D0" w:rsidR="00C04064" w:rsidRPr="00061491" w:rsidRDefault="00C04064" w:rsidP="00C04064">
            <w:pPr>
              <w:contextualSpacing/>
            </w:pPr>
            <w:r>
              <w:rPr>
                <w:rFonts w:ascii="Calibri" w:hAnsi="Calibri" w:cs="Calibri"/>
                <w:color w:val="000000"/>
              </w:rPr>
              <w:t>(-16.3)</w:t>
            </w:r>
          </w:p>
        </w:tc>
      </w:tr>
      <w:tr w:rsidR="00C04064" w:rsidRPr="00061491" w14:paraId="1636D350" w14:textId="77777777" w:rsidTr="009970C7">
        <w:trPr>
          <w:cantSplit/>
          <w:trHeight w:val="283"/>
        </w:trPr>
        <w:tc>
          <w:tcPr>
            <w:tcW w:w="1578" w:type="dxa"/>
            <w:vMerge/>
            <w:tcBorders>
              <w:left w:val="nil"/>
              <w:bottom w:val="single" w:sz="12" w:space="0" w:color="auto"/>
              <w:right w:val="nil"/>
            </w:tcBorders>
            <w:shd w:val="clear" w:color="auto" w:fill="auto"/>
            <w:vAlign w:val="center"/>
          </w:tcPr>
          <w:p w14:paraId="7955615B" w14:textId="77777777" w:rsidR="00C04064" w:rsidRPr="00061491" w:rsidRDefault="00C04064" w:rsidP="00C04064">
            <w:pPr>
              <w:spacing w:after="0" w:line="240" w:lineRule="auto"/>
              <w:jc w:val="center"/>
              <w:rPr>
                <w:rFonts w:eastAsia="Times New Roman" w:cstheme="minorHAnsi"/>
                <w:color w:val="000000"/>
                <w:lang w:eastAsia="en-GB"/>
              </w:rPr>
            </w:pPr>
          </w:p>
        </w:tc>
        <w:tc>
          <w:tcPr>
            <w:tcW w:w="2654" w:type="dxa"/>
            <w:tcBorders>
              <w:top w:val="nil"/>
              <w:left w:val="nil"/>
              <w:bottom w:val="nil"/>
              <w:right w:val="nil"/>
            </w:tcBorders>
            <w:shd w:val="clear" w:color="auto" w:fill="auto"/>
            <w:noWrap/>
            <w:vAlign w:val="bottom"/>
          </w:tcPr>
          <w:p w14:paraId="5B84E641" w14:textId="78EAE43C" w:rsidR="00C04064" w:rsidRPr="00061491" w:rsidRDefault="00C04064" w:rsidP="00C04064">
            <w:pPr>
              <w:spacing w:after="0" w:line="240" w:lineRule="auto"/>
              <w:jc w:val="center"/>
              <w:rPr>
                <w:rFonts w:eastAsia="Times New Roman" w:cstheme="minorHAnsi"/>
                <w:color w:val="000000"/>
                <w:lang w:eastAsia="en-GB"/>
              </w:rPr>
            </w:pPr>
            <w:r>
              <w:rPr>
                <w:rFonts w:ascii="Calibri" w:hAnsi="Calibri" w:cs="Calibri"/>
                <w:color w:val="000000"/>
              </w:rPr>
              <w:t>Very High</w:t>
            </w:r>
          </w:p>
        </w:tc>
        <w:tc>
          <w:tcPr>
            <w:tcW w:w="1138" w:type="dxa"/>
            <w:tcBorders>
              <w:top w:val="nil"/>
              <w:left w:val="nil"/>
              <w:bottom w:val="nil"/>
              <w:right w:val="nil"/>
            </w:tcBorders>
            <w:shd w:val="clear" w:color="auto" w:fill="auto"/>
            <w:vAlign w:val="bottom"/>
          </w:tcPr>
          <w:p w14:paraId="148231BE" w14:textId="6642C75B" w:rsidR="00C04064" w:rsidRPr="00061491" w:rsidRDefault="00C04064" w:rsidP="00C04064">
            <w:pPr>
              <w:contextualSpacing/>
              <w:jc w:val="center"/>
            </w:pPr>
            <w:r>
              <w:rPr>
                <w:rFonts w:ascii="Calibri" w:hAnsi="Calibri" w:cs="Calibri"/>
                <w:color w:val="000000"/>
              </w:rPr>
              <w:t>1.41</w:t>
            </w:r>
          </w:p>
        </w:tc>
        <w:tc>
          <w:tcPr>
            <w:tcW w:w="947" w:type="dxa"/>
            <w:tcBorders>
              <w:top w:val="nil"/>
              <w:left w:val="nil"/>
              <w:bottom w:val="nil"/>
              <w:right w:val="nil"/>
            </w:tcBorders>
            <w:shd w:val="clear" w:color="auto" w:fill="auto"/>
            <w:noWrap/>
            <w:vAlign w:val="bottom"/>
          </w:tcPr>
          <w:p w14:paraId="61BB0F9A" w14:textId="2AE6EE1D" w:rsidR="00C04064" w:rsidRPr="00061491" w:rsidRDefault="00C04064" w:rsidP="00C04064">
            <w:pPr>
              <w:contextualSpacing/>
              <w:jc w:val="center"/>
            </w:pPr>
            <w:r>
              <w:rPr>
                <w:rFonts w:ascii="Calibri" w:hAnsi="Calibri" w:cs="Calibri"/>
                <w:color w:val="000000"/>
              </w:rPr>
              <w:t>40,742</w:t>
            </w:r>
          </w:p>
        </w:tc>
        <w:tc>
          <w:tcPr>
            <w:tcW w:w="948" w:type="dxa"/>
            <w:tcBorders>
              <w:top w:val="nil"/>
              <w:left w:val="nil"/>
              <w:bottom w:val="nil"/>
              <w:right w:val="nil"/>
            </w:tcBorders>
            <w:shd w:val="clear" w:color="auto" w:fill="auto"/>
            <w:vAlign w:val="bottom"/>
          </w:tcPr>
          <w:p w14:paraId="60526F05" w14:textId="78499244" w:rsidR="00C04064" w:rsidRPr="00061491" w:rsidRDefault="00C04064" w:rsidP="00C04064">
            <w:pPr>
              <w:contextualSpacing/>
            </w:pPr>
            <w:r>
              <w:rPr>
                <w:rFonts w:ascii="Calibri" w:hAnsi="Calibri" w:cs="Calibri"/>
                <w:color w:val="000000"/>
              </w:rPr>
              <w:t>(11.3)</w:t>
            </w:r>
          </w:p>
        </w:tc>
        <w:tc>
          <w:tcPr>
            <w:tcW w:w="948" w:type="dxa"/>
            <w:tcBorders>
              <w:top w:val="nil"/>
              <w:left w:val="nil"/>
              <w:bottom w:val="nil"/>
              <w:right w:val="nil"/>
            </w:tcBorders>
            <w:shd w:val="clear" w:color="auto" w:fill="auto"/>
            <w:noWrap/>
            <w:vAlign w:val="bottom"/>
          </w:tcPr>
          <w:p w14:paraId="5579F81E" w14:textId="397D42B3" w:rsidR="00C04064" w:rsidRPr="00061491" w:rsidRDefault="00C04064" w:rsidP="00C04064">
            <w:pPr>
              <w:contextualSpacing/>
              <w:jc w:val="center"/>
            </w:pPr>
            <w:r>
              <w:rPr>
                <w:rFonts w:ascii="Calibri" w:hAnsi="Calibri" w:cs="Calibri"/>
                <w:color w:val="000000"/>
              </w:rPr>
              <w:t>35,632</w:t>
            </w:r>
          </w:p>
        </w:tc>
        <w:tc>
          <w:tcPr>
            <w:tcW w:w="948" w:type="dxa"/>
            <w:tcBorders>
              <w:top w:val="nil"/>
              <w:left w:val="nil"/>
              <w:bottom w:val="nil"/>
              <w:right w:val="nil"/>
            </w:tcBorders>
            <w:shd w:val="clear" w:color="auto" w:fill="auto"/>
            <w:vAlign w:val="bottom"/>
          </w:tcPr>
          <w:p w14:paraId="433086EB" w14:textId="15749A95" w:rsidR="00C04064" w:rsidRPr="00061491" w:rsidRDefault="00C04064" w:rsidP="00C04064">
            <w:pPr>
              <w:contextualSpacing/>
            </w:pPr>
            <w:r>
              <w:rPr>
                <w:rFonts w:ascii="Calibri" w:hAnsi="Calibri" w:cs="Calibri"/>
                <w:color w:val="000000"/>
              </w:rPr>
              <w:t>(9.0)</w:t>
            </w:r>
          </w:p>
        </w:tc>
        <w:tc>
          <w:tcPr>
            <w:tcW w:w="960" w:type="dxa"/>
            <w:tcBorders>
              <w:top w:val="nil"/>
              <w:left w:val="nil"/>
              <w:bottom w:val="nil"/>
              <w:right w:val="nil"/>
            </w:tcBorders>
            <w:shd w:val="clear" w:color="auto" w:fill="auto"/>
            <w:noWrap/>
            <w:vAlign w:val="bottom"/>
          </w:tcPr>
          <w:p w14:paraId="37B4AE0D" w14:textId="355AF988" w:rsidR="00C04064" w:rsidRPr="00061491" w:rsidRDefault="00C04064" w:rsidP="00C04064">
            <w:pPr>
              <w:contextualSpacing/>
              <w:jc w:val="center"/>
            </w:pPr>
            <w:r>
              <w:rPr>
                <w:rFonts w:ascii="Calibri" w:hAnsi="Calibri" w:cs="Calibri"/>
                <w:color w:val="000000"/>
              </w:rPr>
              <w:t>-5,110</w:t>
            </w:r>
          </w:p>
        </w:tc>
        <w:tc>
          <w:tcPr>
            <w:tcW w:w="917" w:type="dxa"/>
            <w:tcBorders>
              <w:top w:val="nil"/>
              <w:left w:val="nil"/>
              <w:bottom w:val="nil"/>
              <w:right w:val="nil"/>
            </w:tcBorders>
            <w:shd w:val="clear" w:color="auto" w:fill="auto"/>
            <w:noWrap/>
            <w:vAlign w:val="bottom"/>
          </w:tcPr>
          <w:p w14:paraId="298609E8" w14:textId="7E23A11B" w:rsidR="00C04064" w:rsidRPr="00061491" w:rsidRDefault="00C04064" w:rsidP="00C04064">
            <w:pPr>
              <w:contextualSpacing/>
            </w:pPr>
            <w:r>
              <w:rPr>
                <w:rFonts w:ascii="Calibri" w:hAnsi="Calibri" w:cs="Calibri"/>
                <w:color w:val="000000"/>
              </w:rPr>
              <w:t>(-12.5)</w:t>
            </w:r>
          </w:p>
        </w:tc>
      </w:tr>
      <w:tr w:rsidR="00C04064" w:rsidRPr="00061491" w14:paraId="77B27C48" w14:textId="77777777" w:rsidTr="009970C7">
        <w:trPr>
          <w:cantSplit/>
          <w:trHeight w:val="283"/>
        </w:trPr>
        <w:tc>
          <w:tcPr>
            <w:tcW w:w="11038" w:type="dxa"/>
            <w:gridSpan w:val="9"/>
            <w:tcBorders>
              <w:top w:val="single" w:sz="12" w:space="0" w:color="auto"/>
              <w:left w:val="nil"/>
              <w:right w:val="nil"/>
            </w:tcBorders>
            <w:shd w:val="clear" w:color="auto" w:fill="auto"/>
            <w:vAlign w:val="center"/>
          </w:tcPr>
          <w:p w14:paraId="50556938" w14:textId="04A2D84B" w:rsidR="00C04064" w:rsidRPr="00FD2B35" w:rsidRDefault="00C04064" w:rsidP="004732CE">
            <w:pPr>
              <w:contextualSpacing/>
              <w:jc w:val="center"/>
              <w:rPr>
                <w:rFonts w:eastAsia="Times New Roman" w:cstheme="minorHAnsi"/>
                <w:color w:val="000000"/>
                <w:lang w:eastAsia="en-GB"/>
              </w:rPr>
            </w:pPr>
            <w:r>
              <w:rPr>
                <w:rFonts w:eastAsia="Times New Roman" w:cstheme="minorHAnsi"/>
                <w:color w:val="000000"/>
                <w:lang w:eastAsia="en-GB"/>
              </w:rPr>
              <w:t>† Scaling factor = (total 2015 regional or HDI population</w:t>
            </w:r>
            <w:r w:rsidR="009E25EB">
              <w:rPr>
                <w:rFonts w:eastAsia="Times New Roman" w:cstheme="minorHAnsi"/>
                <w:color w:val="000000"/>
                <w:lang w:eastAsia="en-GB"/>
              </w:rPr>
              <w:fldChar w:fldCharType="begin"/>
            </w:r>
            <w:r w:rsidR="00124231">
              <w:rPr>
                <w:rFonts w:eastAsia="Times New Roman" w:cstheme="minorHAnsi"/>
                <w:color w:val="000000"/>
                <w:lang w:eastAsia="en-GB"/>
              </w:rPr>
              <w:instrText xml:space="preserve"> ADDIN ZOTERO_ITEM CSL_CITATION {"citationID":"ItP6FbL1","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009E25EB">
              <w:rPr>
                <w:rFonts w:eastAsia="Times New Roman" w:cstheme="minorHAnsi"/>
                <w:color w:val="000000"/>
                <w:lang w:eastAsia="en-GB"/>
              </w:rPr>
              <w:fldChar w:fldCharType="separate"/>
            </w:r>
            <w:r w:rsidR="0050368D" w:rsidRPr="0050368D">
              <w:rPr>
                <w:rFonts w:ascii="Calibri" w:hAnsi="Calibri" w:cs="Calibri"/>
              </w:rPr>
              <w:t>[19]</w:t>
            </w:r>
            <w:r w:rsidR="009E25EB">
              <w:rPr>
                <w:rFonts w:eastAsia="Times New Roman" w:cstheme="minorHAnsi"/>
                <w:color w:val="000000"/>
                <w:lang w:eastAsia="en-GB"/>
              </w:rPr>
              <w:fldChar w:fldCharType="end"/>
            </w:r>
            <w:r>
              <w:rPr>
                <w:rFonts w:eastAsia="Times New Roman" w:cstheme="minorHAnsi"/>
                <w:color w:val="000000"/>
                <w:lang w:eastAsia="en-GB"/>
              </w:rPr>
              <w:t>)/</w:t>
            </w:r>
            <w:r w:rsidR="009E25EB">
              <w:rPr>
                <w:rFonts w:eastAsia="Times New Roman" w:cstheme="minorHAnsi"/>
                <w:color w:val="000000"/>
                <w:lang w:eastAsia="en-GB"/>
              </w:rPr>
              <w:t xml:space="preserve">(sum of average annual populations covered by registries in IICC-3 </w:t>
            </w:r>
            <w:r w:rsidR="009E25EB">
              <w:rPr>
                <w:rFonts w:eastAsia="Times New Roman" w:cstheme="minorHAnsi"/>
                <w:color w:val="000000"/>
                <w:lang w:eastAsia="en-GB"/>
              </w:rPr>
              <w:fldChar w:fldCharType="begin"/>
            </w:r>
            <w:r w:rsidR="00124231">
              <w:rPr>
                <w:rFonts w:eastAsia="Times New Roman" w:cstheme="minorHAnsi"/>
                <w:color w:val="000000"/>
                <w:lang w:eastAsia="en-GB"/>
              </w:rPr>
              <w:instrText xml:space="preserve"> ADDIN ZOTERO_ITEM CSL_CITATION {"citationID":"NQ8SlBPU","properties":{"formattedCitation":"[32]","plainCitation":"[32]","noteIndex":0},"citationItems":[{"id":10829,"uris":["http://zotero.org/groups/23637/items/GWPJWBM6"],"uri":["http://zotero.org/groups/23637/items/GWPJWBM6"],"itemData":{"id":10829,"type":"book","event-place":"Lyon, France","publisher":"International Agency for Research on Cancer","publisher-place":"Lyon, France","title":"International Incidence of Childhood Cancer Volume III (electronic version)","title-short":"IICC-3","URL":"http://iicc.iarc.fr/results/index.php","author":[{"literal":"Steliarova-Foucher, E"},{"literal":"Colombet, M"},{"literal":"Ries, LAG"},{"literal":"Hesseling, P"},{"literal":"Moreno, F"},{"literal":"Shin, HY"},{"literal":"Stiller, CA"},{"literal":"editors"}],"accessed":{"date-parts":[["2017",9,11]]},"issued":{"date-parts":[["2017"]]}}}],"schema":"https://github.com/citation-style-language/schema/raw/master/csl-citation.json"} </w:instrText>
            </w:r>
            <w:r w:rsidR="009E25EB">
              <w:rPr>
                <w:rFonts w:eastAsia="Times New Roman" w:cstheme="minorHAnsi"/>
                <w:color w:val="000000"/>
                <w:lang w:eastAsia="en-GB"/>
              </w:rPr>
              <w:fldChar w:fldCharType="separate"/>
            </w:r>
            <w:r w:rsidR="004D24B7" w:rsidRPr="004D24B7">
              <w:rPr>
                <w:rFonts w:ascii="Calibri" w:hAnsi="Calibri" w:cs="Calibri"/>
              </w:rPr>
              <w:t>[32]</w:t>
            </w:r>
            <w:r w:rsidR="009E25EB">
              <w:rPr>
                <w:rFonts w:eastAsia="Times New Roman" w:cstheme="minorHAnsi"/>
                <w:color w:val="000000"/>
                <w:lang w:eastAsia="en-GB"/>
              </w:rPr>
              <w:fldChar w:fldCharType="end"/>
            </w:r>
            <w:r w:rsidR="009E25EB">
              <w:rPr>
                <w:rFonts w:eastAsia="Times New Roman" w:cstheme="minorHAnsi"/>
                <w:color w:val="000000"/>
                <w:lang w:eastAsia="en-GB"/>
              </w:rPr>
              <w:t>)</w:t>
            </w:r>
          </w:p>
        </w:tc>
      </w:tr>
    </w:tbl>
    <w:p w14:paraId="4E3C1DF0" w14:textId="566A93D5" w:rsidR="00387B65" w:rsidRDefault="00387B65">
      <w:pPr>
        <w:rPr>
          <w:b/>
          <w:bCs/>
        </w:rPr>
      </w:pPr>
    </w:p>
    <w:p w14:paraId="66E01AE0" w14:textId="77777777" w:rsidR="00384FA4" w:rsidRDefault="00384FA4">
      <w:pPr>
        <w:rPr>
          <w:b/>
          <w:bCs/>
        </w:rPr>
      </w:pPr>
    </w:p>
    <w:p w14:paraId="51E1F39A" w14:textId="4EC22F8D" w:rsidR="00384FA4" w:rsidRDefault="00384FA4">
      <w:pPr>
        <w:rPr>
          <w:b/>
          <w:bCs/>
        </w:rPr>
      </w:pPr>
      <w:r>
        <w:rPr>
          <w:b/>
          <w:bCs/>
        </w:rPr>
        <w:br w:type="page"/>
      </w:r>
    </w:p>
    <w:p w14:paraId="64A44B7C" w14:textId="0E6414CC" w:rsidR="00384FA4" w:rsidRDefault="00514DC4">
      <w:pPr>
        <w:rPr>
          <w:b/>
          <w:bCs/>
        </w:rPr>
      </w:pPr>
      <w:r>
        <w:rPr>
          <w:b/>
          <w:bCs/>
          <w:noProof/>
        </w:rPr>
        <w:lastRenderedPageBreak/>
        <w:drawing>
          <wp:inline distT="0" distB="0" distL="0" distR="0" wp14:anchorId="307E9B92" wp14:editId="6587E4B7">
            <wp:extent cx="5731510" cy="80238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8 - GCC v XXX dist scatt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8023860"/>
                    </a:xfrm>
                    <a:prstGeom prst="rect">
                      <a:avLst/>
                    </a:prstGeom>
                  </pic:spPr>
                </pic:pic>
              </a:graphicData>
            </a:graphic>
          </wp:inline>
        </w:drawing>
      </w:r>
    </w:p>
    <w:p w14:paraId="323F6D7F" w14:textId="544970F1" w:rsidR="003214D8" w:rsidRDefault="00D542B7">
      <w:r w:rsidRPr="00606F03">
        <w:rPr>
          <w:b/>
          <w:bCs/>
        </w:rPr>
        <w:t xml:space="preserve">Figure </w:t>
      </w:r>
      <w:r w:rsidR="00806C62">
        <w:rPr>
          <w:b/>
          <w:bCs/>
        </w:rPr>
        <w:t>8</w:t>
      </w:r>
      <w:r w:rsidRPr="00606F03">
        <w:rPr>
          <w:b/>
          <w:bCs/>
        </w:rPr>
        <w:t xml:space="preserve"> </w:t>
      </w:r>
      <w:r w:rsidRPr="00606F03">
        <w:rPr>
          <w:bCs/>
        </w:rPr>
        <w:t xml:space="preserve">– </w:t>
      </w:r>
      <w:r w:rsidR="00266857">
        <w:rPr>
          <w:bCs/>
        </w:rPr>
        <w:t xml:space="preserve">Country-level ratios of GCC estimates to BM estimates of childhood cancers in 2015.  A) Total cancers, countries coloured by ratio. B) Median and range of ratios for each ICCC-3 </w:t>
      </w:r>
      <w:r w:rsidR="002522C8">
        <w:rPr>
          <w:bCs/>
        </w:rPr>
        <w:t xml:space="preserve">main </w:t>
      </w:r>
      <w:r w:rsidR="00266857">
        <w:rPr>
          <w:bCs/>
        </w:rPr>
        <w:t>diagnos</w:t>
      </w:r>
      <w:r w:rsidR="002522C8">
        <w:rPr>
          <w:bCs/>
        </w:rPr>
        <w:t>tic group</w:t>
      </w:r>
      <w:r w:rsidR="00266857">
        <w:rPr>
          <w:bCs/>
        </w:rPr>
        <w:t>, grouped by HDI.  All ratios have been log10 transformed.</w:t>
      </w:r>
      <w:r w:rsidR="00693F59">
        <w:rPr>
          <w:bCs/>
        </w:rPr>
        <w:t xml:space="preserve"> </w:t>
      </w:r>
      <w:r w:rsidR="003214D8">
        <w:br w:type="page"/>
      </w:r>
    </w:p>
    <w:p w14:paraId="659CFD0A" w14:textId="084FDA02" w:rsidR="00581AE2" w:rsidRDefault="004160DF">
      <w:r>
        <w:rPr>
          <w:noProof/>
          <w:lang w:val="en-US"/>
        </w:rPr>
        <w:lastRenderedPageBreak/>
        <w:drawing>
          <wp:inline distT="0" distB="0" distL="0" distR="0" wp14:anchorId="7A6B338C" wp14:editId="6ADD3BA9">
            <wp:extent cx="5731510" cy="429895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9 - Model v Ward - Case Dis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1946151" w14:textId="65A78753" w:rsidR="006B3793" w:rsidRDefault="00581AE2">
      <w:pPr>
        <w:rPr>
          <w:bCs/>
        </w:rPr>
      </w:pPr>
      <w:r w:rsidRPr="006675C5">
        <w:rPr>
          <w:b/>
          <w:bCs/>
        </w:rPr>
        <w:t xml:space="preserve">Figure </w:t>
      </w:r>
      <w:r w:rsidR="00806C62">
        <w:rPr>
          <w:b/>
          <w:bCs/>
        </w:rPr>
        <w:t>9</w:t>
      </w:r>
      <w:r>
        <w:rPr>
          <w:b/>
          <w:bCs/>
        </w:rPr>
        <w:t xml:space="preserve"> </w:t>
      </w:r>
      <w:r w:rsidRPr="006675C5">
        <w:rPr>
          <w:bCs/>
        </w:rPr>
        <w:t xml:space="preserve">– </w:t>
      </w:r>
      <w:r w:rsidR="006B3793">
        <w:rPr>
          <w:bCs/>
        </w:rPr>
        <w:t xml:space="preserve">Estimated numbers of </w:t>
      </w:r>
      <w:r w:rsidR="006B3793" w:rsidRPr="006675C5">
        <w:rPr>
          <w:bCs/>
        </w:rPr>
        <w:t xml:space="preserve">cancers </w:t>
      </w:r>
      <w:r w:rsidR="006B3793">
        <w:rPr>
          <w:bCs/>
        </w:rPr>
        <w:t>in children aged &lt;</w:t>
      </w:r>
      <w:r w:rsidR="006B3793" w:rsidRPr="006675C5">
        <w:rPr>
          <w:bCs/>
        </w:rPr>
        <w:t>15 years</w:t>
      </w:r>
      <w:r w:rsidR="002522C8">
        <w:rPr>
          <w:bCs/>
        </w:rPr>
        <w:t xml:space="preserve"> in 2015</w:t>
      </w:r>
      <w:r w:rsidR="006B3793">
        <w:rPr>
          <w:bCs/>
        </w:rPr>
        <w:t xml:space="preserve"> by (A) UN Region (B) human development index (HDI) from the GCC model and the BM.  Regional </w:t>
      </w:r>
      <w:r w:rsidR="006B3793" w:rsidRPr="006675C5">
        <w:rPr>
          <w:bCs/>
        </w:rPr>
        <w:t>ranking</w:t>
      </w:r>
      <w:r w:rsidR="006B3793">
        <w:rPr>
          <w:bCs/>
        </w:rPr>
        <w:t>s are indicated on the right</w:t>
      </w:r>
      <w:r w:rsidR="006B3793" w:rsidRPr="006675C5">
        <w:rPr>
          <w:bCs/>
        </w:rPr>
        <w:t>.</w:t>
      </w:r>
    </w:p>
    <w:p w14:paraId="46587D26" w14:textId="7D7AD618" w:rsidR="00942493" w:rsidRPr="00A57C77" w:rsidRDefault="00942493">
      <w:pPr>
        <w:rPr>
          <w:bCs/>
        </w:rPr>
      </w:pPr>
      <w:r>
        <w:br w:type="page"/>
      </w:r>
    </w:p>
    <w:p w14:paraId="72552060" w14:textId="4FB21DE6" w:rsidR="003214D8" w:rsidRDefault="00040064">
      <w:r>
        <w:rPr>
          <w:noProof/>
        </w:rPr>
        <w:lastRenderedPageBreak/>
        <w:drawing>
          <wp:inline distT="0" distB="0" distL="0" distR="0" wp14:anchorId="7F31E854" wp14:editId="4EE2B8CA">
            <wp:extent cx="5731510" cy="45853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10 - new colour ramp.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508A38F8" w14:textId="79409B66" w:rsidR="005C1F30" w:rsidRDefault="00D542B7" w:rsidP="00D542B7">
      <w:pPr>
        <w:rPr>
          <w:bCs/>
        </w:rPr>
      </w:pPr>
      <w:r w:rsidRPr="00606F03">
        <w:rPr>
          <w:b/>
          <w:bCs/>
        </w:rPr>
        <w:t xml:space="preserve">Figure </w:t>
      </w:r>
      <w:r>
        <w:rPr>
          <w:b/>
          <w:bCs/>
        </w:rPr>
        <w:t>1</w:t>
      </w:r>
      <w:r w:rsidR="00806C62">
        <w:rPr>
          <w:b/>
          <w:bCs/>
        </w:rPr>
        <w:t>0</w:t>
      </w:r>
      <w:r w:rsidRPr="00606F03">
        <w:rPr>
          <w:b/>
          <w:bCs/>
        </w:rPr>
        <w:t xml:space="preserve"> </w:t>
      </w:r>
      <w:r w:rsidRPr="00606F03">
        <w:rPr>
          <w:bCs/>
        </w:rPr>
        <w:t xml:space="preserve">– </w:t>
      </w:r>
      <w:r w:rsidR="00626F5F">
        <w:rPr>
          <w:bCs/>
        </w:rPr>
        <w:t xml:space="preserve">Estimated incidence in children aged &lt;15 years in 2015, based on the GCC model; </w:t>
      </w:r>
      <w:r w:rsidR="002522C8">
        <w:rPr>
          <w:bCs/>
        </w:rPr>
        <w:t xml:space="preserve">distribution of estimated cancers by ICCC-3 main diagnostic group showing total cancers and crude rates </w:t>
      </w:r>
      <w:r w:rsidR="002522C8" w:rsidRPr="008F081C">
        <w:rPr>
          <w:bCs/>
        </w:rPr>
        <w:t>(per million)</w:t>
      </w:r>
      <w:r w:rsidR="002522C8">
        <w:rPr>
          <w:bCs/>
        </w:rPr>
        <w:t xml:space="preserve"> in UN regions</w:t>
      </w:r>
      <w:r w:rsidR="00626F5F">
        <w:rPr>
          <w:bCs/>
        </w:rPr>
        <w:t>.</w:t>
      </w:r>
      <w:r w:rsidR="008B084A">
        <w:rPr>
          <w:bCs/>
        </w:rPr>
        <w:t xml:space="preserve">  An age-standardised rate could not be determined from the available data.</w:t>
      </w:r>
    </w:p>
    <w:p w14:paraId="374CFEED" w14:textId="21F0DC1E" w:rsidR="008358F7" w:rsidRDefault="008358F7" w:rsidP="00D542B7">
      <w:pPr>
        <w:rPr>
          <w:bCs/>
        </w:rPr>
      </w:pPr>
    </w:p>
    <w:p w14:paraId="7B9DEF23" w14:textId="28CF9856" w:rsidR="00D27BEE" w:rsidRDefault="00D27BEE">
      <w:pPr>
        <w:rPr>
          <w:rFonts w:asciiTheme="majorHAnsi" w:eastAsiaTheme="majorEastAsia" w:hAnsiTheme="majorHAnsi" w:cstheme="majorBidi"/>
          <w:b/>
          <w:sz w:val="32"/>
          <w:szCs w:val="32"/>
        </w:rPr>
      </w:pPr>
    </w:p>
    <w:p w14:paraId="72BD1269" w14:textId="77777777" w:rsidR="007D58C2" w:rsidRDefault="007D58C2">
      <w:pPr>
        <w:rPr>
          <w:rFonts w:asciiTheme="majorHAnsi" w:eastAsiaTheme="majorEastAsia" w:hAnsiTheme="majorHAnsi" w:cstheme="majorBidi"/>
          <w:b/>
          <w:sz w:val="32"/>
          <w:szCs w:val="32"/>
        </w:rPr>
      </w:pPr>
      <w:r>
        <w:br w:type="page"/>
      </w:r>
    </w:p>
    <w:p w14:paraId="3DDD0093" w14:textId="1E991B67" w:rsidR="00394E28" w:rsidRDefault="00F7318C" w:rsidP="00C072C2">
      <w:pPr>
        <w:pStyle w:val="Heading1"/>
        <w:numPr>
          <w:ilvl w:val="0"/>
          <w:numId w:val="23"/>
        </w:numPr>
      </w:pPr>
      <w:r>
        <w:lastRenderedPageBreak/>
        <w:t>D</w:t>
      </w:r>
      <w:r w:rsidR="004C5EB2">
        <w:t xml:space="preserve">iscussion </w:t>
      </w:r>
    </w:p>
    <w:p w14:paraId="687F84FB" w14:textId="6B9B6019" w:rsidR="00624AE3" w:rsidRDefault="00B84F17">
      <w:r>
        <w:t>We developed a Baseline Model</w:t>
      </w:r>
      <w:r w:rsidR="00B65C63">
        <w:t xml:space="preserve"> </w:t>
      </w:r>
      <w:r w:rsidR="004C0C44">
        <w:t xml:space="preserve">(BM) </w:t>
      </w:r>
      <w:r w:rsidR="00B65C63">
        <w:t>of child</w:t>
      </w:r>
      <w:r w:rsidR="00865AC5">
        <w:t>hood</w:t>
      </w:r>
      <w:r w:rsidR="00B65C63">
        <w:t xml:space="preserve"> cancer </w:t>
      </w:r>
      <w:r w:rsidR="004C0C44">
        <w:t xml:space="preserve">using population-based </w:t>
      </w:r>
      <w:r w:rsidR="00B65C63">
        <w:t xml:space="preserve">rates </w:t>
      </w:r>
      <w:r w:rsidR="004C0C44">
        <w:t>from the</w:t>
      </w:r>
      <w:r w:rsidR="00B65C63">
        <w:t xml:space="preserve"> US Surveillance, Epidemiology and End Results (SEER) </w:t>
      </w:r>
      <w:r w:rsidR="004C0C44">
        <w:t>programme, which are broadly similar to those of other countries with good quality registries</w:t>
      </w:r>
      <w:r w:rsidR="00D47759">
        <w:t xml:space="preserve"> and high standards of care</w:t>
      </w:r>
      <w:r w:rsidR="00DC2159">
        <w:fldChar w:fldCharType="begin"/>
      </w:r>
      <w:r w:rsidR="00124231">
        <w:instrText xml:space="preserve"> ADDIN ZOTERO_ITEM CSL_CITATION {"citationID":"Xn43gAdL","properties":{"formattedCitation":"[18,50]","plainCitation":"[18,50]","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id":11603,"uris":["http://zotero.org/groups/23637/items/V7UR2NYU"],"uri":["http://zotero.org/groups/23637/items/V7UR2NYU"],"itemData":{"id":11603,"type":"book","event-place":"Lyon, France","publisher":"International Agency for Research on Cancer","publisher-place":"Lyon, France","title":"Cancer Incidence in Five Continents, Vol XI (electronic version)","URL":"http://ci5.iarc.fr","editor":[{"family":"Bray","given":"F"},{"family":"Colombet","given":"M"},{"family":"Mery","given":"L"},{"family":"Pineros","given":"M"},{"family":"Znaor","given":"A"},{"family":"Zanetti","given":"R"},{"family":"Ferlay","given":"J"}],"accessed":{"date-parts":[["2019",1,11]]},"issued":{"date-parts":[["2017"]]}}}],"schema":"https://github.com/citation-style-language/schema/raw/master/csl-citation.json"} </w:instrText>
      </w:r>
      <w:r w:rsidR="00DC2159">
        <w:fldChar w:fldCharType="separate"/>
      </w:r>
      <w:r w:rsidR="00BA4E5A" w:rsidRPr="00BA4E5A">
        <w:rPr>
          <w:rFonts w:ascii="Calibri" w:hAnsi="Calibri" w:cs="Calibri"/>
        </w:rPr>
        <w:t>[18,50]</w:t>
      </w:r>
      <w:r w:rsidR="00DC2159">
        <w:fldChar w:fldCharType="end"/>
      </w:r>
      <w:r w:rsidR="00B65C63">
        <w:t xml:space="preserve">.  </w:t>
      </w:r>
      <w:r w:rsidR="005B301B">
        <w:t>Aetiological l</w:t>
      </w:r>
      <w:r w:rsidR="004C0C44">
        <w:t xml:space="preserve">inks between some cancers and infectious agents have been established, and two such associations were incorporated into </w:t>
      </w:r>
      <w:r w:rsidR="00DF2A05">
        <w:t xml:space="preserve">the </w:t>
      </w:r>
      <w:r w:rsidR="004C0C44">
        <w:t xml:space="preserve">current version of the BM: </w:t>
      </w:r>
      <w:r w:rsidR="00B65C63">
        <w:t>augment</w:t>
      </w:r>
      <w:r w:rsidR="004C0C44">
        <w:t>ing the SEER</w:t>
      </w:r>
      <w:r w:rsidR="00B65C63">
        <w:t xml:space="preserve"> rates </w:t>
      </w:r>
      <w:r w:rsidR="004C0C44">
        <w:t>for</w:t>
      </w:r>
      <w:r w:rsidR="00B65C63">
        <w:t xml:space="preserve"> Burkitt Lymphoma and Kaposi Sarcoma by relating locally observed rates of these cancers </w:t>
      </w:r>
      <w:r w:rsidR="008D0A00">
        <w:t>to the occurrence of an established risk factor (</w:t>
      </w:r>
      <w:r w:rsidR="008D0A00">
        <w:rPr>
          <w:i/>
        </w:rPr>
        <w:t xml:space="preserve">P. falciparum </w:t>
      </w:r>
      <w:r w:rsidR="008D0A00">
        <w:t>transmissio</w:t>
      </w:r>
      <w:r w:rsidR="005F1EAA">
        <w:t>n</w:t>
      </w:r>
      <w:r w:rsidR="008D0A00">
        <w:t xml:space="preserve">).  </w:t>
      </w:r>
      <w:r>
        <w:t xml:space="preserve">Using this </w:t>
      </w:r>
      <w:r w:rsidR="005F1EAA">
        <w:t>model,</w:t>
      </w:r>
      <w:r>
        <w:t xml:space="preserve"> we estimated that 360,</w:t>
      </w:r>
      <w:r w:rsidR="005F1EAA">
        <w:t>114</w:t>
      </w:r>
      <w:r>
        <w:t xml:space="preserve"> cases of cancer </w:t>
      </w:r>
      <w:r w:rsidR="005F1EAA">
        <w:t>would occur among children &lt;</w:t>
      </w:r>
      <w:r>
        <w:t>15 years in 2015 globally.</w:t>
      </w:r>
      <w:r w:rsidR="005F1EAA">
        <w:t xml:space="preserve"> </w:t>
      </w:r>
      <w:r w:rsidR="00FF3FDD">
        <w:t xml:space="preserve">This estimate </w:t>
      </w:r>
      <w:r w:rsidR="009442A6">
        <w:t>represent</w:t>
      </w:r>
      <w:r w:rsidR="00571AC7">
        <w:t>s</w:t>
      </w:r>
      <w:r w:rsidR="00624AE3">
        <w:t xml:space="preserve"> </w:t>
      </w:r>
      <w:r w:rsidR="00FF3FDD">
        <w:t xml:space="preserve">a significant </w:t>
      </w:r>
      <w:r w:rsidR="00624AE3">
        <w:t>increase compared to the WHO’s GLOBOCAN project and indicates &gt;40% of childhood cancers may remain undiagnosed worldwide</w:t>
      </w:r>
      <w:r w:rsidR="00FE5175">
        <w:t>,</w:t>
      </w:r>
      <w:r w:rsidR="00624AE3">
        <w:t xml:space="preserve"> with most of the undocumented cases occurring in less developed regions.  </w:t>
      </w:r>
    </w:p>
    <w:p w14:paraId="148D81E3" w14:textId="3641C02B" w:rsidR="006959A9" w:rsidRDefault="001C28AF" w:rsidP="00D47759">
      <w:r>
        <w:t xml:space="preserve">The main contribution of the BM </w:t>
      </w:r>
      <w:r w:rsidR="00FE5175">
        <w:t xml:space="preserve">relates to </w:t>
      </w:r>
      <w:r>
        <w:t xml:space="preserve">the incorporation of </w:t>
      </w:r>
      <w:r w:rsidR="00893E0D">
        <w:t xml:space="preserve">established </w:t>
      </w:r>
      <w:r>
        <w:t>aetiological factors into the model</w:t>
      </w:r>
      <w:r w:rsidR="00BF2710">
        <w:t xml:space="preserve">.  </w:t>
      </w:r>
      <w:r w:rsidR="00583FF9">
        <w:t xml:space="preserve">For childhood cancers where </w:t>
      </w:r>
      <w:r w:rsidR="00893E0D">
        <w:t>such proven determinants</w:t>
      </w:r>
      <w:r w:rsidR="00583FF9">
        <w:t xml:space="preserve"> are absent, we have assumed that </w:t>
      </w:r>
      <w:r w:rsidR="002A717C">
        <w:t xml:space="preserve">the rates </w:t>
      </w:r>
      <w:r w:rsidR="00893E0D">
        <w:t xml:space="preserve">would be </w:t>
      </w:r>
      <w:r w:rsidR="002A717C">
        <w:t>broadly similar across the globe</w:t>
      </w:r>
      <w:r w:rsidR="00893E0D">
        <w:t>.</w:t>
      </w:r>
      <w:r w:rsidR="002A717C">
        <w:t xml:space="preserve">  </w:t>
      </w:r>
      <w:r w:rsidR="00893E0D">
        <w:t>With a projected annual global total of 360,114 in 2015, the BM worldwide estimate is substantially higher than those founded on the global pattern of observed registrations: the 2018 GLOBOCAN estimate being 44.6% lower, and the IICC</w:t>
      </w:r>
      <w:r w:rsidR="006C2ED2">
        <w:t>-</w:t>
      </w:r>
      <w:r w:rsidR="00893E0D">
        <w:t xml:space="preserve">3 estimate based on extrapolations for 81 included countries, 34.7% lower </w:t>
      </w:r>
      <w:r w:rsidR="00893E0D" w:rsidRPr="001C416B">
        <w:t>(Table</w:t>
      </w:r>
      <w:r w:rsidR="006959A9" w:rsidRPr="001C416B">
        <w:t xml:space="preserve"> 4</w:t>
      </w:r>
      <w:r w:rsidR="00893E0D" w:rsidRPr="001C416B">
        <w:t>).</w:t>
      </w:r>
      <w:r w:rsidR="00DC20D3">
        <w:t xml:space="preserve"> While the estimate of 200,000 new childhood cancers in GLOBOCAN </w:t>
      </w:r>
      <w:r w:rsidR="00D47759">
        <w:t xml:space="preserve">is based upon the available data from cancer registries </w:t>
      </w:r>
      <w:r w:rsidR="00DC20D3">
        <w:t>and vital statistics in the countries</w:t>
      </w:r>
      <w:r w:rsidR="00583FF9">
        <w:t xml:space="preserve"> </w:t>
      </w:r>
      <w:r w:rsidR="00583FF9">
        <w:fldChar w:fldCharType="begin"/>
      </w:r>
      <w:r w:rsidR="00124231">
        <w:instrText xml:space="preserve"> ADDIN ZOTERO_ITEM CSL_CITATION {"citationID":"gAzE5fbx","properties":{"formattedCitation":"[1]","plainCitation":"[1]","noteIndex":0},"citationItems":[{"id":11591,"uris":["http://zotero.org/groups/23637/items/5Z9F9FD2"],"uri":["http://zotero.org/groups/23637/items/5Z9F9FD2"],"itemData":{"id":11591,"type":"article-journal","abstract":"Estimates of the worldwide incidence and mortality from 36 cancers and for all cancers combined for the year 2018 are now available in the GLOBOCAN 2018 database, compiled and disseminated by the International Agency for Research on Cancer (IARC). This paper reviews the sources and methods used in compiling the cancer statistics in 185 countries. The validity of the national estimates depends upon the representativeness of the source information, and to take into account possible sources of bias, uncertainty intervals are now provided for the estimated sex- and site-specific all-ages number of new cancer cases and cancer deaths. We briefly describe the key results globally and by world region. There were an estimated 18.1 million (95% UI: 17.5–18.7 million) new cases of cancer (17 million excluding non-melanoma skin cancer) and 9.6 million (95% UI: 9.3–9.8 million) deaths from cancer (9.5 million excluding non-melanoma skin cancer) worldwide in 2018.","container-title":"International Journal of Cancer","DOI":"10.1002/ijc.31937","ISSN":"1097-0215","issue":"8","language":"en","page":"1941-1953","source":"Wiley Online Library","title":"Estimating the global cancer incidence and mortality in 2018: GLOBOCAN sources and methods","title-short":"Estimating the global cancer incidence and mortality in 2018","volume":"144","author":[{"family":"Ferlay","given":"J."},{"family":"Colombet","given":"M."},{"family":"Soerjomataram","given":"I."},{"family":"Mathers","given":"C."},{"family":"Parkin","given":"D. M."},{"family":"Piñeros","given":"M."},{"family":"Znaor","given":"A."},{"family":"Bray","given":"F."}],"issued":{"date-parts":[["2019"]]}}}],"schema":"https://github.com/citation-style-language/schema/raw/master/csl-citation.json"} </w:instrText>
      </w:r>
      <w:r w:rsidR="00583FF9">
        <w:fldChar w:fldCharType="separate"/>
      </w:r>
      <w:r w:rsidR="00583FF9" w:rsidRPr="00583FF9">
        <w:rPr>
          <w:rFonts w:ascii="Calibri" w:hAnsi="Calibri" w:cs="Calibri"/>
        </w:rPr>
        <w:t>[1]</w:t>
      </w:r>
      <w:r w:rsidR="00583FF9">
        <w:fldChar w:fldCharType="end"/>
      </w:r>
      <w:r w:rsidR="00DC20D3">
        <w:t>, the 360,000 from the BM also include</w:t>
      </w:r>
      <w:r w:rsidR="00E970C8">
        <w:t>s</w:t>
      </w:r>
      <w:r w:rsidR="00DC20D3">
        <w:t xml:space="preserve"> </w:t>
      </w:r>
      <w:r w:rsidR="00D47759">
        <w:t xml:space="preserve">additional </w:t>
      </w:r>
      <w:r w:rsidR="00DC20D3">
        <w:t>cases,</w:t>
      </w:r>
      <w:r w:rsidR="00DF2A05">
        <w:t xml:space="preserve"> </w:t>
      </w:r>
      <w:r w:rsidR="00D47759">
        <w:t xml:space="preserve">notably those that might remain undetected in the regions where a large proportion of the population is exposed to endemic </w:t>
      </w:r>
      <w:r w:rsidR="00D47759">
        <w:rPr>
          <w:i/>
        </w:rPr>
        <w:t>P. falciparum</w:t>
      </w:r>
      <w:r w:rsidR="00D47759">
        <w:t xml:space="preserve"> infection as well as those that could </w:t>
      </w:r>
      <w:r w:rsidR="00DC20D3">
        <w:t xml:space="preserve">potentially be diagnosed in </w:t>
      </w:r>
      <w:r w:rsidR="006C2ED2">
        <w:t xml:space="preserve">a </w:t>
      </w:r>
      <w:r w:rsidR="00DC20D3">
        <w:t>well-functioning health system.</w:t>
      </w:r>
      <w:r w:rsidR="00893E0D">
        <w:t xml:space="preserve">  </w:t>
      </w:r>
    </w:p>
    <w:p w14:paraId="3A2310C0" w14:textId="1AC2A44D" w:rsidR="004C0C44" w:rsidRDefault="00DF2A05" w:rsidP="004C0C44">
      <w:r>
        <w:t xml:space="preserve">The </w:t>
      </w:r>
      <w:r w:rsidR="004C0C44">
        <w:t>GLOBOCAN and IICC-3</w:t>
      </w:r>
      <w:r>
        <w:t xml:space="preserve"> estimates</w:t>
      </w:r>
      <w:r w:rsidR="004C0C44">
        <w:t>, to differing degrees, rely on cancers diagnosed and registered from within the health care system</w:t>
      </w:r>
      <w:r w:rsidR="00D47759">
        <w:t>.  I</w:t>
      </w:r>
      <w:r w:rsidR="004C0C44">
        <w:t xml:space="preserve">n developing the GCC model, the authors </w:t>
      </w:r>
      <w:r w:rsidR="00D47759">
        <w:t xml:space="preserve">used the </w:t>
      </w:r>
      <w:r w:rsidR="004C0C44">
        <w:t xml:space="preserve">IICC-3 </w:t>
      </w:r>
      <w:r w:rsidR="00D47759">
        <w:t xml:space="preserve">rates as a baseline and estimated the levels of underdiagnosis by </w:t>
      </w:r>
      <w:r w:rsidR="004C0C44">
        <w:t xml:space="preserve">compensating for </w:t>
      </w:r>
      <w:r w:rsidR="00D47759">
        <w:t xml:space="preserve">reported </w:t>
      </w:r>
      <w:r w:rsidR="004C0C44">
        <w:t>variations in health care system</w:t>
      </w:r>
      <w:r w:rsidR="00D47759">
        <w:t>s</w:t>
      </w:r>
      <w:r w:rsidR="004C0C44">
        <w:t xml:space="preserve"> </w:t>
      </w:r>
      <w:r w:rsidR="004C0C44">
        <w:fldChar w:fldCharType="begin"/>
      </w:r>
      <w:r w:rsidR="00124231">
        <w:instrText xml:space="preserve"> ADDIN ZOTERO_ITEM CSL_CITATION {"citationID":"9prJTyN0","properties":{"formattedCitation":"[23]","plainCitation":"[23]","noteIndex":0},"citationItems":[{"id":12402,"uris":["http://zotero.org/groups/23637/items/5BJ5RHP6"],"uri":["http://zotero.org/groups/23637/items/5BJ5RHP6"],"itemData":{"id":12402,"type":"article-journal","abstract":"BACKGROUND: Accurate estimates of childhood cancer incidence are important for policy makers to inform priority setting and planning decisions. However, many countries do not have cancer registries that quantify the incidence of childhood cancer. Moreover, even when registries do exist, they might substantially underestimate the true incidence, since children with cancer might not be diagnosed. We therefore aimed to provide estimates of total childhood cancer incidence accounting for underdiagnosis.\nMETHODS: We developed a microsimulation model to simulate childhood cancer incidence for 200 countries and territories worldwide, taking into account trends in population growth and urbanicity, geographical variation in cancer incidence, and health system barriers to access and referral that contribute to underdiagnosis. To ensure model results were consistent with epidemiological data, we calibrated the model to publicly available cancer registry data using a Bayesian approach in which the observed data are fixed and the model parameters (cancer incidence and probabilities of health system access and referral) are random variables. We estimated the total incidence of childhood cancer (diagnosed and undiagnosed) in each country in 2015 and projected the number of cases from 2015 to 2030.\nFINDINGS: Our model estimated that there were 397 000 (95% uncertainty interval [UI] 377 000-426 000) incident cases of childhood cancer worldwide in 2015, of which only 224 000 (95% UI 216 000-237 000) were diagnosed. This finding suggests that 43% (172 000 of 397 000) of childhood cancer cases were undiagnosed globally, with substantial variation by region, ranging from 3% in western Europe (120 of 4300) and North America (300 of 10 900) to 57% (43 000 of 76 000) in western Africa. In south Asia (including southeastern Asia and south-central Asia), the overall proportion of undiagnosed cases was estimated to be 49% (67 000 of 137 000). Taking into account population projections, we estimated that there will be 6·7 million (95% UI 6·3-7·2) cases of childhood cancer worldwide from 2015 to 2030. At current levels of health system performance, we estimated that 2·9 million (95% UI 2·7-3·3) cases of childhood cancer will be missed between 2015 and 2030.\nINTERPRETATION: Childhood cancer is substantially underdiagnosed, especially in south Asia and sub-Saharan Africa (including western, eastern, and southern Africa). In addition to improving treatment for childhood cancer, health systems must be strengthened to accurately diagnose and effectively care for all children with cancer. As countries expand universal health coverage, these estimates of total incidence will hopefully help guide efforts to appropriately increase health system capacity to ensure access to effective childhood cancer care.\nFUNDING: Boston Children's Hospital, Dana-Farber Cancer Institute, Harvard T H Chan School of Public Health, Harvard Medical School, National Cancer Institute, SickKids, St Jude Children's Research Hospital, and Union for International Cancer Control.","container-title":"The Lancet. Oncology","DOI":"10.1016/S1470-2045(18)30909-4","ISSN":"1474-5488","issue":"4","journalAbbreviation":"Lancet Oncol.","language":"eng","note":"PMID: 30824204","page":"483-493","source":"PubMed","title":"Estimating the total incidence of global childhood cancer: a simulation-based analysis","title-short":"Estimating the total incidence of global childhood cancer","volume":"20","author":[{"family":"Ward","given":"Zachary J."},{"family":"Yeh","given":"Jennifer M."},{"family":"Bhakta","given":"Nickhill"},{"family":"Frazier","given":"A. Lindsay"},{"family":"Atun","given":"Rifat"}],"issued":{"date-parts":[["2019",4]]}},"suppress-author":true}],"schema":"https://github.com/citation-style-language/schema/raw/master/csl-citation.json"} </w:instrText>
      </w:r>
      <w:r w:rsidR="004C0C44">
        <w:fldChar w:fldCharType="separate"/>
      </w:r>
      <w:r w:rsidR="0050368D" w:rsidRPr="0050368D">
        <w:rPr>
          <w:rFonts w:ascii="Calibri" w:hAnsi="Calibri" w:cs="Calibri"/>
        </w:rPr>
        <w:t>[23]</w:t>
      </w:r>
      <w:r w:rsidR="004C0C44">
        <w:fldChar w:fldCharType="end"/>
      </w:r>
      <w:r w:rsidR="004C0C44">
        <w:t xml:space="preserve">. Overall, the resulting GCC </w:t>
      </w:r>
      <w:r w:rsidR="006959A9">
        <w:t>estimates</w:t>
      </w:r>
      <w:r w:rsidR="004C0C44">
        <w:t>, at 396,670, is 50.0% higher than GLOBOCAN and 10.2% higher than the BM</w:t>
      </w:r>
      <w:r w:rsidR="006959A9">
        <w:t xml:space="preserve"> (Table 4)</w:t>
      </w:r>
      <w:r w:rsidR="00D47759">
        <w:t xml:space="preserve">. </w:t>
      </w:r>
      <w:r w:rsidR="006959A9">
        <w:t xml:space="preserve"> </w:t>
      </w:r>
      <w:r w:rsidR="00D47759">
        <w:t>T</w:t>
      </w:r>
      <w:r w:rsidR="004C0C44">
        <w:t>he major discrepancies emanat</w:t>
      </w:r>
      <w:r w:rsidR="00D47759">
        <w:t>ed</w:t>
      </w:r>
      <w:r w:rsidR="004C0C44">
        <w:t xml:space="preserve"> from countries with low HDIs</w:t>
      </w:r>
      <w:r w:rsidR="006959A9">
        <w:t>,</w:t>
      </w:r>
      <w:r w:rsidR="004C0C44">
        <w:t xml:space="preserve"> being particularly pronounced</w:t>
      </w:r>
      <w:r w:rsidR="004C0C44" w:rsidDel="00F7318C">
        <w:t xml:space="preserve"> </w:t>
      </w:r>
      <w:r w:rsidR="004C0C44">
        <w:t xml:space="preserve">for cancers with complex symptom profiles and no obvious visible presenting signs (e.g. </w:t>
      </w:r>
      <w:r w:rsidR="00ED2F2F">
        <w:t>CNS</w:t>
      </w:r>
      <w:r w:rsidR="004C0C44">
        <w:t xml:space="preserve"> tumours and </w:t>
      </w:r>
      <w:proofErr w:type="spellStart"/>
      <w:r w:rsidR="004C0C44">
        <w:t>leukaemias</w:t>
      </w:r>
      <w:proofErr w:type="spellEnd"/>
      <w:r w:rsidR="004C0C44">
        <w:t xml:space="preserve">) where diagnosis requires access to highly trained personnel and front-line diagnostics </w:t>
      </w:r>
      <w:r w:rsidR="004C0C44">
        <w:fldChar w:fldCharType="begin"/>
      </w:r>
      <w:r w:rsidR="00124231">
        <w:instrText xml:space="preserve"> ADDIN ZOTERO_ITEM CSL_CITATION {"citationID":"IyUG4hF8","properties":{"formattedCitation":"[8]","plainCitation":"[8]","noteIndex":0},"citationItems":[{"id":11466,"uris":["http://zotero.org/groups/23637/items/6XFJR4DR"],"uri":["http://zotero.org/groups/23637/items/6XFJR4DR"],"itemData":{"id":11466,"type":"article-journal","abstract":"&lt;h2&gt;Summary&lt;/h2&gt;&lt;p&gt;Cancer in children and adolescents is rare and biologically very different from cancer in adults. It accounts for 1·4% of all cancers worldwide, although this proportion ranges from 0·5% in Europe to 4·8% in Africa, largely because of differences in age composition and life expectancy. In high-income countries, survival from childhood cancer has reached 80% through a continuous focus on the integration of clinical research into front-line care for nearly all children affected by malignant disease. However, further improvement must entail new biology-driven approaches, since optimisation of conventional treatments has in many cases reached its limits. In many instances, such approaches can only be achieved through international collaborative research, since rare cancers are being subdivided into increasingly smaller subgroups on the basis of their molecular characteristics. The long-term effect of anticancer treatment on quality of life must also be taken into account because more than one in 1000 adults in high-income countries are thought to be survivors of cancer in childhood or adolescence. The introduction of drugs that are less toxic and more targeted than those currently used necessitates a partnership between clinical and translational researchers, the pharmaceutical industry, drug regulators, and patients and their families. This therapeutic alliance will ensure that efforts are focused on the unmet clinical needs of young people with cancer. Most children with cancer live in low-income and middle-income countries, and these countries account for 94% of all deaths from cancer in people aged 0–14 years. The immediate priority for these children is to improve access to an affordable, best standard of care in each country. Every country should have a national cancer plan that recognises the unique demographic characteristics and care needs of young people with cancer. Centralisation of the complex components of treatment of these rare diseases is essential to improve survival, accelerate research, and train the future specialist workforce. Referral routes and care pathways must take account of the large geographical distances between many patients' homes and treatment centres, and the economic, cultural, and linguistic diversity of the populations served.&lt;/p&gt;","container-title":"The Lancet Oncology","DOI":"10.1016/S1470-2045(13)70010-X","ISSN":"1470-2045, 1474-5488","issue":"3","journalAbbreviation":"The Lancet Oncology","language":"English","note":"PMID: 23434338","page":"e95-e103","source":"www.thelancet.com","title":"Sustaining innovation and improvement in the treatment of childhood cancer: lessons from high-income countries","title-short":"Sustaining innovation and improvement in the treatment of childhood cancer","volume":"14","author":[{"family":"Pritchard-Jones","given":"Kathy"},{"family":"Pieters","given":"Rob"},{"family":"Reaman","given":"Gregory H."},{"family":"Hjorth","given":"Lars"},{"family":"Downie","given":"Peter"},{"family":"Calaminus","given":"Gabriele"},{"family":"Naafs-Wilstra","given":"Marianne C."},{"family":"Steliarova-Foucher","given":"Eva"}],"issued":{"date-parts":[["2013",3,1]]}}}],"schema":"https://github.com/citation-style-language/schema/raw/master/csl-citation.json"} </w:instrText>
      </w:r>
      <w:r w:rsidR="004C0C44">
        <w:fldChar w:fldCharType="separate"/>
      </w:r>
      <w:r w:rsidR="004C0C44" w:rsidRPr="00D4079C">
        <w:rPr>
          <w:rFonts w:ascii="Calibri" w:hAnsi="Calibri" w:cs="Calibri"/>
        </w:rPr>
        <w:t>[8]</w:t>
      </w:r>
      <w:r w:rsidR="004C0C44">
        <w:fldChar w:fldCharType="end"/>
      </w:r>
      <w:r w:rsidR="004C0C44">
        <w:t xml:space="preserve">. </w:t>
      </w:r>
    </w:p>
    <w:p w14:paraId="2B86CB80" w14:textId="5078F20D" w:rsidR="00504E7F" w:rsidRDefault="00504E7F">
      <w:r>
        <w:t xml:space="preserve">The GCC African pattern of total cancer rates </w:t>
      </w:r>
      <w:r w:rsidRPr="00ED2F2F">
        <w:t>(Figure S14)</w:t>
      </w:r>
      <w:r>
        <w:t xml:space="preserve"> is largely due to fact that it was seeded by IICC-3 data; which contains both the highest (Mali), and the lowest (Southern Africa), estimates of total childhood cancer among the IICC-3 registries. Hence, the highest GCC rates were in Western Africa, the region where Mali’s </w:t>
      </w:r>
      <w:r w:rsidRPr="00DC2159">
        <w:t xml:space="preserve">comparatively small Bamako registry rate is the seed used to extrapolate to the entire region;  the 16 affected countries includes Nigeria which, with an estimated 79.9 million &lt;15 years in 2015, is the third most populous childhood nation </w:t>
      </w:r>
      <w:r w:rsidRPr="00DC2159">
        <w:fldChar w:fldCharType="begin"/>
      </w:r>
      <w:r w:rsidR="00124231">
        <w:instrText xml:space="preserve"> ADDIN ZOTERO_ITEM CSL_CITATION {"citationID":"NK4BbGdU","properties":{"formattedCitation":"[18,19]","plainCitation":"[18,19]","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rsidRPr="00DC2159">
        <w:fldChar w:fldCharType="separate"/>
      </w:r>
      <w:r w:rsidRPr="00DC2159">
        <w:rPr>
          <w:rFonts w:ascii="Calibri" w:hAnsi="Calibri" w:cs="Calibri"/>
        </w:rPr>
        <w:t>[18,19]</w:t>
      </w:r>
      <w:r w:rsidRPr="00DC2159">
        <w:fldChar w:fldCharType="end"/>
      </w:r>
      <w:r w:rsidRPr="00DC2159">
        <w:t xml:space="preserve">.  Apart from having a comparatively high overall </w:t>
      </w:r>
      <w:r w:rsidR="003D5E6B" w:rsidRPr="00DC2159">
        <w:t xml:space="preserve">standardised </w:t>
      </w:r>
      <w:r w:rsidRPr="00DC2159">
        <w:t>rate (159.</w:t>
      </w:r>
      <w:r w:rsidR="00EA239C" w:rsidRPr="00DC2159">
        <w:t>5</w:t>
      </w:r>
      <w:r w:rsidRPr="00DC2159">
        <w:t xml:space="preserve"> per million), which</w:t>
      </w:r>
      <w:r>
        <w:t xml:space="preserve"> could reflect numerator/denominator incompatibility, the Bamako registry</w:t>
      </w:r>
      <w:r w:rsidRPr="00F76039">
        <w:t xml:space="preserve"> </w:t>
      </w:r>
      <w:r>
        <w:t>has by far the highest level of other and unspecified cancers (28.2 per million</w:t>
      </w:r>
      <w:r w:rsidRPr="00F40CDF">
        <w:t>; 56.4 times larger than in SEER</w:t>
      </w:r>
      <w:r>
        <w:t xml:space="preserve">) of all IICC-3 datasets, and an unusual cancer distribution; a reflection of the capacity to adequately diagnose cancer in childhood.  By contrast, at the other end of the scale, Southern Africa presents the other extreme </w:t>
      </w:r>
      <w:r>
        <w:fldChar w:fldCharType="begin"/>
      </w:r>
      <w:r w:rsidR="00124231">
        <w:instrText xml:space="preserve"> ADDIN ZOTERO_ITEM CSL_CITATION {"citationID":"AD242hUQ","properties":{"formattedCitation":"[18]","plainCitation":"[18]","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schema":"https://github.com/citation-style-language/schema/raw/master/csl-citation.json"} </w:instrText>
      </w:r>
      <w:r>
        <w:fldChar w:fldCharType="separate"/>
      </w:r>
      <w:r w:rsidRPr="001426AB">
        <w:rPr>
          <w:rFonts w:ascii="Calibri" w:hAnsi="Calibri" w:cs="Calibri"/>
        </w:rPr>
        <w:t>[18]</w:t>
      </w:r>
      <w:r>
        <w:fldChar w:fldCharType="end"/>
      </w:r>
      <w:r>
        <w:t xml:space="preserve">.  With two seed registries, the average annual population of </w:t>
      </w:r>
      <w:r w:rsidRPr="0071043B">
        <w:t>14,640,692 covered</w:t>
      </w:r>
      <w:r>
        <w:t xml:space="preserve"> by the South African national paediatric registry, represents 77% of the total childhood population of the Southern Africa region.  Hence, cancer rates across the region (5 countries, 19.1 million children) are heavily weighted towards data submitted by South Africa, which has the lowest incidence of all </w:t>
      </w:r>
      <w:r>
        <w:lastRenderedPageBreak/>
        <w:t xml:space="preserve">registries accepted to IICC-3 (Figure 8).  As both South Africa and Botswana reported data from the whole country (while most other African cancer registries covered urban areas), under-ascertainment from rural areas or under-reporting from certain data sources seems a likely explanation </w:t>
      </w:r>
      <w:r>
        <w:fldChar w:fldCharType="begin"/>
      </w:r>
      <w:r w:rsidR="00124231">
        <w:instrText xml:space="preserve"> ADDIN ZOTERO_ITEM CSL_CITATION {"citationID":"hVrXh9Kt","properties":{"formattedCitation":"[51]","plainCitation":"[51]","noteIndex":0},"citationItems":[{"id":12871,"uris":["http://zotero.org/groups/23637/items/S43DQGNG"],"uri":["http://zotero.org/groups/23637/items/S43DQGNG"],"itemData":{"id":12871,"type":"article-journal","abstract":"BACKGROUND: Childhood cancer is an emerging problem in Africa. Its extent is hazy because data are scarce, but it should be addressed. This is the first report from the South African Children's Tumour Registry (SACTR), which covers the whole of South Africa (SA). It provides minimal estimates of cancer incidence and discusses the challenges of cancer surveillance and control in a child population in a middle-income country. Only about 2% of the African population is covered by cancer registries producing comparable incidence data.\nOBJECTIVE: To present and interpret incidence patterns and trends of childhood cancer over a 21-year period. The results should raise awareness of the problem of childhood cancer in an African population and provide sensible data for taking this problem in hand.\nMETHODS: All eligible and validated cancer cases registered in the SACTR over the period 1987-2007 and classified according to the International Classification of Childhood Cancer were included. Population data were retrieved from official sources and estimated for the population subcategories. Incidence rates were standardised to the world standard and time trends were evaluated using joinpoint models, adjusting for sex and age.\nRESULTS: Based on the 11,699 cases, the overall age-standardised average annual incidence rate was 45 per million. Threefold differences in the overall incidence rates were observed between the ethnic groups, ranging from 116 for whites to 37 for black Africans, and they differed by diagnostic group. Differences between the nine provinces of SA relate to the ethnic composition and prevailing socioeconomic status. The overall incidence rate declined by 1.2% per year for the whole country (p&lt;0.01). However, the decline was mainly observed during the first few years of the study period, after which rates stabilised or increased.\nCONCLUSIONS: Diagnosis and notification of childhood cancer should improve. The differences in incidence between ethnic groups suggest the priorities for cancer control.","container-title":"South African Medical Journal = Suid-Afrikaanse Tydskrif Vir Geneeskunde","DOI":"10.7196/SAMJ.2015.v105i11.9780","ISSN":"0256-9574","issue":"11","journalAbbreviation":"S. Afr. Med. J.","language":"eng","note":"PMID: 26632323","page":"939-947","source":"PubMed","title":"Childhood cancer incidence in South Africa, 1987-2007","volume":"105","author":[{"family":"Stefan","given":"D. C."},{"family":"Stones","given":"D. K."},{"family":"Wainwright","given":"R. D."},{"family":"Kruger","given":"M."},{"family":"Davidson","given":"A."},{"family":"Poole","given":"J."},{"family":"Hadley","given":"G. P."},{"family":"Forman","given":"D."},{"family":"Colombet","given":"M."},{"family":"Steliarova-Foucher","given":"E."}],"issued":{"date-parts":[["2015",11]]}}}],"schema":"https://github.com/citation-style-language/schema/raw/master/csl-citation.json"} </w:instrText>
      </w:r>
      <w:r>
        <w:fldChar w:fldCharType="separate"/>
      </w:r>
      <w:r w:rsidR="000F408C" w:rsidRPr="00DC2159">
        <w:rPr>
          <w:rFonts w:ascii="Calibri" w:hAnsi="Calibri" w:cs="Calibri"/>
        </w:rPr>
        <w:t>[51]</w:t>
      </w:r>
      <w:r>
        <w:fldChar w:fldCharType="end"/>
      </w:r>
      <w:r>
        <w:t>.</w:t>
      </w:r>
    </w:p>
    <w:p w14:paraId="370DEF31" w14:textId="77777777" w:rsidR="00DC20D3" w:rsidRDefault="00DC20D3" w:rsidP="004C0C4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118"/>
        <w:gridCol w:w="1701"/>
        <w:gridCol w:w="1134"/>
        <w:gridCol w:w="1513"/>
      </w:tblGrid>
      <w:tr w:rsidR="009468FF" w14:paraId="13F06780" w14:textId="77777777" w:rsidTr="009468FF">
        <w:tc>
          <w:tcPr>
            <w:tcW w:w="8884" w:type="dxa"/>
            <w:gridSpan w:val="5"/>
            <w:tcBorders>
              <w:bottom w:val="single" w:sz="12" w:space="0" w:color="auto"/>
            </w:tcBorders>
          </w:tcPr>
          <w:p w14:paraId="2B2DB7C9" w14:textId="762D0E0F" w:rsidR="009468FF" w:rsidRDefault="009468FF" w:rsidP="009468FF">
            <w:pPr>
              <w:jc w:val="center"/>
            </w:pPr>
            <w:r>
              <w:t>Table 4 – Summary of inputs and outputs for estimates being compared</w:t>
            </w:r>
          </w:p>
        </w:tc>
      </w:tr>
      <w:tr w:rsidR="009468FF" w14:paraId="29762316" w14:textId="77777777" w:rsidTr="00DC2159">
        <w:tc>
          <w:tcPr>
            <w:tcW w:w="1418" w:type="dxa"/>
            <w:vMerge w:val="restart"/>
            <w:tcBorders>
              <w:top w:val="single" w:sz="12" w:space="0" w:color="auto"/>
            </w:tcBorders>
          </w:tcPr>
          <w:p w14:paraId="74F6E254" w14:textId="77777777" w:rsidR="009468FF" w:rsidRDefault="009468FF" w:rsidP="001E241B">
            <w:pPr>
              <w:jc w:val="center"/>
            </w:pPr>
            <w:r>
              <w:t>Name</w:t>
            </w:r>
          </w:p>
        </w:tc>
        <w:tc>
          <w:tcPr>
            <w:tcW w:w="3118" w:type="dxa"/>
            <w:vMerge w:val="restart"/>
            <w:tcBorders>
              <w:top w:val="single" w:sz="12" w:space="0" w:color="auto"/>
            </w:tcBorders>
          </w:tcPr>
          <w:p w14:paraId="3E55A39B" w14:textId="77777777" w:rsidR="009468FF" w:rsidRDefault="009468FF" w:rsidP="001E241B">
            <w:pPr>
              <w:jc w:val="center"/>
            </w:pPr>
            <w:r>
              <w:t>Inputs</w:t>
            </w:r>
          </w:p>
        </w:tc>
        <w:tc>
          <w:tcPr>
            <w:tcW w:w="1701" w:type="dxa"/>
            <w:vMerge w:val="restart"/>
            <w:tcBorders>
              <w:top w:val="single" w:sz="12" w:space="0" w:color="auto"/>
            </w:tcBorders>
          </w:tcPr>
          <w:p w14:paraId="76724B25" w14:textId="77777777" w:rsidR="009468FF" w:rsidRDefault="009468FF" w:rsidP="001E241B">
            <w:pPr>
              <w:jc w:val="center"/>
            </w:pPr>
            <w:r>
              <w:t>Extent</w:t>
            </w:r>
          </w:p>
        </w:tc>
        <w:tc>
          <w:tcPr>
            <w:tcW w:w="2647" w:type="dxa"/>
            <w:gridSpan w:val="2"/>
            <w:tcBorders>
              <w:top w:val="single" w:sz="12" w:space="0" w:color="auto"/>
            </w:tcBorders>
          </w:tcPr>
          <w:p w14:paraId="06669BDD" w14:textId="656BA1BA" w:rsidR="009468FF" w:rsidRDefault="009468FF" w:rsidP="001E241B">
            <w:pPr>
              <w:jc w:val="center"/>
            </w:pPr>
            <w:r>
              <w:t>Total Cancers</w:t>
            </w:r>
          </w:p>
        </w:tc>
      </w:tr>
      <w:tr w:rsidR="009468FF" w14:paraId="03D2AFD2" w14:textId="77777777" w:rsidTr="00DC2159">
        <w:tc>
          <w:tcPr>
            <w:tcW w:w="1418" w:type="dxa"/>
            <w:vMerge/>
            <w:tcBorders>
              <w:bottom w:val="single" w:sz="12" w:space="0" w:color="auto"/>
            </w:tcBorders>
          </w:tcPr>
          <w:p w14:paraId="342CC681" w14:textId="77777777" w:rsidR="009468FF" w:rsidRDefault="009468FF" w:rsidP="001E241B">
            <w:pPr>
              <w:jc w:val="center"/>
            </w:pPr>
          </w:p>
        </w:tc>
        <w:tc>
          <w:tcPr>
            <w:tcW w:w="3118" w:type="dxa"/>
            <w:vMerge/>
            <w:tcBorders>
              <w:bottom w:val="single" w:sz="12" w:space="0" w:color="auto"/>
            </w:tcBorders>
          </w:tcPr>
          <w:p w14:paraId="34C80F97" w14:textId="77777777" w:rsidR="009468FF" w:rsidRDefault="009468FF" w:rsidP="001E241B">
            <w:pPr>
              <w:jc w:val="center"/>
            </w:pPr>
          </w:p>
        </w:tc>
        <w:tc>
          <w:tcPr>
            <w:tcW w:w="1701" w:type="dxa"/>
            <w:vMerge/>
            <w:tcBorders>
              <w:bottom w:val="single" w:sz="12" w:space="0" w:color="auto"/>
            </w:tcBorders>
          </w:tcPr>
          <w:p w14:paraId="7A0AEDB1" w14:textId="77777777" w:rsidR="009468FF" w:rsidRDefault="009468FF" w:rsidP="001E241B">
            <w:pPr>
              <w:jc w:val="center"/>
            </w:pPr>
          </w:p>
        </w:tc>
        <w:tc>
          <w:tcPr>
            <w:tcW w:w="1134" w:type="dxa"/>
            <w:tcBorders>
              <w:bottom w:val="single" w:sz="12" w:space="0" w:color="auto"/>
            </w:tcBorders>
          </w:tcPr>
          <w:p w14:paraId="104D9757" w14:textId="77777777" w:rsidR="009468FF" w:rsidRDefault="009468FF" w:rsidP="001E241B">
            <w:pPr>
              <w:jc w:val="center"/>
            </w:pPr>
            <w:r>
              <w:t>N</w:t>
            </w:r>
          </w:p>
        </w:tc>
        <w:tc>
          <w:tcPr>
            <w:tcW w:w="1513" w:type="dxa"/>
            <w:tcBorders>
              <w:bottom w:val="single" w:sz="12" w:space="0" w:color="auto"/>
            </w:tcBorders>
          </w:tcPr>
          <w:p w14:paraId="716AA879" w14:textId="788F7AC4" w:rsidR="001E241B" w:rsidRDefault="002522C8" w:rsidP="001E241B">
            <w:pPr>
              <w:jc w:val="center"/>
            </w:pPr>
            <w:r>
              <w:t xml:space="preserve">Crude </w:t>
            </w:r>
            <w:r w:rsidR="009468FF">
              <w:t xml:space="preserve">Rate </w:t>
            </w:r>
          </w:p>
          <w:p w14:paraId="0BB397C9" w14:textId="5A5C2D74" w:rsidR="009468FF" w:rsidRDefault="009468FF" w:rsidP="001E241B">
            <w:pPr>
              <w:jc w:val="center"/>
            </w:pPr>
            <w:r>
              <w:t xml:space="preserve">(per </w:t>
            </w:r>
            <w:proofErr w:type="gramStart"/>
            <w:r>
              <w:t>million)</w:t>
            </w:r>
            <w:r w:rsidR="008B084A">
              <w:rPr>
                <w:rFonts w:cstheme="minorHAnsi"/>
              </w:rPr>
              <w:t>†</w:t>
            </w:r>
            <w:proofErr w:type="gramEnd"/>
          </w:p>
        </w:tc>
      </w:tr>
      <w:tr w:rsidR="00F41BFC" w14:paraId="76DB6E6F" w14:textId="77777777" w:rsidTr="00DC2159">
        <w:tc>
          <w:tcPr>
            <w:tcW w:w="1418" w:type="dxa"/>
            <w:tcBorders>
              <w:top w:val="single" w:sz="12" w:space="0" w:color="auto"/>
            </w:tcBorders>
          </w:tcPr>
          <w:p w14:paraId="44AFCECD" w14:textId="77777777" w:rsidR="00F41BFC" w:rsidRDefault="00F41BFC" w:rsidP="001E241B">
            <w:pPr>
              <w:jc w:val="center"/>
            </w:pPr>
            <w:r>
              <w:t>BM</w:t>
            </w:r>
          </w:p>
        </w:tc>
        <w:tc>
          <w:tcPr>
            <w:tcW w:w="3118" w:type="dxa"/>
            <w:tcBorders>
              <w:top w:val="single" w:sz="12" w:space="0" w:color="auto"/>
            </w:tcBorders>
          </w:tcPr>
          <w:p w14:paraId="3D0B5E66" w14:textId="77777777" w:rsidR="001E241B" w:rsidRDefault="00F41BFC" w:rsidP="00593DFC">
            <w:r>
              <w:t>SEER 2014 rates</w:t>
            </w:r>
          </w:p>
          <w:p w14:paraId="6FFF017E" w14:textId="14FA340C" w:rsidR="009468FF" w:rsidRDefault="001E241B" w:rsidP="00593DFC">
            <w:r>
              <w:t>M</w:t>
            </w:r>
            <w:r w:rsidR="00F41BFC">
              <w:t xml:space="preserve">odelled </w:t>
            </w:r>
            <w:r w:rsidR="00F41BFC">
              <w:rPr>
                <w:i/>
              </w:rPr>
              <w:t>P. falciparum</w:t>
            </w:r>
            <w:r w:rsidR="00F41BFC">
              <w:t xml:space="preserve"> incidence </w:t>
            </w:r>
          </w:p>
          <w:p w14:paraId="279D5B33" w14:textId="16AE318D" w:rsidR="00F41BFC" w:rsidRPr="000855A3" w:rsidRDefault="001E241B" w:rsidP="00593DFC">
            <w:r>
              <w:t>S</w:t>
            </w:r>
            <w:r w:rsidR="00F41BFC">
              <w:t>pecific IICC-3 registry data</w:t>
            </w:r>
          </w:p>
        </w:tc>
        <w:tc>
          <w:tcPr>
            <w:tcW w:w="1701" w:type="dxa"/>
            <w:tcBorders>
              <w:top w:val="single" w:sz="12" w:space="0" w:color="auto"/>
            </w:tcBorders>
          </w:tcPr>
          <w:p w14:paraId="5AC08D5D" w14:textId="54C91C2D" w:rsidR="00F41BFC" w:rsidRDefault="00F41BFC" w:rsidP="001E241B">
            <w:pPr>
              <w:jc w:val="center"/>
            </w:pPr>
            <w:r>
              <w:t>Worldwide</w:t>
            </w:r>
            <w:r w:rsidR="002522C8">
              <w:t>, 2015</w:t>
            </w:r>
          </w:p>
        </w:tc>
        <w:tc>
          <w:tcPr>
            <w:tcW w:w="1134" w:type="dxa"/>
            <w:tcBorders>
              <w:top w:val="single" w:sz="12" w:space="0" w:color="auto"/>
            </w:tcBorders>
          </w:tcPr>
          <w:p w14:paraId="27FC20D2" w14:textId="77777777" w:rsidR="00F41BFC" w:rsidRDefault="00F41BFC" w:rsidP="001E241B">
            <w:pPr>
              <w:jc w:val="center"/>
            </w:pPr>
            <w:r>
              <w:t>360,114</w:t>
            </w:r>
          </w:p>
        </w:tc>
        <w:tc>
          <w:tcPr>
            <w:tcW w:w="1513" w:type="dxa"/>
            <w:tcBorders>
              <w:top w:val="single" w:sz="12" w:space="0" w:color="auto"/>
            </w:tcBorders>
          </w:tcPr>
          <w:p w14:paraId="0E83F1AF" w14:textId="77777777" w:rsidR="00F41BFC" w:rsidRDefault="00F41BFC" w:rsidP="001E241B">
            <w:pPr>
              <w:jc w:val="center"/>
            </w:pPr>
            <w:r>
              <w:t>186.6</w:t>
            </w:r>
          </w:p>
        </w:tc>
      </w:tr>
      <w:tr w:rsidR="00F41BFC" w14:paraId="603E02F1" w14:textId="77777777" w:rsidTr="00DC2159">
        <w:tc>
          <w:tcPr>
            <w:tcW w:w="1418" w:type="dxa"/>
            <w:shd w:val="clear" w:color="auto" w:fill="D9D9D9" w:themeFill="background1" w:themeFillShade="D9"/>
          </w:tcPr>
          <w:p w14:paraId="5B288A70" w14:textId="77777777" w:rsidR="00F41BFC" w:rsidRDefault="00F41BFC" w:rsidP="001E241B">
            <w:pPr>
              <w:jc w:val="center"/>
            </w:pPr>
            <w:r>
              <w:t>GCC</w:t>
            </w:r>
          </w:p>
        </w:tc>
        <w:tc>
          <w:tcPr>
            <w:tcW w:w="3118" w:type="dxa"/>
            <w:shd w:val="clear" w:color="auto" w:fill="D9D9D9" w:themeFill="background1" w:themeFillShade="D9"/>
          </w:tcPr>
          <w:p w14:paraId="09F76730" w14:textId="77777777" w:rsidR="009468FF" w:rsidRDefault="00F41BFC" w:rsidP="00593DFC">
            <w:r>
              <w:t>IICC-3 registry data</w:t>
            </w:r>
          </w:p>
          <w:p w14:paraId="1D6DF9D4" w14:textId="741A5EDA" w:rsidR="009468FF" w:rsidRDefault="001E241B" w:rsidP="00593DFC">
            <w:r>
              <w:t>H</w:t>
            </w:r>
            <w:r w:rsidR="00F41BFC">
              <w:t>ealth system surveys</w:t>
            </w:r>
          </w:p>
          <w:p w14:paraId="3D53DD1A" w14:textId="1F160266" w:rsidR="00F41BFC" w:rsidRDefault="00F41BFC" w:rsidP="00593DFC">
            <w:r>
              <w:t>WHO indicators</w:t>
            </w:r>
          </w:p>
        </w:tc>
        <w:tc>
          <w:tcPr>
            <w:tcW w:w="1701" w:type="dxa"/>
            <w:shd w:val="clear" w:color="auto" w:fill="D9D9D9" w:themeFill="background1" w:themeFillShade="D9"/>
          </w:tcPr>
          <w:p w14:paraId="4F898B37" w14:textId="77777777" w:rsidR="00F41BFC" w:rsidRDefault="00F41BFC" w:rsidP="001E241B">
            <w:pPr>
              <w:jc w:val="center"/>
            </w:pPr>
            <w:r>
              <w:t>Worldwide</w:t>
            </w:r>
            <w:r w:rsidR="002522C8">
              <w:t>,</w:t>
            </w:r>
          </w:p>
          <w:p w14:paraId="5556164C" w14:textId="2EFAB002" w:rsidR="002522C8" w:rsidRDefault="002522C8" w:rsidP="001E241B">
            <w:pPr>
              <w:jc w:val="center"/>
            </w:pPr>
            <w:r>
              <w:t>2015</w:t>
            </w:r>
          </w:p>
        </w:tc>
        <w:tc>
          <w:tcPr>
            <w:tcW w:w="1134" w:type="dxa"/>
            <w:shd w:val="clear" w:color="auto" w:fill="D9D9D9" w:themeFill="background1" w:themeFillShade="D9"/>
          </w:tcPr>
          <w:p w14:paraId="62A23201" w14:textId="77777777" w:rsidR="00F41BFC" w:rsidRDefault="00F41BFC" w:rsidP="001E241B">
            <w:pPr>
              <w:jc w:val="center"/>
            </w:pPr>
            <w:r>
              <w:t>396,670</w:t>
            </w:r>
          </w:p>
        </w:tc>
        <w:tc>
          <w:tcPr>
            <w:tcW w:w="1513" w:type="dxa"/>
            <w:shd w:val="clear" w:color="auto" w:fill="D9D9D9" w:themeFill="background1" w:themeFillShade="D9"/>
          </w:tcPr>
          <w:p w14:paraId="03654CC0" w14:textId="77777777" w:rsidR="00F41BFC" w:rsidRDefault="00F41BFC" w:rsidP="001E241B">
            <w:pPr>
              <w:jc w:val="center"/>
            </w:pPr>
            <w:r>
              <w:t>207.7</w:t>
            </w:r>
          </w:p>
        </w:tc>
      </w:tr>
      <w:tr w:rsidR="00F41BFC" w14:paraId="727D1538" w14:textId="77777777" w:rsidTr="00DC2159">
        <w:tc>
          <w:tcPr>
            <w:tcW w:w="1418" w:type="dxa"/>
          </w:tcPr>
          <w:p w14:paraId="4603C34C" w14:textId="77777777" w:rsidR="00F41BFC" w:rsidRDefault="00F41BFC" w:rsidP="001E241B">
            <w:pPr>
              <w:jc w:val="center"/>
            </w:pPr>
            <w:r>
              <w:t>IICC-3</w:t>
            </w:r>
          </w:p>
        </w:tc>
        <w:tc>
          <w:tcPr>
            <w:tcW w:w="3118" w:type="dxa"/>
          </w:tcPr>
          <w:p w14:paraId="19681C18" w14:textId="586587AD" w:rsidR="00F41BFC" w:rsidRDefault="00F41BFC" w:rsidP="00593DFC">
            <w:r>
              <w:t>Cancer registr</w:t>
            </w:r>
            <w:r w:rsidR="001E241B">
              <w:t>y data</w:t>
            </w:r>
            <w:r w:rsidR="006461BE">
              <w:t>, extrapolated to the represented countries</w:t>
            </w:r>
          </w:p>
        </w:tc>
        <w:tc>
          <w:tcPr>
            <w:tcW w:w="1701" w:type="dxa"/>
          </w:tcPr>
          <w:p w14:paraId="4A0A8442" w14:textId="5F991B94" w:rsidR="00F41BFC" w:rsidRDefault="00F41BFC" w:rsidP="001E241B">
            <w:pPr>
              <w:jc w:val="center"/>
            </w:pPr>
            <w:r>
              <w:t>81 represented countries</w:t>
            </w:r>
            <w:r w:rsidR="002522C8">
              <w:t>, 2015</w:t>
            </w:r>
          </w:p>
        </w:tc>
        <w:tc>
          <w:tcPr>
            <w:tcW w:w="1134" w:type="dxa"/>
          </w:tcPr>
          <w:p w14:paraId="1080B305" w14:textId="77777777" w:rsidR="00F41BFC" w:rsidRDefault="00F41BFC" w:rsidP="001E241B">
            <w:pPr>
              <w:jc w:val="center"/>
            </w:pPr>
            <w:r>
              <w:t>151,435</w:t>
            </w:r>
          </w:p>
        </w:tc>
        <w:tc>
          <w:tcPr>
            <w:tcW w:w="1513" w:type="dxa"/>
          </w:tcPr>
          <w:p w14:paraId="34606E88" w14:textId="77777777" w:rsidR="00F41BFC" w:rsidRDefault="00F41BFC" w:rsidP="001E241B">
            <w:pPr>
              <w:jc w:val="center"/>
            </w:pPr>
            <w:r>
              <w:t>118.3</w:t>
            </w:r>
          </w:p>
        </w:tc>
      </w:tr>
      <w:tr w:rsidR="00F41BFC" w14:paraId="0B7A4DA2" w14:textId="77777777" w:rsidTr="00DC2159">
        <w:tc>
          <w:tcPr>
            <w:tcW w:w="1418" w:type="dxa"/>
            <w:tcBorders>
              <w:bottom w:val="single" w:sz="12" w:space="0" w:color="auto"/>
            </w:tcBorders>
            <w:shd w:val="clear" w:color="auto" w:fill="D9D9D9" w:themeFill="background1" w:themeFillShade="D9"/>
          </w:tcPr>
          <w:p w14:paraId="43A3FFED" w14:textId="77777777" w:rsidR="00F41BFC" w:rsidRDefault="00F41BFC" w:rsidP="001E241B">
            <w:pPr>
              <w:jc w:val="center"/>
            </w:pPr>
            <w:r>
              <w:t>GLOBOCAN</w:t>
            </w:r>
          </w:p>
        </w:tc>
        <w:tc>
          <w:tcPr>
            <w:tcW w:w="3118" w:type="dxa"/>
            <w:tcBorders>
              <w:bottom w:val="single" w:sz="12" w:space="0" w:color="auto"/>
            </w:tcBorders>
            <w:shd w:val="clear" w:color="auto" w:fill="D9D9D9" w:themeFill="background1" w:themeFillShade="D9"/>
          </w:tcPr>
          <w:p w14:paraId="059E073C" w14:textId="262714D5" w:rsidR="00F41BFC" w:rsidRDefault="00F41BFC" w:rsidP="00593DFC">
            <w:r>
              <w:t>Cancer registr</w:t>
            </w:r>
            <w:r w:rsidR="001E241B">
              <w:t>y data</w:t>
            </w:r>
            <w:r>
              <w:t xml:space="preserve"> and/or national vital statistics</w:t>
            </w:r>
          </w:p>
        </w:tc>
        <w:tc>
          <w:tcPr>
            <w:tcW w:w="1701" w:type="dxa"/>
            <w:tcBorders>
              <w:bottom w:val="single" w:sz="12" w:space="0" w:color="auto"/>
            </w:tcBorders>
            <w:shd w:val="clear" w:color="auto" w:fill="D9D9D9" w:themeFill="background1" w:themeFillShade="D9"/>
          </w:tcPr>
          <w:p w14:paraId="1A883E00" w14:textId="4D0B871F" w:rsidR="00F41BFC" w:rsidRDefault="00F41BFC" w:rsidP="001E241B">
            <w:pPr>
              <w:jc w:val="center"/>
            </w:pPr>
            <w:r>
              <w:t>Worldwide</w:t>
            </w:r>
            <w:r w:rsidR="002522C8">
              <w:t>, 2018</w:t>
            </w:r>
          </w:p>
        </w:tc>
        <w:tc>
          <w:tcPr>
            <w:tcW w:w="1134" w:type="dxa"/>
            <w:tcBorders>
              <w:bottom w:val="single" w:sz="12" w:space="0" w:color="auto"/>
            </w:tcBorders>
            <w:shd w:val="clear" w:color="auto" w:fill="D9D9D9" w:themeFill="background1" w:themeFillShade="D9"/>
          </w:tcPr>
          <w:p w14:paraId="77BF3820" w14:textId="77777777" w:rsidR="00F41BFC" w:rsidRDefault="00F41BFC" w:rsidP="001E241B">
            <w:pPr>
              <w:jc w:val="center"/>
            </w:pPr>
            <w:r>
              <w:t>199,645</w:t>
            </w:r>
          </w:p>
        </w:tc>
        <w:tc>
          <w:tcPr>
            <w:tcW w:w="1513" w:type="dxa"/>
            <w:tcBorders>
              <w:bottom w:val="single" w:sz="12" w:space="0" w:color="auto"/>
            </w:tcBorders>
            <w:shd w:val="clear" w:color="auto" w:fill="D9D9D9" w:themeFill="background1" w:themeFillShade="D9"/>
          </w:tcPr>
          <w:p w14:paraId="7DD91151" w14:textId="77777777" w:rsidR="00F41BFC" w:rsidRDefault="00F41BFC" w:rsidP="001E241B">
            <w:pPr>
              <w:jc w:val="center"/>
            </w:pPr>
            <w:r>
              <w:t>103.4</w:t>
            </w:r>
          </w:p>
        </w:tc>
      </w:tr>
      <w:tr w:rsidR="008B084A" w14:paraId="30844A74" w14:textId="77777777" w:rsidTr="00A87972">
        <w:tc>
          <w:tcPr>
            <w:tcW w:w="8884" w:type="dxa"/>
            <w:gridSpan w:val="5"/>
            <w:tcBorders>
              <w:top w:val="single" w:sz="12" w:space="0" w:color="auto"/>
            </w:tcBorders>
            <w:shd w:val="clear" w:color="auto" w:fill="D9D9D9" w:themeFill="background1" w:themeFillShade="D9"/>
          </w:tcPr>
          <w:p w14:paraId="39C75E95" w14:textId="21FF9DAD" w:rsidR="008B084A" w:rsidRDefault="008B084A" w:rsidP="001E241B">
            <w:pPr>
              <w:jc w:val="center"/>
            </w:pPr>
            <w:r>
              <w:rPr>
                <w:rFonts w:cstheme="minorHAnsi"/>
              </w:rPr>
              <w:t>†</w:t>
            </w:r>
            <w:r>
              <w:t xml:space="preserve"> Appropriate data to allow </w:t>
            </w:r>
            <w:r w:rsidR="00D51655">
              <w:t xml:space="preserve">age </w:t>
            </w:r>
            <w:r>
              <w:t xml:space="preserve">standardisation </w:t>
            </w:r>
            <w:r w:rsidR="00D51655">
              <w:t xml:space="preserve">to the WHO 2000-2025 standard </w:t>
            </w:r>
            <w:r>
              <w:t>were not available for the GLOBOCAN or GCC model estimates.</w:t>
            </w:r>
          </w:p>
        </w:tc>
      </w:tr>
    </w:tbl>
    <w:p w14:paraId="6150CDC7" w14:textId="73F34220" w:rsidR="00F41BFC" w:rsidRDefault="00F41BFC"/>
    <w:p w14:paraId="37F50E94" w14:textId="6BFD3E84" w:rsidR="00253622" w:rsidRDefault="0067450E">
      <w:pPr>
        <w:rPr>
          <w:i/>
        </w:rPr>
      </w:pPr>
      <w:r>
        <w:t>A major</w:t>
      </w:r>
      <w:r w:rsidR="00031D27">
        <w:t xml:space="preserve"> advantage of the </w:t>
      </w:r>
      <w:r w:rsidR="00394E28">
        <w:t>B</w:t>
      </w:r>
      <w:r w:rsidR="00C478E5">
        <w:t xml:space="preserve">aseline </w:t>
      </w:r>
      <w:r w:rsidR="00394E28">
        <w:t>M</w:t>
      </w:r>
      <w:r w:rsidR="00C478E5">
        <w:t>odel</w:t>
      </w:r>
      <w:r w:rsidR="00394E28">
        <w:t xml:space="preserve"> </w:t>
      </w:r>
      <w:r w:rsidR="002551AF">
        <w:t xml:space="preserve">relates to </w:t>
      </w:r>
      <w:r w:rsidR="00031D27">
        <w:t xml:space="preserve">its </w:t>
      </w:r>
      <w:r w:rsidR="00824EE9">
        <w:t>adaptab</w:t>
      </w:r>
      <w:r w:rsidR="00031D27">
        <w:t>ility</w:t>
      </w:r>
      <w:r w:rsidR="002551AF">
        <w:t xml:space="preserve"> and comparatively simple structure; the</w:t>
      </w:r>
      <w:r w:rsidR="00394E28">
        <w:t xml:space="preserve"> key co</w:t>
      </w:r>
      <w:r w:rsidR="00370A59">
        <w:t xml:space="preserve">mponents </w:t>
      </w:r>
      <w:r w:rsidR="002551AF">
        <w:t>being</w:t>
      </w:r>
      <w:r w:rsidR="00031D27">
        <w:t xml:space="preserve"> </w:t>
      </w:r>
      <w:r w:rsidR="00394E28">
        <w:t>a</w:t>
      </w:r>
      <w:r w:rsidR="004F33E7">
        <w:t>n initial</w:t>
      </w:r>
      <w:r w:rsidR="00394E28">
        <w:t xml:space="preserve"> set of </w:t>
      </w:r>
      <w:r w:rsidR="002551AF">
        <w:t>sex-</w:t>
      </w:r>
      <w:r w:rsidR="00ED2F2F">
        <w:t>, and</w:t>
      </w:r>
      <w:r w:rsidR="002551AF">
        <w:t xml:space="preserve"> </w:t>
      </w:r>
      <w:r w:rsidR="00394E28">
        <w:t>age-specific cancer rates</w:t>
      </w:r>
      <w:r w:rsidR="005B1391">
        <w:t xml:space="preserve"> and </w:t>
      </w:r>
      <w:r w:rsidR="002551AF">
        <w:t xml:space="preserve">some </w:t>
      </w:r>
      <w:r w:rsidR="00394E28">
        <w:t>information on known risk factors for specific cancers</w:t>
      </w:r>
      <w:r w:rsidR="00C478E5">
        <w:t xml:space="preserve">.  </w:t>
      </w:r>
      <w:r w:rsidR="00115C34">
        <w:t xml:space="preserve">Both elements can be changed: a different </w:t>
      </w:r>
      <w:r w:rsidR="00EF79B7">
        <w:t xml:space="preserve">set </w:t>
      </w:r>
      <w:r w:rsidR="00115C34">
        <w:t>of</w:t>
      </w:r>
      <w:r>
        <w:t xml:space="preserve"> base</w:t>
      </w:r>
      <w:r w:rsidR="00115C34">
        <w:t xml:space="preserve"> rates could be selected or constructed</w:t>
      </w:r>
      <w:r>
        <w:t>,</w:t>
      </w:r>
      <w:r w:rsidR="00115C34">
        <w:t xml:space="preserve"> and further </w:t>
      </w:r>
      <w:r w:rsidR="00370A59">
        <w:t xml:space="preserve">geographically varying </w:t>
      </w:r>
      <w:r w:rsidR="00115C34">
        <w:t xml:space="preserve">risk factors </w:t>
      </w:r>
      <w:r w:rsidR="00370A59">
        <w:t xml:space="preserve">could be added, as and when they emerge.  For example, </w:t>
      </w:r>
      <w:r w:rsidR="00EF79B7">
        <w:t>like BL and KS, r</w:t>
      </w:r>
      <w:r w:rsidR="00EF79B7" w:rsidRPr="002840BC">
        <w:t>etinoblastoma</w:t>
      </w:r>
      <w:r w:rsidR="00EF79B7">
        <w:t xml:space="preserve"> has relatively high reported levels in less economically developed regions of the world </w:t>
      </w:r>
      <w:r w:rsidR="00EF79B7">
        <w:fldChar w:fldCharType="begin"/>
      </w:r>
      <w:r w:rsidR="00124231">
        <w:instrText xml:space="preserve"> ADDIN ZOTERO_ITEM CSL_CITATION {"citationID":"BhnRFUek","properties":{"formattedCitation":"[18]","plainCitation":"[18]","noteIndex":0},"citationItems":[{"id":12398,"uris":["http://zotero.org/groups/23637/items/WRLY76WZ"],"uri":["http://zotero.org/groups/23637/items/WRLY76WZ"],"itemData":{"id":12398,"type":"article-journal","abstract":"Summary\nBackground\n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nMethods\n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nFindings\n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nInterpretation\nThis unique global source of childhood cancer incidence will be used for aetiological research and to inform public health policy, potentially contributing towards attaining several targets of the Sustainable Development Goals. The observed geographical, racial and ethnic, age, sex, and temporal variations require constant monitoring and research.\nFunding\nInternational Agency for Research on Cancer and the Union for International Cancer Control.","container-title":"The Lancet Oncology","DOI":"10.1016/S1470-2045(17)30186-9","ISSN":"1470-2045","issue":"6","journalAbbreviation":"The Lancet Oncology","page":"719-731","source":"ScienceDirect","title":"International incidence of childhood cancer, 2001–10: a population-based registry study","title-short":"International incidence of childhood cancer, 2001–10","volume":"18","author":[{"family":"Steliarova-Foucher","given":"Eva"},{"family":"Colombet","given":"Murielle"},{"family":"Ries","given":"Lynn A G"},{"family":"Moreno","given":"Florencia"},{"family":"Dolya","given":"Anastasia"},{"family":"Bray","given":"Freddie"},{"family":"Hesseling","given":"Peter"},{"family":"Shin","given":"Hee Young"},{"family":"Stiller","given":"Charles A"},{"family":"Bouzbid","given":"S"},{"family":"Hamdi-Cherif","given":"M"},{"family":"Hablas","given":"A"},{"family":"Chirpaz","given":"E"},{"family":"Buziba","given":"N"},{"family":"Chesumbai","given":"GC"},{"family":"Manraj","given":"SS"},{"family":"Reynders","given":"D"},{"family":"Wabinga","given":"HR"},{"family":"Chokunonga","given":"E"},{"family":"Moreno","given":"F"},{"family":"Lima","given":"CA"},{"family":"Asturian Laporte","given":"C"},{"family":"Oliveira","given":"JC","non-dropping-particle":"de"},{"family":"Aquino","given":"JA Pontes","non-dropping-particle":"de"},{"family":"Gallagher","given":"SM Vargas"},{"family":"Uribe","given":"CJ"},{"family":"Bravo","given":"LE"},{"family":"Yepez Chamorro","given":"MC"},{"family":"Torres Alvarado","given":"G"},{"family":"Galán Alvarez","given":"YH"},{"family":"Martinez Reyes","given":"FC"},{"family":"Castillo Calvas","given":"JC"},{"family":"Mendoza Alava","given":"M"},{"family":"Cueva Ayala","given":"P"},{"family":"Hanchard","given":"B"},{"family":"Fajardo-Gutiérrez","given":"A"},{"family":"Zavala Zegarra","given":"DE"},{"family":"Barrios","given":"E"},{"family":"Nikiforuk","given":"C"},{"family":"Woods","given":"R"},{"family":"Turner","given":"D"},{"family":"MacIntyre","given":"M"},{"family":"Corriveau","given":"A"},{"family":"Navaneelan","given":"T"},{"family":"Bertrand","given":"C"},{"family":"Stuart-Panko","given":"H"},{"family":"Wilson","given":"RJ"},{"family":"Kosary","given":"C"},{"family":"Shen","given":"X"},{"family":"Brockhouse","given":"J"},{"family":"Yee","given":"GA"},{"family":"Mitchell","given":"TC"},{"family":"Snipes","given":"K"},{"family":"West","given":"D"},{"family":"Rao","given":"C"},{"family":"Bolick","given":"S"},{"family":"Rycroft","given":"RK"},{"family":"Mueller","given":"L"},{"family":"Zheng","given":"Y"},{"family":"Dosch","given":"K"},{"family":"Brown","given":"H"},{"family":"Vargas","given":"A"},{"family":"Levin","given":"GM"},{"family":"Bayakly","given":"R"},{"family":"Johnson","given":"C"},{"family":"Shen","given":"T"},{"family":"Ruppert","given":"L"},{"family":"Lynch","given":"CF"},{"family":"Lai","given":"SM"},{"family":"Tucker","given":"TC"},{"family":"Wu","given":"XC"},{"family":"Schwenn","given":"M"},{"family":"Stern","given":"K"},{"family":"Gershman","given":"S"},{"family":"Copeland","given":"G"},{"family":"Bushhouse","given":"S"},{"family":"Rogers","given":"DB"},{"family":"Jackson Thompson","given":"J"},{"family":"Lemons","given":"D"},{"family":"Frederick","given":"S"},{"family":"Harris","given":"JA"},{"family":"Riddle","given":"B"},{"family":"Stroup","given":"A"},{"family":"Wiggins","given":"C"},{"family":"Schymura","given":"MJ"},{"family":"Giljahn","given":"LK"},{"family":"Sheikh","given":"A"},{"family":"Schubert","given":"S"},{"family":"Aldinger","given":"W"},{"family":"Fulton","given":"JP"},{"family":"Whiteside","given":"M"},{"family":"Nogueira","given":"L"},{"family":"Sweeney","given":"C"},{"family":"Johnson","given":"A"},{"family":"Martin","given":"J"},{"family":"Farley","given":"S"},{"family":"Harrelson","given":"D"},{"family":"Malicki","given":"R"},{"family":"Espinoza","given":"JR"},{"family":"Hernandez","given":"BY"},{"family":"Abulfateh","given":"N"},{"family":"Wang","given":"N"},{"family":"Ngan","given":"RKC"},{"family":"Lingegowda","given":"KB"},{"family":"Swaminathan","given":"R"},{"family":"Koyande","given":"SS"},{"family":"Silverman","given":"B"},{"family":"Ozasa","given":"K"},{"family":"Kanemura","given":"S"},{"family":"Soda","given":"M"},{"family":"Miyashiro","given":"I"},{"family":"Shibata","given":"A"},{"family":"Nimri","given":"O"},{"family":"Won","given":"YJ"},{"family":"Kim","given":"CH"},{"family":"Hong","given":"NS"},{"family":"Nam","given":"HS"},{"family":"Kweon","given":"S"},{"family":"Kim","given":"WC"},{"family":"Huh","given":"JS"},{"family":"Jung","given":"KW"},{"family":"Yoo","given":"CI"},{"family":"Elbasmy","given":"A"},{"family":"Laudico","given":"AV"},{"family":"Lumague","given":"MR"},{"family":"AlMutlag","given":"H"},{"family":"Buasom","given":"R"},{"family":"Srisukho","given":"S"},{"family":"Tanabodee","given":"J"},{"family":"Wiangnon","given":"S"},{"family":"Pongnikorn","given":"D"},{"family":"Sriplung","given":"H"},{"family":"Dirican","given":"O"},{"family":"Eser","given":"S"},{"family":"Le Hoang","given":"M"},{"family":"Hackl","given":"M"},{"family":"Zborovskaya","given":"A"},{"family":"Dimitrova","given":"N"},{"family":"Valerianova","given":"Z"},{"family":"Sekerija","given":"M"},{"family":"Pavlou","given":"P"},{"family":"Dušek","given":"M"},{"family":"Mägi","given":"M"},{"family":"Clavel","given":"J"},{"family":"Lacour","given":"B"},{"family":"Guizard","given":"AV"},{"family":"Bouvier","given":"V"},{"family":"Troussard","given":"X"},{"family":"Woronoff","given":"AS"},{"family":"Tretarre","given":"B"},{"family":"Colonna","given":"M"},{"family":"Molinié","given":"F"},{"family":"Bara","given":"S"},{"family":"Velten","given":"M"},{"family":"Marrer","given":"E"},{"family":"Ganry","given":"O"},{"family":"Grosclaude","given":"P"},{"family":"Kaatsch","given":"P"},{"family":"Zeissig","given":"SR"},{"family":"Holleczek","given":"B"},{"family":"Katalinic","given":"A"},{"family":"Jakab","given":"Z"},{"family":"Birgisson","given":"H"},{"family":"Walsh","given":"PM"},{"family":"Mangone","given":"L"},{"family":"Merletti","given":"F"},{"family":"Magoni","given":"M"},{"family":"Mangone","given":"L"},{"family":"Ferretti","given":"S"},{"family":"Serraino","given":"D"},{"family":"Spagnoli","given":"G"},{"family":"Fusco","given":"M"},{"family":"Michiara","given":"M"},{"family":"Tumino","given":"R"},{"family":"Falcini","given":"F"},{"family":"Sensi","given":"F"},{"family":"Tisano","given":"F"},{"family":"Piffer","given":"S"},{"family":"Stracci","given":"F"},{"family":"Tagliabue","given":"G"},{"family":"Smailyte","given":"G"},{"family":"Agius","given":"D"},{"family":"Visser","given":"O"},{"family":"Ursin","given":"G"},{"family":"Didkowska","given":"J"},{"family":"Trojanowski","given":"M"},{"family":"Wojciechowska","given":"U"},{"family":"Forjaz de Lacerda","given":"G"},{"family":"Silva","given":"MA"},{"family":"Laranja Pontes","given":"J"},{"family":"Costa Miranda","given":"A","non-dropping-particle":"da"},{"family":"Kaiserova","given":"E"},{"family":"Primic Žakelj","given":"M"},{"family":"Peris-Bonet","given":"R"},{"family":"Vicente Raneda","given":"ML"},{"family":"Almar Marqués","given":"E"},{"family":"Quirós Garcia","given":"JR"},{"family":"Ramos Monserrat","given":"M"},{"family":"Errezola Saizar","given":"M"},{"family":"Alemán Herrera","given":"A"},{"family":"Díaz García","given":"JM"},{"family":"Marcos-Gragera","given":"R"},{"family":"Sanchez-Perez","given":"MJ"},{"family":"Ardanaz Aicua","given":"E"},{"family":"Galceran","given":"J"},{"family":"Klint","given":"A"},{"family":"Kuehni","given":"CE"},{"family":"Bouchardy","given":"C"},{"family":"Levi","given":"F"},{"family":"Bordoni","given":"A"},{"family":"Konzelmann","given":"I"},{"family":"Rohrmann","given":"S"},{"family":"Stiller","given":"CA"},{"family":"Gavin","given":"AT"},{"family":"Brewster","given":"DH"},{"family":"Phung","given":"H"},{"family":"Rushton","given":"S"},{"family":"Guthridge","given":"S"},{"family":"Aitken","given":"J"},{"family":"D'Onise","given":"K"},{"family":"Venn","given":"A"},{"family":"Farrugian","given":"H"},{"family":"Threlfall","given":"TJ"},{"family":"Laumond","given":"S"},{"family":"Yen Kai Sun","given":"L"},{"family":"Hendrix","given":"J"},{"family":"Ballantine","given":"K"},{"family":"Colombet","given":"M"},{"family":"Dolya","given":"A"},{"family":"Masuyer","given":"E"},{"family":"Steliarova-Foucher","given":"E"}],"issued":{"date-parts":[["2017",6,1]]}}}],"schema":"https://github.com/citation-style-language/schema/raw/master/csl-citation.json"} </w:instrText>
      </w:r>
      <w:r w:rsidR="00EF79B7">
        <w:fldChar w:fldCharType="separate"/>
      </w:r>
      <w:r w:rsidR="001426AB" w:rsidRPr="001426AB">
        <w:rPr>
          <w:rFonts w:ascii="Calibri" w:hAnsi="Calibri" w:cs="Calibri"/>
        </w:rPr>
        <w:t>[18]</w:t>
      </w:r>
      <w:r w:rsidR="00EF79B7">
        <w:fldChar w:fldCharType="end"/>
      </w:r>
      <w:r w:rsidR="00370A59">
        <w:t>,</w:t>
      </w:r>
      <w:r w:rsidR="00EF79B7">
        <w:t xml:space="preserve"> to the point where rates are in excess of those reported in SEER.  In addition, diagnosis is possible based on clinical observations</w:t>
      </w:r>
      <w:r w:rsidR="00BA4E5A">
        <w:fldChar w:fldCharType="begin"/>
      </w:r>
      <w:r w:rsidR="00124231">
        <w:instrText xml:space="preserve"> ADDIN ZOTERO_ITEM CSL_CITATION {"citationID":"eAVKAkVY","properties":{"formattedCitation":"[52]","plainCitation":"[52]","noteIndex":0},"citationItems":[{"id":3684,"uris":["http://zotero.org/groups/23637/items/NMZ8I5BF"],"uri":["http://zotero.org/groups/23637/items/NMZ8I5BF"],"itemData":{"id":3684,"type":"article-journal","abstract":"AIMS: To characterise the clinical features, treatment and outcome of children diagnosed with retinoblastoma in Uganda.\nMETHODS: The study comprised a 6-year nationwide enrolment with follow-up.\nRESULTS: In total, 282 cases were enrolled, 26% (72) were bilateral; 6% were lost to follow-up. Almost all diagnoses in the first affected eye were International Classification of Retinoblastoma group E or worse. Histology was available for 92%; of those, 45%, had extraocular tumour at diagnosis. Enucleation of the first eye was done for 271; 94 received radiotherapy to the socket and in the last 2 years, 70 children received chemotherapy. At close of study, 139 children had died. Survival, as determined in a proportional hazards model adjusted for age, sex, laterality and treatment era (pre or post introduction of chemotherapy), varied by extent of the tumour (p&lt;0.001); children with only intraocular involvement were 80% less likely to die (HR=0.21, 95% CI 0.12 to 0.35) compared with children with extraocular involvement.\nCONCLUSIONS: Diagnostic delay results in relatively high mortality among children with retinoblastoma in Uganda. There is an urgent need for more effective treatment modalities, particularly chemotherapy, and nationwide efforts to encourage earlier access to medical care.","container-title":"The British Journal of Ophthalmology","DOI":"10.1136/bjophthalmol-2014-305564","ISSN":"1468-2079","issue":"3","journalAbbreviation":"Br J Ophthalmol","language":"eng","note":"PMID: 25217695","page":"387-390","source":"PubMed","title":"Clinical features and survival among children with retinoblastoma in Uganda","volume":"99","author":[{"family":"Waddell","given":"Keith M."},{"family":"Kagame","given":"Kenneth"},{"family":"Ndamira","given":"Andrew"},{"family":"Twinamasiko","given":"Amos"},{"family":"Picton","given":"Susan V."},{"family":"Simmons","given":"Ian G."},{"family":"Johnston","given":"W. Tom"},{"family":"Newton","given":"Robert"}],"issued":{"date-parts":[["2015",3]]}}}],"schema":"https://github.com/citation-style-language/schema/raw/master/csl-citation.json"} </w:instrText>
      </w:r>
      <w:r w:rsidR="00BA4E5A">
        <w:fldChar w:fldCharType="separate"/>
      </w:r>
      <w:r w:rsidR="00BA4E5A" w:rsidRPr="00BA4E5A">
        <w:rPr>
          <w:rFonts w:ascii="Calibri" w:hAnsi="Calibri" w:cs="Calibri"/>
        </w:rPr>
        <w:t>[52]</w:t>
      </w:r>
      <w:r w:rsidR="00BA4E5A">
        <w:fldChar w:fldCharType="end"/>
      </w:r>
      <w:r w:rsidR="00370A59">
        <w:t xml:space="preserve">, meaning that </w:t>
      </w:r>
      <w:r w:rsidR="00EF79B7">
        <w:t xml:space="preserve">misdiagnosis </w:t>
      </w:r>
      <w:r w:rsidR="00370A59">
        <w:t>is not as likely as for other cancers. As yet, h</w:t>
      </w:r>
      <w:r w:rsidR="00EF79B7">
        <w:t>owever,</w:t>
      </w:r>
      <w:r w:rsidR="00370A59">
        <w:t xml:space="preserve"> </w:t>
      </w:r>
      <w:r w:rsidR="00115C34">
        <w:t>clear association</w:t>
      </w:r>
      <w:r w:rsidR="00370A59">
        <w:t>s</w:t>
      </w:r>
      <w:r w:rsidR="00115C34">
        <w:t xml:space="preserve"> with environmental or lifestyle exposure</w:t>
      </w:r>
      <w:r w:rsidR="00DF2A05">
        <w:t>s</w:t>
      </w:r>
      <w:r w:rsidR="00115C34">
        <w:t xml:space="preserve"> ha</w:t>
      </w:r>
      <w:r w:rsidR="00370A59">
        <w:t>ve</w:t>
      </w:r>
      <w:r w:rsidR="00115C34">
        <w:t xml:space="preserve"> yet to </w:t>
      </w:r>
      <w:r w:rsidR="00EF79B7">
        <w:t>be identified</w:t>
      </w:r>
      <w:r w:rsidR="00353DCD">
        <w:t xml:space="preserve"> and described in the detail required for </w:t>
      </w:r>
      <w:r w:rsidR="00EF79B7">
        <w:t xml:space="preserve">use in the BM </w:t>
      </w:r>
      <w:r w:rsidR="00115C34">
        <w:fldChar w:fldCharType="begin"/>
      </w:r>
      <w:r w:rsidR="00124231">
        <w:instrText xml:space="preserve"> ADDIN ZOTERO_ITEM CSL_CITATION {"citationID":"Hd2F227H","properties":{"formattedCitation":"[53\\uc0\\u8211{}56]","plainCitation":"[53–56]","noteIndex":0},"citationItems":[{"id":12874,"uris":["http://zotero.org/groups/23637/items/PYVY8PG2"],"uri":["http://zotero.org/groups/23637/items/PYVY8PG2"],"itemData":{"id":12874,"type":"article-journal","abstract":"The incidence of unilateral, but not bilateral, retinoblastoma in human populations at different geographical locations increases significantly with ambient erythemal dose of ultraviolet B radiation from sunlight. This supports the hypothesis that sunlight plays a role in retinoblastoma formation. © 1999 Cancer Research Campaign","container-title":"British Journal of Cancer","DOI":"10.1038/sj.bjc.6690204","ISSN":"0007-0920","issue":"7-8","journalAbbreviation":"Br J Cancer","note":"PMID: 10098771\nPMCID: PMC2362220","page":"1273-1276","source":"PubMed Central","title":"Is sunlight an aetiological agent in the genesis of retinoblastoma?","volume":"79","author":[{"family":"Hooper","given":"M L"}],"issued":{"date-parts":[["1999",3]]}}},{"id":12877,"uris":["http://zotero.org/groups/23637/items/APYF8AF3"],"uri":["http://zotero.org/groups/23637/items/APYF8AF3"],"itemData":{"id":12877,"type":"article-journal","abstract":"To evaluate positive findings from an earlier report, we studied the relation between retinoblastoma incidence and ultraviolet (UV-B) radiation levels in the Surveillance, Epidemiology, and End Results (SEER) programme areas of the USA using weighted regression, as well as in international data after adjusting for race, economic development, and climate. The association was not statistically significant within the USA (P&gt; 0.20). At an international level, the relation was significant overall and after adjusting for economic development, but it was not significant after adjusting for race and tropical climate, suggesting that environmental factors other than UV-B may be responsible for the geographic patterns of retinoblastoma. © 2000 Cancer Research Campaign","container-title":"British Journal of Cancer","DOI":"10.1054/bjoc.2000.1215","ISSN":"0007-0920","issue":"11","journalAbbreviation":"Br J Cancer","note":"PMID: 10839306\nPMCID: PMC2363228","page":"1875-1878","source":"PubMed Central","title":"Retinoblastoma incidence and sunlight exposure","volume":"82","author":[{"family":"Jemal","given":"A"},{"family":"Devesa","given":"S S"},{"family":"Fears","given":"T R"},{"family":"Fraumeni Jr","given":"J F"}],"issued":{"date-parts":[["2000",6]]}}},{"id":12880,"uris":["http://zotero.org/groups/23637/items/URDYXX3N"],"uri":["http://zotero.org/groups/23637/items/URDYXX3N"],"itemData":{"id":12880,"type":"webpage","genre":"Text","language":"en","note":"DOI: info:doi/10.1097/MPH.0000000000000552","title":"HPV-16 Detected in One-Fourth Eyes With Retinoblastoma: A Prospective Case-control Study From North India","title-short":"HPV-16 Detected in One-Fourth Eyes With Retinoblastoma","URL":"https://www.ingentaconnect.com/content/wk/jpho/2016/00000038/00000005/art00015","author":[{"family":"Naru","given":"Jasmine"},{"family":"Aggarwal","given":"Ritu"},{"family":"Singh","given":"Usha"},{"family":"Kakkar","given":"Nandita"},{"family":"Bansal","given":"Deepak"}],"accessed":{"date-parts":[["2019",9,18]]},"issued":{"date-parts":[["2016",7]]}}},{"id":12882,"uris":["http://zotero.org/groups/23637/items/AZ3LAII5"],"uri":["http://zotero.org/groups/23637/items/AZ3LAII5"],"itemData":{"id":12882,"type":"article-journal","abstract":"Background Retinoblastoma is the most frequent tumor of the eye in children and very little is known about the etiology of non-familial (sporadic) retinoblastoma. In this study we examined whether parental tobacco smoking or alcohol consumption (pre- or post-conception) contribute to the two phenotypes (bilateral or unilateral) of sporadic retinoblastoma. Methods Two large multicenter case-control studies identified 488 cases through eye referral centers in the United States and Canada or through the Children’s Oncology Group. Controls (n = 424) were selected from among friends and relatives of cases and matched by age. Risk factor information was obtained via telephone interview. We employed multivariable logistic regression to estimate the effects of parental tobacco smoking and alcohol consumption on retinoblastoma. Findings Maternal smoking before and during pregnancy contributed to unilateral retinoblastoma risk in the child: year before pregnancy conditional Odds Ratio (OR), 8.9; 95% confidence interval (CI) 1.5–51, and unconditional OR, 2.4; 95% CI, 1.3–4.7; month before or during pregnancy, conditional OR, 3.3; 95% CI, 0.5–20.8, and unconditional OR, 2.8; 95% CI, 1.1–7.0. No association was found for maternal or paternal alcohol consumption. Conclusion The results of this study indicate that maternal active smoking during pregnancy may be a risk factor for sporadic retinoblastoma. Our study supports a role for tobacco exposures in embryonal tumors.","container-title":"PLOS ONE","DOI":"10.1371/journal.pone.0151728","ISSN":"1932-6203","issue":"3","journalAbbreviation":"PLOS ONE","language":"en","page":"e0151728","source":"PLoS Journals","title":"Sporadic Retinoblastoma and Parental Smoking and Alcohol Consumption before and after Conception: A Report from the Children’s Oncology Group","title-short":"Sporadic Retinoblastoma and Parental Smoking and Alcohol Consumption before and after Conception","volume":"11","author":[{"family":"Azary","given":"Saeedeh"},{"family":"Ganguly","given":"Arupa"},{"family":"Bunin","given":"Greta R."},{"family":"Lombardi","given":"Christina"},{"family":"Park","given":"Andrew S."},{"family":"Ritz","given":"Beate"},{"family":"Heck","given":"Julia E."}],"issued":{"date-parts":[["2016",3,18]]}}}],"schema":"https://github.com/citation-style-language/schema/raw/master/csl-citation.json"} </w:instrText>
      </w:r>
      <w:r w:rsidR="00115C34">
        <w:fldChar w:fldCharType="separate"/>
      </w:r>
      <w:r w:rsidR="000F408C" w:rsidRPr="00DC2159">
        <w:rPr>
          <w:rFonts w:ascii="Calibri" w:hAnsi="Calibri" w:cs="Calibri"/>
          <w:szCs w:val="24"/>
        </w:rPr>
        <w:t>[53–56]</w:t>
      </w:r>
      <w:r w:rsidR="00115C34">
        <w:fldChar w:fldCharType="end"/>
      </w:r>
      <w:r w:rsidR="00115C34">
        <w:t>.</w:t>
      </w:r>
      <w:r w:rsidR="00EF79B7">
        <w:t xml:space="preserve">  </w:t>
      </w:r>
    </w:p>
    <w:p w14:paraId="020AD3B4" w14:textId="530F5121" w:rsidR="00124231" w:rsidRDefault="00124231" w:rsidP="00124231">
      <w:bookmarkStart w:id="11" w:name="_Hlk25764446"/>
      <w:r>
        <w:t xml:space="preserve">The estimates derived from the BM are reliant on the suitability and accuracy of country-specific population estimates, as well as SEER incidence rates (numerators and denominators).  The extent to which variability and uncertainty in these measures will have affected the results is not clear.  The model underpinning the World Population Prospects population estimates used in this study is based on a wide range of sources and is expected to be robust to errors in the source data </w:t>
      </w:r>
      <w:r>
        <w:fldChar w:fldCharType="begin"/>
      </w:r>
      <w:r>
        <w:instrText xml:space="preserve"> ADDIN ZOTERO_ITEM CSL_CITATION {"citationID":"YAiVOjWU","properties":{"formattedCitation":"[19]","plainCitation":"[19]","noteIndex":0},"citationItems":[{"id":10827,"uris":["http://zotero.org/groups/23637/items/FIWQ6E3H"],"uri":["http://zotero.org/groups/23637/items/FIWQ6E3H"],"itemData":{"id":10827,"type":"webpage","container-title":"World Population Prospects 2017","note":"Data downloaded 25 Sep 2017\n\nMedium Variant projections of popultaion in 5-year age groups for males, females and total\n\nWPP2017_PopulationByAgeSex_Medium.csv","title":"World Population Prospects 2017","URL":"https://population.un.org/wpp/Download/Standard/CSV/","author":[{"literal":"United Nations DESA / Population Division"}],"accessed":{"date-parts":[["2017",9,25]]},"issued":{"date-parts":[["2017"]]}}}],"schema":"https://github.com/citation-style-language/schema/raw/master/csl-citation.json"} </w:instrText>
      </w:r>
      <w:r>
        <w:fldChar w:fldCharType="separate"/>
      </w:r>
      <w:r w:rsidRPr="00DC2159">
        <w:rPr>
          <w:rFonts w:ascii="Calibri" w:hAnsi="Calibri" w:cs="Calibri"/>
        </w:rPr>
        <w:t>[19]</w:t>
      </w:r>
      <w:r>
        <w:fldChar w:fldCharType="end"/>
      </w:r>
      <w:r>
        <w:t xml:space="preserve">.  Nonetheless, systematic under or overestimation of specific subpopulations will affect both observed and expected cancer rates.  With respect to SEER, the model used rates averaged across all locations, ethnicities, and socio-demographic groups; hopefully providing robust estimates from a socially and ethnically diverse population, and ameliorating the impact of any systematic errors arising from particular subgroups.  However, such an approach could mask potential </w:t>
      </w:r>
      <w:proofErr w:type="spellStart"/>
      <w:r>
        <w:t>aetiologic</w:t>
      </w:r>
      <w:proofErr w:type="spellEnd"/>
      <w:r>
        <w:t xml:space="preserve"> variations.  For example, childhood acute lymphoblastic leukaemia incidence rates within SEER tend to vary with ethnicity; rates among those categorized as Hispanic White being twice that of those categorized as non-Hispanic Black, with rates among non-Hispanic Whites and Asians lying between </w:t>
      </w:r>
      <w:r>
        <w:lastRenderedPageBreak/>
        <w:t xml:space="preserve">the two </w:t>
      </w:r>
      <w:r>
        <w:fldChar w:fldCharType="begin"/>
      </w:r>
      <w:r>
        <w:instrText xml:space="preserve"> ADDIN ZOTERO_ITEM CSL_CITATION {"citationID":"bKPhShiF","properties":{"formattedCitation":"[57]","plainCitation":"[57]","noteIndex":0},"citationItems":[{"id":13142,"uris":["http://zotero.org/groups/23637/items/XY26QA58"],"uri":["http://zotero.org/groups/23637/items/XY26QA58"],"itemData":{"id":13142,"type":"article-journal","abstract":"Incidence rates of childhood leukemia in the United States have steadily increased over the last several decades, but only recently have disparities in the increase in incidence been recognized. In the current analysis, Surveillance, Epidemiology and End Results (SEER) data were used to evaluate recent trends in the incidence of childhood leukemia diagnosed at age 0–19 years from 1992–2013, overall and by age, race/ethnicity, gender, and histologic subtype. Hispanic White children were more likely than non-Hispanic White, non-Hispanic Black or non-Hispanic Asian children to be diagnosed with acute lymphocytic leukemia (ALL) from 2009–2013. From 1992–2013, a significant increase in ALL incidence was observed for Hispanic White children (annual percent change (APC)Hispanic=1.08, 95%CI:0.59, 1.58); no significant increase was observed for non-Hispanic White, Black or Asian children. ALL incidence increased by about 3% per year from 1992–2013 for Hispanic White children diagnosed from 15–19 years (APC=2.67; 95%CI:0.88, 4.49), and by 2% for those 10–14 years (APC=2.09; 95%CI:0.57, 3.63), while no significant increases in incidence were observed in non-Hispanic White, Black, or Asian children of the same age. Acute myeloid leukemia (AML) incidence increased among non-Hispanic White children under 1 year at diagnosis, and among Hispanic White children diagnosed at age 1–4. The increase in incidence rates of childhood ALL appears to be driven by rising rates in older Hispanic children (10–14, and 15–19 years). Future studies are needed to evaluate reasons for the increase in ALL among older Hispanic children.","container-title":"International journal of cancer","DOI":"10.1002/ijc.30487","ISSN":"0020-7136","issue":"5","journalAbbreviation":"Int J Cancer","note":"PMID: 27778348\nPMCID: PMC5550103","page":"1000-1008","source":"PubMed Central","title":"Trends in Childhood Leukemia Incidence Over Two Decades from 1992–2013","volume":"140","author":[{"family":"Barrington-Trimis","given":"Jessica L."},{"family":"Cockburn","given":"Myles"},{"family":"Metayer","given":"Catherine"},{"family":"Gauderman","given":"W. James"},{"family":"Wiemels","given":"Joseph"},{"family":"McKean-Cowdin","given":"Roberta"}],"issued":{"date-parts":[["2017",3,1]]}}}],"schema":"https://github.com/citation-style-language/schema/raw/master/csl-citation.json"} </w:instrText>
      </w:r>
      <w:r>
        <w:fldChar w:fldCharType="separate"/>
      </w:r>
      <w:r w:rsidRPr="00124231">
        <w:rPr>
          <w:rFonts w:ascii="Calibri" w:hAnsi="Calibri" w:cs="Calibri"/>
        </w:rPr>
        <w:t>[57]</w:t>
      </w:r>
      <w:r>
        <w:fldChar w:fldCharType="end"/>
      </w:r>
      <w:r>
        <w:t>.  The underpinning reasons for such differences, which could at least be partly due to numerator/denominator incompatibilities, is a topic of current research that may yield results that could be used to refine future BM estimates.</w:t>
      </w:r>
      <w:bookmarkEnd w:id="11"/>
    </w:p>
    <w:p w14:paraId="155EC7E2" w14:textId="0CCBB186" w:rsidR="008855DF" w:rsidRDefault="00B22E8B" w:rsidP="0050368D">
      <w:r>
        <w:t xml:space="preserve"> </w:t>
      </w:r>
      <w:r w:rsidR="007341CA" w:rsidRPr="0066284A">
        <w:t>Another key assumption made</w:t>
      </w:r>
      <w:r w:rsidR="007341CA">
        <w:t xml:space="preserve"> </w:t>
      </w:r>
      <w:r w:rsidR="00A642B9">
        <w:t>in constructing the BM</w:t>
      </w:r>
      <w:r w:rsidR="00082094">
        <w:t xml:space="preserve"> </w:t>
      </w:r>
      <w:r w:rsidR="00A642B9">
        <w:t xml:space="preserve">is </w:t>
      </w:r>
      <w:r w:rsidR="000E3A9F">
        <w:t xml:space="preserve">the </w:t>
      </w:r>
      <w:r w:rsidR="008A22BE">
        <w:t xml:space="preserve">initial uniformity conferred by </w:t>
      </w:r>
      <w:r w:rsidR="00EF79B7">
        <w:t xml:space="preserve">the application of </w:t>
      </w:r>
      <w:r w:rsidR="009C4675">
        <w:t xml:space="preserve">age- and sex-specific </w:t>
      </w:r>
      <w:r w:rsidR="00EF79B7">
        <w:t xml:space="preserve">rates derived by the SEER programme </w:t>
      </w:r>
      <w:r w:rsidR="00D2065B">
        <w:t>to all countries around the world</w:t>
      </w:r>
      <w:r w:rsidR="00BE396B">
        <w:t xml:space="preserve">.  As such, the </w:t>
      </w:r>
      <w:r w:rsidR="00196158">
        <w:t xml:space="preserve">BM’s </w:t>
      </w:r>
      <w:r w:rsidR="009C4675">
        <w:t xml:space="preserve">global geographic patterning </w:t>
      </w:r>
      <w:r w:rsidR="00BE396B">
        <w:t xml:space="preserve">is </w:t>
      </w:r>
      <w:r w:rsidR="009C4675">
        <w:t xml:space="preserve">driven by differences in age structure and </w:t>
      </w:r>
      <w:r w:rsidR="00BE396B">
        <w:t>inclusion of</w:t>
      </w:r>
      <w:r w:rsidR="008A22BE">
        <w:t xml:space="preserve"> two</w:t>
      </w:r>
      <w:r w:rsidR="00BE396B">
        <w:t xml:space="preserve"> </w:t>
      </w:r>
      <w:r w:rsidR="000E3A9F">
        <w:t>well-known</w:t>
      </w:r>
      <w:r w:rsidR="009C4675">
        <w:t xml:space="preserve"> </w:t>
      </w:r>
      <w:r w:rsidR="008A22BE">
        <w:t xml:space="preserve">geographically mediated </w:t>
      </w:r>
      <w:r w:rsidR="009C4675">
        <w:t>causal associations</w:t>
      </w:r>
      <w:r w:rsidR="000E3A9F">
        <w:t xml:space="preserve">: the IICC-3 incidence of BL and KS being correlated with the proportion of the population exposed to </w:t>
      </w:r>
      <w:r w:rsidR="000E3A9F" w:rsidRPr="00C27536">
        <w:rPr>
          <w:i/>
        </w:rPr>
        <w:t>P. falciparum</w:t>
      </w:r>
      <w:r w:rsidR="000E3A9F">
        <w:t xml:space="preserve">. </w:t>
      </w:r>
      <w:r w:rsidR="00BE396B">
        <w:t xml:space="preserve"> </w:t>
      </w:r>
      <w:r w:rsidR="008A22BE" w:rsidRPr="000E3A9F">
        <w:t>Hence</w:t>
      </w:r>
      <w:r w:rsidR="008A22BE">
        <w:t>,</w:t>
      </w:r>
      <w:r w:rsidR="000E3A9F">
        <w:t xml:space="preserve"> as presently constructed, the BM takes</w:t>
      </w:r>
      <w:r w:rsidR="008A22BE">
        <w:t xml:space="preserve"> </w:t>
      </w:r>
      <w:r w:rsidR="00192EF7">
        <w:t xml:space="preserve">no account of </w:t>
      </w:r>
      <w:r w:rsidR="006F0FC3">
        <w:t xml:space="preserve">other potential </w:t>
      </w:r>
      <w:r w:rsidR="000E3A9F">
        <w:t xml:space="preserve">geographically varying </w:t>
      </w:r>
      <w:r w:rsidR="006F0FC3">
        <w:t>risk factor</w:t>
      </w:r>
      <w:r w:rsidR="00396446">
        <w:t>s</w:t>
      </w:r>
      <w:r w:rsidR="00741256">
        <w:t>.</w:t>
      </w:r>
      <w:r w:rsidR="008855DF">
        <w:t xml:space="preserve"> </w:t>
      </w:r>
      <w:r w:rsidR="00396446">
        <w:t xml:space="preserve"> Such information can, however, be</w:t>
      </w:r>
      <w:r w:rsidR="0095771A">
        <w:t xml:space="preserve"> incorporated once causal mechanisms </w:t>
      </w:r>
      <w:r w:rsidR="00396446">
        <w:t xml:space="preserve">for other childhood cancer subtypes </w:t>
      </w:r>
      <w:r w:rsidR="0095771A">
        <w:t>are more fully elucidated</w:t>
      </w:r>
      <w:r w:rsidR="00396446">
        <w:t>,</w:t>
      </w:r>
      <w:r w:rsidR="00DF2A05">
        <w:t xml:space="preserve"> and </w:t>
      </w:r>
      <w:r w:rsidR="00396446">
        <w:t xml:space="preserve">data on relevant exposure markers </w:t>
      </w:r>
      <w:r w:rsidR="00DF2A05">
        <w:t>become available</w:t>
      </w:r>
      <w:r w:rsidR="0095771A">
        <w:t>.</w:t>
      </w:r>
      <w:r w:rsidR="008855DF" w:rsidRPr="008855DF">
        <w:t xml:space="preserve"> </w:t>
      </w:r>
    </w:p>
    <w:p w14:paraId="607F8F2D" w14:textId="447B5314" w:rsidR="004C5EB2" w:rsidRDefault="00E13573" w:rsidP="00C072C2">
      <w:pPr>
        <w:pStyle w:val="Heading1"/>
        <w:numPr>
          <w:ilvl w:val="0"/>
          <w:numId w:val="23"/>
        </w:numPr>
      </w:pPr>
      <w:r>
        <w:t>Conclusions</w:t>
      </w:r>
    </w:p>
    <w:p w14:paraId="1E63B021" w14:textId="09BFBD94" w:rsidR="009428B8" w:rsidRDefault="00F361BD">
      <w:r>
        <w:t xml:space="preserve">Using </w:t>
      </w:r>
      <w:r w:rsidR="00D84A24">
        <w:t xml:space="preserve">the </w:t>
      </w:r>
      <w:r>
        <w:t>original baseline model (BM) w</w:t>
      </w:r>
      <w:r w:rsidR="00F6446C">
        <w:t>e estimate</w:t>
      </w:r>
      <w:r w:rsidR="00D84A24">
        <w:t>d</w:t>
      </w:r>
      <w:r w:rsidR="00F6446C">
        <w:t xml:space="preserve"> that approximately 3</w:t>
      </w:r>
      <w:r w:rsidR="009D6C27">
        <w:t>60</w:t>
      </w:r>
      <w:r w:rsidR="00F6446C">
        <w:t xml:space="preserve">,000 cancers </w:t>
      </w:r>
      <w:r w:rsidR="00D07C19">
        <w:t xml:space="preserve">occurred in </w:t>
      </w:r>
      <w:r w:rsidR="00F6446C">
        <w:t>children in 2015</w:t>
      </w:r>
      <w:r w:rsidR="00E65A67">
        <w:t xml:space="preserve"> worldwide</w:t>
      </w:r>
      <w:r w:rsidR="006338CB">
        <w:t xml:space="preserve">. These data were derived by imputing identical background incidence of childhood cancer to </w:t>
      </w:r>
      <w:r w:rsidR="00262DB6">
        <w:t xml:space="preserve">all </w:t>
      </w:r>
      <w:r w:rsidR="006338CB">
        <w:t>world regions</w:t>
      </w:r>
      <w:r w:rsidR="00262DB6">
        <w:t xml:space="preserve"> and correcting them </w:t>
      </w:r>
      <w:r w:rsidR="006338CB">
        <w:t xml:space="preserve">for </w:t>
      </w:r>
      <w:r w:rsidR="00262DB6">
        <w:t xml:space="preserve">an effect of </w:t>
      </w:r>
      <w:r w:rsidR="00831AD1" w:rsidRPr="006C2ED2">
        <w:rPr>
          <w:i/>
        </w:rPr>
        <w:t>P. falciparum</w:t>
      </w:r>
      <w:r w:rsidR="00831AD1">
        <w:t xml:space="preserve"> </w:t>
      </w:r>
      <w:r w:rsidR="00262DB6">
        <w:t xml:space="preserve">infection </w:t>
      </w:r>
      <w:r w:rsidR="00831AD1">
        <w:t>according to the known spread of this exposure</w:t>
      </w:r>
      <w:r w:rsidR="00262DB6">
        <w:t>.</w:t>
      </w:r>
      <w:r w:rsidR="00A075F7">
        <w:t xml:space="preserve"> </w:t>
      </w:r>
      <w:r w:rsidR="00AB6101">
        <w:t xml:space="preserve">Our </w:t>
      </w:r>
      <w:r w:rsidR="00F6446C">
        <w:t xml:space="preserve">approach </w:t>
      </w:r>
      <w:r w:rsidR="006338CB">
        <w:t>suggests</w:t>
      </w:r>
      <w:r w:rsidR="00F6446C">
        <w:t xml:space="preserve"> that </w:t>
      </w:r>
      <w:r>
        <w:t xml:space="preserve">up to </w:t>
      </w:r>
      <w:r w:rsidR="002275F3">
        <w:t>4</w:t>
      </w:r>
      <w:r w:rsidR="00A15C1C">
        <w:t>5</w:t>
      </w:r>
      <w:r w:rsidR="00F6446C">
        <w:t xml:space="preserve">% of incident childhood cancers </w:t>
      </w:r>
      <w:r w:rsidR="002032C3">
        <w:t>may</w:t>
      </w:r>
      <w:r w:rsidR="0059408F">
        <w:t xml:space="preserve"> </w:t>
      </w:r>
      <w:r w:rsidR="002032C3">
        <w:t>be</w:t>
      </w:r>
      <w:r w:rsidR="00F6446C">
        <w:t xml:space="preserve"> </w:t>
      </w:r>
      <w:r w:rsidR="00567D6D">
        <w:t xml:space="preserve">undocumented </w:t>
      </w:r>
      <w:r w:rsidR="006338CB">
        <w:t xml:space="preserve">within existing </w:t>
      </w:r>
      <w:r w:rsidR="00D84A24">
        <w:t>(</w:t>
      </w:r>
      <w:r w:rsidR="006338CB">
        <w:t>childhood</w:t>
      </w:r>
      <w:r w:rsidR="00D84A24">
        <w:t>)</w:t>
      </w:r>
      <w:r w:rsidR="006338CB">
        <w:t xml:space="preserve"> cancer surveillance systems. A majority of the</w:t>
      </w:r>
      <w:r w:rsidR="00DF2A05">
        <w:t xml:space="preserve"> children whose cancer diagnoses are </w:t>
      </w:r>
      <w:r w:rsidR="00A15C1C">
        <w:t>miss</w:t>
      </w:r>
      <w:r w:rsidR="00DF2A05">
        <w:t>ed</w:t>
      </w:r>
      <w:r w:rsidR="00A15C1C">
        <w:t xml:space="preserve"> </w:t>
      </w:r>
      <w:r w:rsidR="006338CB">
        <w:t>resid</w:t>
      </w:r>
      <w:r w:rsidR="00A15C1C">
        <w:t>e</w:t>
      </w:r>
      <w:r w:rsidR="006338CB">
        <w:t xml:space="preserve"> </w:t>
      </w:r>
      <w:r w:rsidR="00F6446C">
        <w:t xml:space="preserve">in </w:t>
      </w:r>
      <w:r w:rsidR="006F2F0E">
        <w:t xml:space="preserve">countries with lower </w:t>
      </w:r>
      <w:r w:rsidR="00D312C9">
        <w:t>h</w:t>
      </w:r>
      <w:r w:rsidR="006F2F0E">
        <w:t xml:space="preserve">uman </w:t>
      </w:r>
      <w:r w:rsidR="00D312C9">
        <w:t>d</w:t>
      </w:r>
      <w:r w:rsidR="006F2F0E">
        <w:t xml:space="preserve">evelopment </w:t>
      </w:r>
      <w:r w:rsidR="00D312C9">
        <w:t>i</w:t>
      </w:r>
      <w:r w:rsidR="006F2F0E">
        <w:t>ndex</w:t>
      </w:r>
      <w:r w:rsidR="0050368D">
        <w:t xml:space="preserve">; indicating a need for improved </w:t>
      </w:r>
      <w:r w:rsidR="008F1048">
        <w:t xml:space="preserve">provision, accessibility </w:t>
      </w:r>
      <w:r w:rsidR="0050368D">
        <w:t>and utilisation of appropriate diagnostics and care</w:t>
      </w:r>
      <w:r w:rsidR="006C2ED2">
        <w:t xml:space="preserve"> and documentation of diagnosed cases</w:t>
      </w:r>
      <w:r w:rsidR="00F6446C">
        <w:t>.</w:t>
      </w:r>
      <w:r w:rsidR="00AB6101">
        <w:t xml:space="preserve">  </w:t>
      </w:r>
      <w:bookmarkEnd w:id="1"/>
      <w:bookmarkEnd w:id="3"/>
    </w:p>
    <w:bookmarkEnd w:id="2"/>
    <w:bookmarkEnd w:id="4"/>
    <w:p w14:paraId="74A27365" w14:textId="678ADDEF" w:rsidR="002275F3" w:rsidRDefault="002275F3">
      <w:pPr>
        <w:rPr>
          <w:rFonts w:asciiTheme="majorHAnsi" w:eastAsiaTheme="majorEastAsia" w:hAnsiTheme="majorHAnsi" w:cstheme="majorBidi"/>
          <w:b/>
          <w:sz w:val="32"/>
          <w:szCs w:val="32"/>
        </w:rPr>
      </w:pPr>
    </w:p>
    <w:bookmarkEnd w:id="5"/>
    <w:p w14:paraId="586817CB" w14:textId="54845AF6" w:rsidR="004C5EB2" w:rsidRPr="00D8517D" w:rsidRDefault="004C5EB2" w:rsidP="0059408F">
      <w:pPr>
        <w:pStyle w:val="Heading1"/>
      </w:pPr>
      <w:r w:rsidRPr="00D8517D">
        <w:t>References</w:t>
      </w:r>
      <w:r w:rsidR="009428B8" w:rsidRPr="00D8517D">
        <w:t xml:space="preserve"> </w:t>
      </w:r>
    </w:p>
    <w:p w14:paraId="2B89F962" w14:textId="77777777" w:rsidR="008B1F40" w:rsidRDefault="000E1A40" w:rsidP="008B1F40">
      <w:pPr>
        <w:pStyle w:val="Bibliography"/>
      </w:pPr>
      <w:r w:rsidRPr="002854BA">
        <w:fldChar w:fldCharType="begin"/>
      </w:r>
      <w:r w:rsidR="008B1F40">
        <w:instrText xml:space="preserve"> ADDIN ZOTERO_BIBL {"uncited":[],"omitted":[],"custom":[]} CSL_BIBLIOGRAPHY </w:instrText>
      </w:r>
      <w:r w:rsidRPr="002854BA">
        <w:fldChar w:fldCharType="separate"/>
      </w:r>
      <w:r w:rsidR="008B1F40">
        <w:t>[1]</w:t>
      </w:r>
      <w:r w:rsidR="008B1F40">
        <w:tab/>
        <w:t>J. Ferlay, M. Colombet, I. Soerjomataram, et al., Estimating the global cancer incidence and mortality in 2018: GLOBOCAN sources and methods, Int. J. Cancer. 144 (2019) 1941–1953. doi:10.1002/ijc.31937.</w:t>
      </w:r>
    </w:p>
    <w:p w14:paraId="6730EF74" w14:textId="77777777" w:rsidR="008B1F40" w:rsidRDefault="008B1F40" w:rsidP="008B1F40">
      <w:pPr>
        <w:pStyle w:val="Bibliography"/>
      </w:pPr>
      <w:r>
        <w:t>[2]</w:t>
      </w:r>
      <w:r>
        <w:tab/>
        <w:t>R. Saracci, C. Wild, International Agency for Research on Cancer, International Agency for Research on Cancer: the first 50 years, 1965-2015, 2015. http://www.iarc.fr/en/publications/books/iarc50/ (accessed July 3, 2019).</w:t>
      </w:r>
    </w:p>
    <w:p w14:paraId="5B5F2096" w14:textId="77777777" w:rsidR="008B1F40" w:rsidRDefault="008B1F40" w:rsidP="008B1F40">
      <w:pPr>
        <w:pStyle w:val="Bibliography"/>
      </w:pPr>
      <w:r>
        <w:t>[3]</w:t>
      </w:r>
      <w:r>
        <w:tab/>
        <w:t>World Health Organization, International Statistical Classification of Diseases and Related Health Problems, ICD-10., Tenth Revision, World Health Organization, Geneva, Switzerland, 1992.</w:t>
      </w:r>
    </w:p>
    <w:p w14:paraId="6B720676" w14:textId="77777777" w:rsidR="008B1F40" w:rsidRDefault="008B1F40" w:rsidP="008B1F40">
      <w:pPr>
        <w:pStyle w:val="Bibliography"/>
      </w:pPr>
      <w:r>
        <w:t>[4]</w:t>
      </w:r>
      <w:r>
        <w:tab/>
        <w:t>C. AbouZahr, D. de Savigny, L. Mikkelsen, et al., Civil registration and vital statistics: progress in the data revolution for counting and accountability, The Lancet. 386 (2015) 1373–1385. doi:10.1016/S0140-6736(15)60173-8.</w:t>
      </w:r>
    </w:p>
    <w:p w14:paraId="106ED342" w14:textId="77777777" w:rsidR="008B1F40" w:rsidRDefault="008B1F40" w:rsidP="008B1F40">
      <w:pPr>
        <w:pStyle w:val="Bibliography"/>
      </w:pPr>
      <w:r>
        <w:t>[5]</w:t>
      </w:r>
      <w:r>
        <w:tab/>
        <w:t>I. Magrath, E. Steliarova-Foucher, S. Epelman, et al., Paediatric cancer in low-income and middle-income countries, Lancet Oncol. 14 (2013) e104–e116. doi:10.1016/S1470-2045(13)70008-1.</w:t>
      </w:r>
    </w:p>
    <w:p w14:paraId="06AB3E28" w14:textId="77777777" w:rsidR="008B1F40" w:rsidRDefault="008B1F40" w:rsidP="008B1F40">
      <w:pPr>
        <w:pStyle w:val="Bibliography"/>
      </w:pPr>
      <w:r>
        <w:t>[6]</w:t>
      </w:r>
      <w:r>
        <w:tab/>
        <w:t>L. Mikkelsen, D.E. Phillips, C. AbouZahr, et al., A global assessment of civil registration and vital statistics systems: monitoring data quality and progress, The Lancet. 386 (2015) 1395–1406. doi:10.1016/S0140-6736(15)60171-4.</w:t>
      </w:r>
    </w:p>
    <w:p w14:paraId="727C3A54" w14:textId="77777777" w:rsidR="008B1F40" w:rsidRDefault="008B1F40" w:rsidP="008B1F40">
      <w:pPr>
        <w:pStyle w:val="Bibliography"/>
      </w:pPr>
      <w:r>
        <w:t>[7]</w:t>
      </w:r>
      <w:r>
        <w:tab/>
        <w:t>N. Bhakta, L.M. Force, C. Allemani, et al., Childhood cancer burden: a review of global estimates, Lancet Oncol. 20 (2019) e42–e53. doi:10.1016/S1470-2045(18)30761-7.</w:t>
      </w:r>
    </w:p>
    <w:p w14:paraId="22D69264" w14:textId="77777777" w:rsidR="008B1F40" w:rsidRDefault="008B1F40" w:rsidP="008B1F40">
      <w:pPr>
        <w:pStyle w:val="Bibliography"/>
      </w:pPr>
      <w:r>
        <w:lastRenderedPageBreak/>
        <w:t>[8]</w:t>
      </w:r>
      <w:r>
        <w:tab/>
        <w:t>K. Pritchard-Jones, R. Pieters, G.H. Reaman, et al., Sustaining innovation and improvement in the treatment of childhood cancer: lessons from high-income countries, Lancet Oncol. 14 (2013) e95–e103. doi:10.1016/S1470-2045(13)70010-X.</w:t>
      </w:r>
    </w:p>
    <w:p w14:paraId="1CBAD322" w14:textId="77777777" w:rsidR="008B1F40" w:rsidRDefault="008B1F40" w:rsidP="008B1F40">
      <w:pPr>
        <w:pStyle w:val="Bibliography"/>
      </w:pPr>
      <w:r>
        <w:t>[9]</w:t>
      </w:r>
      <w:r>
        <w:tab/>
        <w:t>P. Mahapatra, K. Shibuya, A.D. Lopez, et al., Civil registration systems and vital statistics: successes and missed opportunities, The Lancet. 370 (2007) 1653–1663. doi:10.1016/S0140-6736(07)61308-7.</w:t>
      </w:r>
    </w:p>
    <w:p w14:paraId="464279CC" w14:textId="77777777" w:rsidR="008B1F40" w:rsidRDefault="008B1F40" w:rsidP="008B1F40">
      <w:pPr>
        <w:pStyle w:val="Bibliography"/>
      </w:pPr>
      <w:r>
        <w:t>[10]</w:t>
      </w:r>
      <w:r>
        <w:tab/>
        <w:t>Levels and Trends in Child Mortality, UNICEF DATA. (2018). https://data.unicef.org/resources/levels-and-trends-in-child-mortality/ (accessed September 11, 2019).</w:t>
      </w:r>
    </w:p>
    <w:p w14:paraId="7F4754A8" w14:textId="77777777" w:rsidR="008B1F40" w:rsidRDefault="008B1F40" w:rsidP="008B1F40">
      <w:pPr>
        <w:pStyle w:val="Bibliography"/>
      </w:pPr>
      <w:r>
        <w:t>[11]</w:t>
      </w:r>
      <w:r>
        <w:tab/>
        <w:t>E. Steliarova-Foucher, C. Stiller, B. Lacour, et al., International Classification of Childhood Cancer, third edition, Cancer. 103 (2005) 1457–1467. doi:10.1002/cncr.20910.</w:t>
      </w:r>
    </w:p>
    <w:p w14:paraId="6E87B128" w14:textId="77777777" w:rsidR="008B1F40" w:rsidRDefault="008B1F40" w:rsidP="008B1F40">
      <w:pPr>
        <w:pStyle w:val="Bibliography"/>
      </w:pPr>
      <w:r>
        <w:t>[12]</w:t>
      </w:r>
      <w:r>
        <w:tab/>
        <w:t>A. Fritz, International classification of diseases for oncology : ICD-O, 3rd ed., World Health Organization, Geneva, 2000.</w:t>
      </w:r>
    </w:p>
    <w:p w14:paraId="66A43CBF" w14:textId="77777777" w:rsidR="008B1F40" w:rsidRDefault="008B1F40" w:rsidP="008B1F40">
      <w:pPr>
        <w:pStyle w:val="Bibliography"/>
      </w:pPr>
      <w:r>
        <w:t>[13]</w:t>
      </w:r>
      <w:r>
        <w:tab/>
        <w:t>L. Liu, S. Oza, D. Hogan, et al., Global, regional, and national causes of under-5 mortality in 2000-15: an updated systematic analysis with implications for the Sustainable Development Goals, Lancet Lond. Engl. 388 (2016) 3027–3035. doi:10.1016/S0140-6736(16)31593-8.</w:t>
      </w:r>
    </w:p>
    <w:p w14:paraId="45BB56E9" w14:textId="77777777" w:rsidR="008B1F40" w:rsidRDefault="008B1F40" w:rsidP="008B1F40">
      <w:pPr>
        <w:pStyle w:val="Bibliography"/>
      </w:pPr>
      <w:r>
        <w:t>[14]</w:t>
      </w:r>
      <w:r>
        <w:tab/>
        <w:t>G.A. Roth, D. Abate, K.H. Abate, et al., Global, regional, and national age-sex-specific mortality for 282 causes of death in 195 countries and territories, 1980–2017: a systematic analysis for the Global Burden of Disease Study 2017, The Lancet. 392 (2018) 1736–1788. doi:10.1016/S0140-6736(18)32203-7.</w:t>
      </w:r>
    </w:p>
    <w:p w14:paraId="3F01F539" w14:textId="77777777" w:rsidR="008B1F40" w:rsidRDefault="008B1F40" w:rsidP="008B1F40">
      <w:pPr>
        <w:pStyle w:val="Bibliography"/>
      </w:pPr>
      <w:r>
        <w:t>[15]</w:t>
      </w:r>
      <w:r>
        <w:tab/>
        <w:t>J. Goudge, L. Gilson, S. Russell, et al., Affordability, availability and acceptability barriers to health care for the chronically ill: Longitudinal case studies from South Africa, BMC Health Serv. Res. 9 (2009) 75. doi:10.1186/1472-6963-9-75.</w:t>
      </w:r>
    </w:p>
    <w:p w14:paraId="4929579C" w14:textId="77777777" w:rsidR="008B1F40" w:rsidRDefault="008B1F40" w:rsidP="008B1F40">
      <w:pPr>
        <w:pStyle w:val="Bibliography"/>
      </w:pPr>
      <w:r>
        <w:t>[16]</w:t>
      </w:r>
      <w:r>
        <w:tab/>
        <w:t>M.E. Rutherford, K. Mulholland, P.C. Hill, How access to health care relates to under-five mortality in sub-Saharan Africa: systematic review, Trop. Med. Int. Health. 15 (2010) 508–519. doi:10.1111/j.1365-3156.2010.02497.x.</w:t>
      </w:r>
    </w:p>
    <w:p w14:paraId="5212D596" w14:textId="77777777" w:rsidR="008B1F40" w:rsidRDefault="008B1F40" w:rsidP="008B1F40">
      <w:pPr>
        <w:pStyle w:val="Bibliography"/>
      </w:pPr>
      <w:r>
        <w:t>[17]</w:t>
      </w:r>
      <w:r>
        <w:tab/>
        <w:t>F. Erdmann, M. Feychting, H. Mogensen, et al., Social Inequalities Along the Childhood Cancer Continuum: An Overview of Evidence and a Conceptual Framework to Identify Underlying Mechanisms and Pathways, Front. Public Health. 7 (2019). doi:10.3389/fpubh.2019.00084.</w:t>
      </w:r>
    </w:p>
    <w:p w14:paraId="3798B422" w14:textId="77777777" w:rsidR="008B1F40" w:rsidRDefault="008B1F40" w:rsidP="008B1F40">
      <w:pPr>
        <w:pStyle w:val="Bibliography"/>
      </w:pPr>
      <w:r>
        <w:t>[18]</w:t>
      </w:r>
      <w:r>
        <w:tab/>
        <w:t>E. Steliarova-Foucher, M. Colombet, L.A.G. Ries, et al., International incidence of childhood cancer, 2001–10: a population-based registry study, Lancet Oncol. 18 (2017) 719–731. doi:10.1016/S1470-2045(17)30186-9.</w:t>
      </w:r>
    </w:p>
    <w:p w14:paraId="7843519E" w14:textId="77777777" w:rsidR="008B1F40" w:rsidRDefault="008B1F40" w:rsidP="008B1F40">
      <w:pPr>
        <w:pStyle w:val="Bibliography"/>
      </w:pPr>
      <w:r>
        <w:t>[19]</w:t>
      </w:r>
      <w:r>
        <w:tab/>
        <w:t>United Nations DESA / Population Division, World Population Prospects 2017, World Popul. Prospects 2017. (2017). https://population.un.org/wpp/Download/Standard/CSV/ (accessed September 25, 2017).</w:t>
      </w:r>
    </w:p>
    <w:p w14:paraId="499F0F5C" w14:textId="77777777" w:rsidR="008B1F40" w:rsidRDefault="008B1F40" w:rsidP="008B1F40">
      <w:pPr>
        <w:pStyle w:val="Bibliography"/>
      </w:pPr>
      <w:r>
        <w:t>[20]</w:t>
      </w:r>
      <w:r>
        <w:tab/>
        <w:t>F. Bray, J. Ferlay, I. Soerjomataram, et al., Global cancer statistics 2018: GLOBOCAN estimates of incidence and mortality worldwide for 36 cancers in 185 countries, CA. Cancer J. Clin. 68 (2018) 394–424. doi:10.3322/caac.21492.</w:t>
      </w:r>
    </w:p>
    <w:p w14:paraId="761D2B17" w14:textId="77777777" w:rsidR="008B1F40" w:rsidRDefault="008B1F40" w:rsidP="008B1F40">
      <w:pPr>
        <w:pStyle w:val="Bibliography"/>
      </w:pPr>
      <w:r>
        <w:t>[21]</w:t>
      </w:r>
      <w:r>
        <w:tab/>
        <w:t>Global Burden of Disease Cancer Collaboration, C. Fitzmaurice, C. Allen, et al., Global, Regional, and National Cancer Incidence, Mortality, Years of Life Lost, Years Lived With Disability, and Disability-Adjusted Life-years for 32 Cancer Groups, 1990 to 2015: A Systematic Analysis for the Global Burden of Disease Study, JAMA Oncol. 3 (2017) 524. doi:10.1001/jamaoncol.2016.5688.</w:t>
      </w:r>
    </w:p>
    <w:p w14:paraId="580AF60F" w14:textId="77777777" w:rsidR="008B1F40" w:rsidRDefault="008B1F40" w:rsidP="008B1F40">
      <w:pPr>
        <w:pStyle w:val="Bibliography"/>
      </w:pPr>
      <w:r>
        <w:t>[22]</w:t>
      </w:r>
      <w:r>
        <w:tab/>
        <w:t>S.C. Howard, M.L. Metzger, J.A. Wilimas, et al., Childhood cancer epidemiology in low-income countries, Cancer. 112 (2008) 461–472. doi:10.1002/cncr.23205.</w:t>
      </w:r>
    </w:p>
    <w:p w14:paraId="378E7C16" w14:textId="77777777" w:rsidR="008B1F40" w:rsidRDefault="008B1F40" w:rsidP="008B1F40">
      <w:pPr>
        <w:pStyle w:val="Bibliography"/>
      </w:pPr>
      <w:r>
        <w:t>[23]</w:t>
      </w:r>
      <w:r>
        <w:tab/>
        <w:t>Z.J. Ward, J.M. Yeh, N. Bhakta, et al., Estimating the total incidence of global childhood cancer: a simulation-based analysis, Lancet Oncol. 20 (2019) 483–493. doi:10.1016/S1470-2045(18)30909-4.</w:t>
      </w:r>
    </w:p>
    <w:p w14:paraId="703B1B46" w14:textId="77777777" w:rsidR="008B1F40" w:rsidRDefault="008B1F40" w:rsidP="008B1F40">
      <w:pPr>
        <w:pStyle w:val="Bibliography"/>
      </w:pPr>
      <w:r>
        <w:t>[24]</w:t>
      </w:r>
      <w:r>
        <w:tab/>
        <w:t>H.S. Park, S. Lloyd, R.H. Decker, et al., Overview of the Surveillance, Epidemiology, and End Results Database: Evolution, Data Variables, and Quality Assurance, Curr. Probl. Cancer. 36 (2012) 183–190. doi:10.1016/j.currproblcancer.2012.03.007.</w:t>
      </w:r>
    </w:p>
    <w:p w14:paraId="269250FB" w14:textId="77777777" w:rsidR="008B1F40" w:rsidRDefault="008B1F40" w:rsidP="008B1F40">
      <w:pPr>
        <w:pStyle w:val="Bibliography"/>
      </w:pPr>
      <w:r>
        <w:lastRenderedPageBreak/>
        <w:t>[25]</w:t>
      </w:r>
      <w:r>
        <w:tab/>
        <w:t>L.M. Carpenter, R. Newton, D. Casabonne, et al., Antibodies against malaria and Epstein-Barr virus in childhood Burkitt lymphoma: A case-control study in Uganda, Int. J. Cancer. 122 (2008) 1319–1323. doi:10.1002/ijc.23254.</w:t>
      </w:r>
    </w:p>
    <w:p w14:paraId="56396D19" w14:textId="77777777" w:rsidR="008B1F40" w:rsidRDefault="008B1F40" w:rsidP="008B1F40">
      <w:pPr>
        <w:pStyle w:val="Bibliography"/>
      </w:pPr>
      <w:r>
        <w:t>[26]</w:t>
      </w:r>
      <w:r>
        <w:tab/>
        <w:t>I. Magrath, Denis Burkitt and the African lymphoma, Ecancermedicalscience. 3 (2009). doi:10.3332/ecancer.2009.159.</w:t>
      </w:r>
    </w:p>
    <w:p w14:paraId="741B2F98" w14:textId="77777777" w:rsidR="008B1F40" w:rsidRDefault="008B1F40" w:rsidP="008B1F40">
      <w:pPr>
        <w:pStyle w:val="Bibliography"/>
      </w:pPr>
      <w:r>
        <w:t>[27]</w:t>
      </w:r>
      <w:r>
        <w:tab/>
        <w:t>S.M. Mbulaiteye, R.J. Biggar, K. Bhatia, et al., Sporadic childhood Burkitt lymphoma incidence in the United States during 1992–2005, Pediatr. Blood Cancer. 53 (2009) 366–370. doi:10.1002/pbc.22047.</w:t>
      </w:r>
    </w:p>
    <w:p w14:paraId="51FDE06A" w14:textId="77777777" w:rsidR="008B1F40" w:rsidRDefault="008B1F40" w:rsidP="008B1F40">
      <w:pPr>
        <w:pStyle w:val="Bibliography"/>
      </w:pPr>
      <w:r>
        <w:t>[28]</w:t>
      </w:r>
      <w:r>
        <w:tab/>
        <w:t>J. Orem, E.K. Mbidde, B. Lambert, et al., Burkitt’s lymphoma in Africa, a review of the epidemiology and etiology, Afr. Health Sci. 7 (2007) 166–175. doi:10.5555/afhs.2007.7.3.166.</w:t>
      </w:r>
    </w:p>
    <w:p w14:paraId="139728A3" w14:textId="77777777" w:rsidR="008B1F40" w:rsidRDefault="008B1F40" w:rsidP="008B1F40">
      <w:pPr>
        <w:pStyle w:val="Bibliography"/>
      </w:pPr>
      <w:r>
        <w:t>[29]</w:t>
      </w:r>
      <w:r>
        <w:tab/>
        <w:t>Y. Chang, J. Ziegler, H. Wabinga, et al., Kaposi’s sarcoma-associated herpesvirus and Kaposi’s sarcoma in Africa, Arch. Intern. Med. 156 (1996) 202–204. doi:10.1001/archinte.1996.00440020112014.</w:t>
      </w:r>
    </w:p>
    <w:p w14:paraId="28FEBECC" w14:textId="77777777" w:rsidR="008B1F40" w:rsidRDefault="008B1F40" w:rsidP="008B1F40">
      <w:pPr>
        <w:pStyle w:val="Bibliography"/>
      </w:pPr>
      <w:r>
        <w:t>[30]</w:t>
      </w:r>
      <w:r>
        <w:tab/>
        <w:t>M. Dedicoat, R. Newton, Review of the distribution of Kaposi’s sarcoma-associated herpesvirus (KSHV) in Africa in relation to the incidence of Kaposi’s sarcoma, Br. J. Cancer. 88 (2003) 1–3. doi:10.1038/sj.bjc.6600745.</w:t>
      </w:r>
    </w:p>
    <w:p w14:paraId="4FEA59D2" w14:textId="77777777" w:rsidR="008B1F40" w:rsidRDefault="008B1F40" w:rsidP="008B1F40">
      <w:pPr>
        <w:pStyle w:val="Bibliography"/>
      </w:pPr>
      <w:r>
        <w:t>[31]</w:t>
      </w:r>
      <w:r>
        <w:tab/>
        <w:t>J. Ferlay, M. Ervik, F. Lam, et al., Global Cancer Observatory: Cancer today, Cancer Today. (2018). http://gco.iarc.fr/today (accessed October 18, 2018).</w:t>
      </w:r>
    </w:p>
    <w:p w14:paraId="6C84B297" w14:textId="77777777" w:rsidR="008B1F40" w:rsidRDefault="008B1F40" w:rsidP="008B1F40">
      <w:pPr>
        <w:pStyle w:val="Bibliography"/>
      </w:pPr>
      <w:r>
        <w:t>[32]</w:t>
      </w:r>
      <w:r>
        <w:tab/>
        <w:t>Steliarova-Foucher, E, Colombet, M, Ries, LAG, et al., International Incidence of Childhood Cancer Volume III (electronic version), International Agency for Research on Cancer, Lyon, France, 2017. http://iicc.iarc.fr/results/index.php (accessed September 11, 2017).</w:t>
      </w:r>
    </w:p>
    <w:p w14:paraId="39C43AE0" w14:textId="77777777" w:rsidR="008B1F40" w:rsidRDefault="008B1F40" w:rsidP="008B1F40">
      <w:pPr>
        <w:pStyle w:val="Bibliography"/>
      </w:pPr>
      <w:r>
        <w:t>[33]</w:t>
      </w:r>
      <w:r>
        <w:tab/>
        <w:t>UNSD — Methodology, (n.d.). https://unstats.un.org/unsd/methodology/m49/ (accessed June 25, 2019).</w:t>
      </w:r>
    </w:p>
    <w:p w14:paraId="38136C22" w14:textId="77777777" w:rsidR="008B1F40" w:rsidRDefault="008B1F40" w:rsidP="008B1F40">
      <w:pPr>
        <w:pStyle w:val="Bibliography"/>
      </w:pPr>
      <w:r>
        <w:t>[34]</w:t>
      </w:r>
      <w:r>
        <w:tab/>
        <w:t>United Nations Development Programme, Human Development Report 2016: Human Development for Everyone, UN, 2017. doi:10.18356/b6186701-en.</w:t>
      </w:r>
    </w:p>
    <w:p w14:paraId="5C281623" w14:textId="77777777" w:rsidR="008B1F40" w:rsidRDefault="008B1F40" w:rsidP="008B1F40">
      <w:pPr>
        <w:pStyle w:val="Bibliography"/>
      </w:pPr>
      <w:r>
        <w:t>[35]</w:t>
      </w:r>
      <w:r>
        <w:tab/>
        <w:t>European Commission, Joint Research Centre (JRC), Columbia University, Center for International Earth Science Information Network - CIESIN, GHS population grid, derived from GPW4, multitemporal (1975, 1990, 2000, 2015), (2015). http://data.europa.eu/89h/jrc-ghsl-ghs_pop_gpw4_globe_r2015a (accessed March 21, 2018).</w:t>
      </w:r>
    </w:p>
    <w:p w14:paraId="08E628FD" w14:textId="77777777" w:rsidR="008B1F40" w:rsidRDefault="008B1F40" w:rsidP="008B1F40">
      <w:pPr>
        <w:pStyle w:val="Bibliography"/>
      </w:pPr>
      <w:r>
        <w:t>[36]</w:t>
      </w:r>
      <w:r>
        <w:tab/>
        <w:t>Surveillance, Epidemiology, and End Results (SEER) Program, SEER*Stat Database: Incidence - SEER 18 Regs Research Data + Hurricane Katrina Impacted Louisiana Cases, Nov 2016 Sub (2000-2014) &lt;Katrina/Rita Population Adjustment&gt; - Linked To County Attributes - Total U.S., 1969-2015 Counties, National Cancer Institute, DCCPS, Surveillance Research Program, released April 2017, based on the November 2016 submission., (2017).</w:t>
      </w:r>
    </w:p>
    <w:p w14:paraId="00BF3773" w14:textId="77777777" w:rsidR="008B1F40" w:rsidRDefault="008B1F40" w:rsidP="008B1F40">
      <w:pPr>
        <w:pStyle w:val="Bibliography"/>
      </w:pPr>
      <w:r>
        <w:t>[37]</w:t>
      </w:r>
      <w:r>
        <w:tab/>
        <w:t>Surveillance Research Program, SEER*Stat Software, National Cancer Institute, 2018. seer.cancer.gov/seerstat.</w:t>
      </w:r>
    </w:p>
    <w:p w14:paraId="42BED978" w14:textId="77777777" w:rsidR="008B1F40" w:rsidRDefault="008B1F40" w:rsidP="008B1F40">
      <w:pPr>
        <w:pStyle w:val="Bibliography"/>
      </w:pPr>
      <w:r>
        <w:t>[38]</w:t>
      </w:r>
      <w:r>
        <w:tab/>
        <w:t>IARC Working Group on the Evaluation of Carcinogenic Risks to Humans, World Health Organization, International Agency for Research on Cancer, eds., IARC monographs on the evaluation of carcinogenic risks to humans: Malaria and some polyomaviruses (SV40, BK, JC, and Merkel cell viruses), IARC Press, Lyon, France, 2014.</w:t>
      </w:r>
    </w:p>
    <w:p w14:paraId="2EA9AE42" w14:textId="77777777" w:rsidR="008B1F40" w:rsidRDefault="008B1F40" w:rsidP="008B1F40">
      <w:pPr>
        <w:pStyle w:val="Bibliography"/>
      </w:pPr>
      <w:r>
        <w:t>[39]</w:t>
      </w:r>
      <w:r>
        <w:tab/>
        <w:t>A. Nalwoga, S. Cose, S. Nash, et al., Relationship between anemia, malaria coinfection, and Kaposi sarcoma-associated herpesvirus seropositivity in a population-based study in rural Uganda, J. Infect. Dis. 218 (2018) 1061–1065. doi:10.1093/infdis/jiy274.</w:t>
      </w:r>
    </w:p>
    <w:p w14:paraId="3E8EDADD" w14:textId="77777777" w:rsidR="008B1F40" w:rsidRDefault="008B1F40" w:rsidP="008B1F40">
      <w:pPr>
        <w:pStyle w:val="Bibliography"/>
      </w:pPr>
      <w:r>
        <w:t>[40]</w:t>
      </w:r>
      <w:r>
        <w:tab/>
        <w:t>A. Nalwoga, S. Cose, K. Wakeham, et al., Association between malaria exposure and Kaposi’s sarcoma-associated herpes virus seropositivity in Uganda, Trop. Med. Int. Health. 20 (2015) 665–672. doi:10.1111/tmi.12464.</w:t>
      </w:r>
    </w:p>
    <w:p w14:paraId="096F35AB" w14:textId="77777777" w:rsidR="008B1F40" w:rsidRDefault="008B1F40" w:rsidP="008B1F40">
      <w:pPr>
        <w:pStyle w:val="Bibliography"/>
      </w:pPr>
      <w:r>
        <w:t>[41]</w:t>
      </w:r>
      <w:r>
        <w:tab/>
        <w:t>R. Newton, N. Labo, K. Wakeham, et al., Determinants of gammaherpesvirus shedding in saliva among Ugandan children and their mothers, J. Infect. Dis. 218 (2018) 892–900. doi:10.1093/infdis/jiy262.</w:t>
      </w:r>
    </w:p>
    <w:p w14:paraId="0A6A8B62" w14:textId="77777777" w:rsidR="008B1F40" w:rsidRDefault="008B1F40" w:rsidP="008B1F40">
      <w:pPr>
        <w:pStyle w:val="Bibliography"/>
      </w:pPr>
      <w:r>
        <w:lastRenderedPageBreak/>
        <w:t>[42]</w:t>
      </w:r>
      <w:r>
        <w:tab/>
        <w:t>K. Wakeham, E.L. Webb, I. Sebina, et al., Risk factors for seropositivity to Kaposi sarcoma-associated herpesvirus among children in Uganda, J. Acquir. Immune Defic. Syndr. 1999. 63 (2013) 228–233. doi:10.1097/QAI.0b013e31828a7056.</w:t>
      </w:r>
    </w:p>
    <w:p w14:paraId="3471F329" w14:textId="77777777" w:rsidR="008B1F40" w:rsidRDefault="008B1F40" w:rsidP="008B1F40">
      <w:pPr>
        <w:pStyle w:val="Bibliography"/>
      </w:pPr>
      <w:r>
        <w:t>[43]</w:t>
      </w:r>
      <w:r>
        <w:tab/>
        <w:t>K. Wakeham, E.L. Webb, I. Sebina, et al., Parasite infection is associated with Kaposi’s sarcoma associated herpesvirus (KSHV) in Ugandan women, Infect. Agent. Cancer. 6 (2011) 15. doi:10.1186/1750-9378-6-15.</w:t>
      </w:r>
    </w:p>
    <w:p w14:paraId="128A4D74" w14:textId="77777777" w:rsidR="008B1F40" w:rsidRDefault="008B1F40" w:rsidP="008B1F40">
      <w:pPr>
        <w:pStyle w:val="Bibliography"/>
      </w:pPr>
      <w:r>
        <w:t>[44]</w:t>
      </w:r>
      <w:r>
        <w:tab/>
        <w:t>P.W. Gething, A.P. Patil, D.L. Smith, et al., A new world malaria map: Plasmodium falciparum endemicity in 2010, Malar. J. 10 (2011) 378. doi:10.1186/1475-2875-10-378.</w:t>
      </w:r>
    </w:p>
    <w:p w14:paraId="5ECA21A6" w14:textId="77777777" w:rsidR="008B1F40" w:rsidRDefault="008B1F40" w:rsidP="008B1F40">
      <w:pPr>
        <w:pStyle w:val="Bibliography"/>
      </w:pPr>
      <w:r>
        <w:t>[45]</w:t>
      </w:r>
      <w:r>
        <w:tab/>
        <w:t>U. Dalrymple, B. Mappin, P.W. Gething, Malaria mapping: understanding the global endemicity of falciparum and vivax malaria, BMC Med. 13 (2015). doi:10.1186/s12916-015-0372-x.</w:t>
      </w:r>
    </w:p>
    <w:p w14:paraId="0B79B43A" w14:textId="77777777" w:rsidR="008B1F40" w:rsidRDefault="008B1F40" w:rsidP="008B1F40">
      <w:pPr>
        <w:pStyle w:val="Bibliography"/>
      </w:pPr>
      <w:r>
        <w:t>[46]</w:t>
      </w:r>
      <w:r>
        <w:tab/>
        <w:t>Malaria Atlas Project, Malaria Atlas Project, (2017). https://map.ox.ac.uk/explorer/#/ (accessed March 28, 2018).</w:t>
      </w:r>
    </w:p>
    <w:p w14:paraId="5703BD28" w14:textId="77777777" w:rsidR="008B1F40" w:rsidRDefault="008B1F40" w:rsidP="008B1F40">
      <w:pPr>
        <w:pStyle w:val="Bibliography"/>
      </w:pPr>
      <w:r>
        <w:t>[47]</w:t>
      </w:r>
      <w:r>
        <w:tab/>
        <w:t>O.B. Ahmad, C. Boschi-Pinto, A.D. Lopez, et al., Age Standardization of Rates: A new WHO Standard, (2001) 14.</w:t>
      </w:r>
    </w:p>
    <w:p w14:paraId="457C8830" w14:textId="77777777" w:rsidR="008B1F40" w:rsidRDefault="008B1F40" w:rsidP="008B1F40">
      <w:pPr>
        <w:pStyle w:val="Bibliography"/>
      </w:pPr>
      <w:r>
        <w:t>[48]</w:t>
      </w:r>
      <w:r>
        <w:tab/>
        <w:t>SAS Institute Inc., SAS software, The SAS Institute, Cary, NC, USA, 2017.</w:t>
      </w:r>
    </w:p>
    <w:p w14:paraId="55817F6A" w14:textId="77777777" w:rsidR="008B1F40" w:rsidRDefault="008B1F40" w:rsidP="008B1F40">
      <w:pPr>
        <w:pStyle w:val="Bibliography"/>
      </w:pPr>
      <w:r>
        <w:t>[49]</w:t>
      </w:r>
      <w:r>
        <w:tab/>
        <w:t>ESRI Inc., ArcGIS Desktop, Environmental Systems Research Institute, Redlands, CA, USA, 2017.</w:t>
      </w:r>
    </w:p>
    <w:p w14:paraId="6401E783" w14:textId="77777777" w:rsidR="008B1F40" w:rsidRDefault="008B1F40" w:rsidP="008B1F40">
      <w:pPr>
        <w:pStyle w:val="Bibliography"/>
      </w:pPr>
      <w:r>
        <w:t>[50]</w:t>
      </w:r>
      <w:r>
        <w:tab/>
        <w:t>F. Bray, M. Colombet, L. Mery, et al., eds., Cancer Incidence in Five Continents, Vol XI (electronic version), International Agency for Research on Cancer, Lyon, France, 2017. http://ci5.iarc.fr (accessed January 11, 2019).</w:t>
      </w:r>
    </w:p>
    <w:p w14:paraId="381B7CE8" w14:textId="77777777" w:rsidR="008B1F40" w:rsidRDefault="008B1F40" w:rsidP="008B1F40">
      <w:pPr>
        <w:pStyle w:val="Bibliography"/>
      </w:pPr>
      <w:r>
        <w:t>[51]</w:t>
      </w:r>
      <w:r>
        <w:tab/>
        <w:t>D.C. Stefan, D.K. Stones, R.D. Wainwright, et al., Childhood cancer incidence in South Africa, 1987-2007, South Afr. Med. J. Suid-Afr. Tydskr. Vir Geneeskd. 105 (2015) 939–947. doi:10.7196/SAMJ.2015.v105i11.9780.</w:t>
      </w:r>
    </w:p>
    <w:p w14:paraId="1193B4D7" w14:textId="77777777" w:rsidR="008B1F40" w:rsidRDefault="008B1F40" w:rsidP="008B1F40">
      <w:pPr>
        <w:pStyle w:val="Bibliography"/>
      </w:pPr>
      <w:r>
        <w:t>[52]</w:t>
      </w:r>
      <w:r>
        <w:tab/>
        <w:t>K.M. Waddell, K. Kagame, A. Ndamira, et al., Clinical features and survival among children with retinoblastoma in Uganda, Br. J. Ophthalmol. 99 (2015) 387–390. doi:10.1136/bjophthalmol-2014-305564.</w:t>
      </w:r>
    </w:p>
    <w:p w14:paraId="6A8D4670" w14:textId="77777777" w:rsidR="008B1F40" w:rsidRDefault="008B1F40" w:rsidP="008B1F40">
      <w:pPr>
        <w:pStyle w:val="Bibliography"/>
      </w:pPr>
      <w:r>
        <w:t>[53]</w:t>
      </w:r>
      <w:r>
        <w:tab/>
        <w:t>M.L. Hooper, Is sunlight an aetiological agent in the genesis of retinoblastoma?, Br. J. Cancer. 79 (1999) 1273–1276. doi:10.1038/sj.bjc.6690204.</w:t>
      </w:r>
    </w:p>
    <w:p w14:paraId="48D42894" w14:textId="77777777" w:rsidR="008B1F40" w:rsidRDefault="008B1F40" w:rsidP="008B1F40">
      <w:pPr>
        <w:pStyle w:val="Bibliography"/>
      </w:pPr>
      <w:r>
        <w:t>[54]</w:t>
      </w:r>
      <w:r>
        <w:tab/>
        <w:t>A. Jemal, S.S. Devesa, T.R. Fears, et al., Retinoblastoma incidence and sunlight exposure, Br. J. Cancer. 82 (2000) 1875–1878. doi:10.1054/bjoc.2000.1215.</w:t>
      </w:r>
    </w:p>
    <w:p w14:paraId="0E259334" w14:textId="77777777" w:rsidR="008B1F40" w:rsidRDefault="008B1F40" w:rsidP="008B1F40">
      <w:pPr>
        <w:pStyle w:val="Bibliography"/>
      </w:pPr>
      <w:r>
        <w:t>[55]</w:t>
      </w:r>
      <w:r>
        <w:tab/>
        <w:t>J. Naru, R. Aggarwal, U. Singh, et al., HPV-16 Detected in One-Fourth Eyes With Retinoblastoma: A Prospective Case-control Study From North India, (2016). doi:info:doi/10.1097/MPH.0000000000000552.</w:t>
      </w:r>
    </w:p>
    <w:p w14:paraId="528CF8C6" w14:textId="77777777" w:rsidR="008B1F40" w:rsidRDefault="008B1F40" w:rsidP="008B1F40">
      <w:pPr>
        <w:pStyle w:val="Bibliography"/>
      </w:pPr>
      <w:r>
        <w:t>[56]</w:t>
      </w:r>
      <w:r>
        <w:tab/>
        <w:t>S. Azary, A. Ganguly, G.R. Bunin, et al., Sporadic Retinoblastoma and Parental Smoking and Alcohol Consumption before and after Conception: A Report from the Children’s Oncology Group, PLOS ONE. 11 (2016) e0151728. doi:10.1371/journal.pone.0151728.</w:t>
      </w:r>
    </w:p>
    <w:p w14:paraId="05309754" w14:textId="77777777" w:rsidR="008B1F40" w:rsidRDefault="008B1F40" w:rsidP="008B1F40">
      <w:pPr>
        <w:pStyle w:val="Bibliography"/>
      </w:pPr>
      <w:r>
        <w:t>[57]</w:t>
      </w:r>
      <w:r>
        <w:tab/>
        <w:t>J.L. Barrington-Trimis, M. Cockburn, C. Metayer, et al., Trends in Childhood Leukemia Incidence Over Two Decades from 1992–2013, Int. J. Cancer. 140 (2017) 1000–1008. doi:10.1002/ijc.30487.</w:t>
      </w:r>
    </w:p>
    <w:p w14:paraId="7CD048A4" w14:textId="342A2B5C" w:rsidR="005B4731" w:rsidRPr="002854BA" w:rsidRDefault="000E1A40" w:rsidP="005B4731">
      <w:pPr>
        <w:rPr>
          <w:sz w:val="20"/>
          <w:szCs w:val="20"/>
        </w:rPr>
      </w:pPr>
      <w:r w:rsidRPr="002854BA">
        <w:rPr>
          <w:sz w:val="20"/>
          <w:szCs w:val="20"/>
        </w:rPr>
        <w:fldChar w:fldCharType="end"/>
      </w:r>
      <w:r w:rsidR="00E259CE" w:rsidRPr="002854BA">
        <w:rPr>
          <w:sz w:val="20"/>
          <w:szCs w:val="20"/>
        </w:rPr>
        <w:fldChar w:fldCharType="begin"/>
      </w:r>
      <w:r w:rsidR="00E259CE" w:rsidRPr="002854BA">
        <w:rPr>
          <w:sz w:val="20"/>
          <w:szCs w:val="20"/>
        </w:rPr>
        <w:instrText xml:space="preserve"> ADDIN </w:instrText>
      </w:r>
      <w:r w:rsidR="00E259CE" w:rsidRPr="002854BA">
        <w:rPr>
          <w:sz w:val="20"/>
          <w:szCs w:val="20"/>
        </w:rPr>
        <w:fldChar w:fldCharType="end"/>
      </w:r>
    </w:p>
    <w:sectPr w:rsidR="005B4731" w:rsidRPr="002854BA">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39E1C" w14:textId="77777777" w:rsidR="00CB4E37" w:rsidRDefault="00CB4E37" w:rsidP="00510D7B">
      <w:pPr>
        <w:spacing w:after="0" w:line="240" w:lineRule="auto"/>
      </w:pPr>
      <w:r>
        <w:separator/>
      </w:r>
    </w:p>
  </w:endnote>
  <w:endnote w:type="continuationSeparator" w:id="0">
    <w:p w14:paraId="6B3321D4" w14:textId="77777777" w:rsidR="00CB4E37" w:rsidRDefault="00CB4E37" w:rsidP="00510D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B6482" w14:textId="390D5068" w:rsidR="00CB4E37" w:rsidRPr="00ED4236" w:rsidRDefault="00CB4E37" w:rsidP="00ED4236">
    <w:pPr>
      <w:pStyle w:val="Footer"/>
    </w:pPr>
    <w:r>
      <w:t>Final Version</w:t>
    </w:r>
    <w:r>
      <w:ptab w:relativeTo="margin" w:alignment="center" w:leader="none"/>
    </w:r>
    <w:r>
      <w:t>09/12/2019</w:t>
    </w:r>
    <w:r>
      <w:ptab w:relativeTo="margin" w:alignment="right" w:leader="none"/>
    </w:r>
    <w:r>
      <w:fldChar w:fldCharType="begin"/>
    </w:r>
    <w:r>
      <w:instrText xml:space="preserve"> PAGE   \* MERGEFORMAT </w:instrText>
    </w:r>
    <w:r>
      <w:fldChar w:fldCharType="separate"/>
    </w:r>
    <w:r>
      <w:rPr>
        <w:noProof/>
      </w:rPr>
      <w:t>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FAC1E" w14:textId="77777777" w:rsidR="00CB4E37" w:rsidRDefault="00CB4E37" w:rsidP="00510D7B">
      <w:pPr>
        <w:spacing w:after="0" w:line="240" w:lineRule="auto"/>
      </w:pPr>
      <w:r>
        <w:separator/>
      </w:r>
    </w:p>
  </w:footnote>
  <w:footnote w:type="continuationSeparator" w:id="0">
    <w:p w14:paraId="3FF45E22" w14:textId="77777777" w:rsidR="00CB4E37" w:rsidRDefault="00CB4E37" w:rsidP="00510D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25A09"/>
    <w:multiLevelType w:val="multilevel"/>
    <w:tmpl w:val="8FAE8C5A"/>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103014"/>
    <w:multiLevelType w:val="hybridMultilevel"/>
    <w:tmpl w:val="D87471F0"/>
    <w:lvl w:ilvl="0" w:tplc="C76298A0">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0B1F5B36"/>
    <w:multiLevelType w:val="hybridMultilevel"/>
    <w:tmpl w:val="FF68D62E"/>
    <w:lvl w:ilvl="0" w:tplc="2110ADF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880516"/>
    <w:multiLevelType w:val="hybridMultilevel"/>
    <w:tmpl w:val="A65475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2161B43"/>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1188"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72776C4"/>
    <w:multiLevelType w:val="hybridMultilevel"/>
    <w:tmpl w:val="CC080182"/>
    <w:lvl w:ilvl="0" w:tplc="AFD8793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5D73B5"/>
    <w:multiLevelType w:val="hybridMultilevel"/>
    <w:tmpl w:val="70D4F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0D2881"/>
    <w:multiLevelType w:val="hybridMultilevel"/>
    <w:tmpl w:val="23640F04"/>
    <w:lvl w:ilvl="0" w:tplc="57F0F7B8">
      <w:start w:val="1"/>
      <w:numFmt w:val="decimal"/>
      <w:lvlText w:val="%1)"/>
      <w:lvlJc w:val="left"/>
      <w:pPr>
        <w:ind w:left="1080" w:hanging="360"/>
      </w:pPr>
      <w:rPr>
        <w:rFonts w:hint="default"/>
        <w:i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F727F7E"/>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431291C"/>
    <w:multiLevelType w:val="hybridMultilevel"/>
    <w:tmpl w:val="804694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091E65"/>
    <w:multiLevelType w:val="hybridMultilevel"/>
    <w:tmpl w:val="0DE6A374"/>
    <w:lvl w:ilvl="0" w:tplc="4148EAE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515744"/>
    <w:multiLevelType w:val="hybridMultilevel"/>
    <w:tmpl w:val="0AF22694"/>
    <w:lvl w:ilvl="0" w:tplc="3696A3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8C75B1D"/>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A6B55B1"/>
    <w:multiLevelType w:val="hybridMultilevel"/>
    <w:tmpl w:val="23640F04"/>
    <w:lvl w:ilvl="0" w:tplc="57F0F7B8">
      <w:start w:val="1"/>
      <w:numFmt w:val="decimal"/>
      <w:lvlText w:val="%1)"/>
      <w:lvlJc w:val="left"/>
      <w:pPr>
        <w:ind w:left="1080" w:hanging="360"/>
      </w:pPr>
      <w:rPr>
        <w:rFonts w:hint="default"/>
        <w:i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CB362CF"/>
    <w:multiLevelType w:val="hybridMultilevel"/>
    <w:tmpl w:val="E8AEE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E46123"/>
    <w:multiLevelType w:val="hybridMultilevel"/>
    <w:tmpl w:val="6A98D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D06079"/>
    <w:multiLevelType w:val="hybridMultilevel"/>
    <w:tmpl w:val="0BE4AAC0"/>
    <w:lvl w:ilvl="0" w:tplc="63AAF300">
      <w:start w:val="5"/>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48568C7"/>
    <w:multiLevelType w:val="multilevel"/>
    <w:tmpl w:val="F1CCE0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6FE3D7E"/>
    <w:multiLevelType w:val="multilevel"/>
    <w:tmpl w:val="7C38030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F60216"/>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B90D32"/>
    <w:multiLevelType w:val="multilevel"/>
    <w:tmpl w:val="E968E45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2E7AEB"/>
    <w:multiLevelType w:val="hybridMultilevel"/>
    <w:tmpl w:val="A4E8E40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558464F9"/>
    <w:multiLevelType w:val="hybridMultilevel"/>
    <w:tmpl w:val="1C3E005A"/>
    <w:lvl w:ilvl="0" w:tplc="29307CF4">
      <w:start w:val="2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D92D63"/>
    <w:multiLevelType w:val="hybridMultilevel"/>
    <w:tmpl w:val="E40C2B18"/>
    <w:lvl w:ilvl="0" w:tplc="01F6B56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7509E7"/>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1188"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A101A53"/>
    <w:multiLevelType w:val="multilevel"/>
    <w:tmpl w:val="F1CCE0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A9463A8"/>
    <w:multiLevelType w:val="multilevel"/>
    <w:tmpl w:val="563A62B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BBE7FB7"/>
    <w:multiLevelType w:val="multilevel"/>
    <w:tmpl w:val="EDE4E91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312EB1"/>
    <w:multiLevelType w:val="hybridMultilevel"/>
    <w:tmpl w:val="839C59D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E206DB7"/>
    <w:multiLevelType w:val="hybridMultilevel"/>
    <w:tmpl w:val="6BDEB5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7"/>
  </w:num>
  <w:num w:numId="3">
    <w:abstractNumId w:val="22"/>
  </w:num>
  <w:num w:numId="4">
    <w:abstractNumId w:val="13"/>
  </w:num>
  <w:num w:numId="5">
    <w:abstractNumId w:val="10"/>
  </w:num>
  <w:num w:numId="6">
    <w:abstractNumId w:val="19"/>
  </w:num>
  <w:num w:numId="7">
    <w:abstractNumId w:val="24"/>
  </w:num>
  <w:num w:numId="8">
    <w:abstractNumId w:val="12"/>
  </w:num>
  <w:num w:numId="9">
    <w:abstractNumId w:val="8"/>
  </w:num>
  <w:num w:numId="10">
    <w:abstractNumId w:val="26"/>
  </w:num>
  <w:num w:numId="11">
    <w:abstractNumId w:val="5"/>
  </w:num>
  <w:num w:numId="12">
    <w:abstractNumId w:val="27"/>
  </w:num>
  <w:num w:numId="13">
    <w:abstractNumId w:val="18"/>
  </w:num>
  <w:num w:numId="14">
    <w:abstractNumId w:val="23"/>
  </w:num>
  <w:num w:numId="15">
    <w:abstractNumId w:val="9"/>
  </w:num>
  <w:num w:numId="16">
    <w:abstractNumId w:val="2"/>
  </w:num>
  <w:num w:numId="17">
    <w:abstractNumId w:val="1"/>
  </w:num>
  <w:num w:numId="18">
    <w:abstractNumId w:val="11"/>
  </w:num>
  <w:num w:numId="19">
    <w:abstractNumId w:val="0"/>
  </w:num>
  <w:num w:numId="20">
    <w:abstractNumId w:val="4"/>
  </w:num>
  <w:num w:numId="21">
    <w:abstractNumId w:val="20"/>
  </w:num>
  <w:num w:numId="22">
    <w:abstractNumId w:val="6"/>
  </w:num>
  <w:num w:numId="23">
    <w:abstractNumId w:val="17"/>
  </w:num>
  <w:num w:numId="24">
    <w:abstractNumId w:val="25"/>
  </w:num>
  <w:num w:numId="25">
    <w:abstractNumId w:val="28"/>
  </w:num>
  <w:num w:numId="26">
    <w:abstractNumId w:val="29"/>
  </w:num>
  <w:num w:numId="27">
    <w:abstractNumId w:val="21"/>
  </w:num>
  <w:num w:numId="28">
    <w:abstractNumId w:val="3"/>
  </w:num>
  <w:num w:numId="29">
    <w:abstractNumId w:val="14"/>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0wwwa19pr2sesz0p5rd9crdpv0dwxf5ps&quot;&gt;ESF_references&lt;record-ids&gt;&lt;item&gt;132&lt;/item&gt;&lt;item&gt;340&lt;/item&gt;&lt;item&gt;782&lt;/item&gt;&lt;item&gt;1618&lt;/item&gt;&lt;item&gt;3189&lt;/item&gt;&lt;item&gt;3363&lt;/item&gt;&lt;item&gt;3508&lt;/item&gt;&lt;item&gt;4469&lt;/item&gt;&lt;item&gt;4473&lt;/item&gt;&lt;item&gt;4820&lt;/item&gt;&lt;/record-ids&gt;&lt;/item&gt;&lt;/Libraries&gt;"/>
  </w:docVars>
  <w:rsids>
    <w:rsidRoot w:val="00886213"/>
    <w:rsid w:val="000004E4"/>
    <w:rsid w:val="0000511F"/>
    <w:rsid w:val="000058F0"/>
    <w:rsid w:val="00005ABA"/>
    <w:rsid w:val="000065D3"/>
    <w:rsid w:val="00006855"/>
    <w:rsid w:val="000069B6"/>
    <w:rsid w:val="000078A8"/>
    <w:rsid w:val="000112C4"/>
    <w:rsid w:val="000138DF"/>
    <w:rsid w:val="00014C0D"/>
    <w:rsid w:val="00015245"/>
    <w:rsid w:val="00015522"/>
    <w:rsid w:val="00015AD4"/>
    <w:rsid w:val="00016B57"/>
    <w:rsid w:val="0001740F"/>
    <w:rsid w:val="0001744D"/>
    <w:rsid w:val="00017D59"/>
    <w:rsid w:val="000239D0"/>
    <w:rsid w:val="00023AC5"/>
    <w:rsid w:val="0002495D"/>
    <w:rsid w:val="000253D9"/>
    <w:rsid w:val="0002641C"/>
    <w:rsid w:val="00031D27"/>
    <w:rsid w:val="00032C46"/>
    <w:rsid w:val="00032D29"/>
    <w:rsid w:val="000332EB"/>
    <w:rsid w:val="0003398D"/>
    <w:rsid w:val="00034F5D"/>
    <w:rsid w:val="00035BE1"/>
    <w:rsid w:val="000368ED"/>
    <w:rsid w:val="00040064"/>
    <w:rsid w:val="00040B63"/>
    <w:rsid w:val="00040B78"/>
    <w:rsid w:val="00041370"/>
    <w:rsid w:val="00042B0E"/>
    <w:rsid w:val="0004346D"/>
    <w:rsid w:val="00044794"/>
    <w:rsid w:val="00044FE2"/>
    <w:rsid w:val="000451A7"/>
    <w:rsid w:val="000451E2"/>
    <w:rsid w:val="0004718E"/>
    <w:rsid w:val="0004779E"/>
    <w:rsid w:val="00047884"/>
    <w:rsid w:val="0005135A"/>
    <w:rsid w:val="0005251F"/>
    <w:rsid w:val="000538FF"/>
    <w:rsid w:val="0005548A"/>
    <w:rsid w:val="00055AFB"/>
    <w:rsid w:val="00055D45"/>
    <w:rsid w:val="00056E64"/>
    <w:rsid w:val="0006138D"/>
    <w:rsid w:val="00061491"/>
    <w:rsid w:val="0006173A"/>
    <w:rsid w:val="00061832"/>
    <w:rsid w:val="00062EB3"/>
    <w:rsid w:val="00063245"/>
    <w:rsid w:val="00066224"/>
    <w:rsid w:val="00066810"/>
    <w:rsid w:val="00067AFC"/>
    <w:rsid w:val="000707AD"/>
    <w:rsid w:val="00071229"/>
    <w:rsid w:val="000755FB"/>
    <w:rsid w:val="0007631A"/>
    <w:rsid w:val="000766A9"/>
    <w:rsid w:val="00077FCE"/>
    <w:rsid w:val="000805CD"/>
    <w:rsid w:val="00082094"/>
    <w:rsid w:val="00083282"/>
    <w:rsid w:val="00084D51"/>
    <w:rsid w:val="0008602C"/>
    <w:rsid w:val="000861FC"/>
    <w:rsid w:val="0008706D"/>
    <w:rsid w:val="000913C4"/>
    <w:rsid w:val="0009195A"/>
    <w:rsid w:val="00091CBB"/>
    <w:rsid w:val="00094080"/>
    <w:rsid w:val="000947E0"/>
    <w:rsid w:val="000949F6"/>
    <w:rsid w:val="00096C5C"/>
    <w:rsid w:val="00097172"/>
    <w:rsid w:val="00097A59"/>
    <w:rsid w:val="00097B45"/>
    <w:rsid w:val="000A17D1"/>
    <w:rsid w:val="000A4DC2"/>
    <w:rsid w:val="000A5EF5"/>
    <w:rsid w:val="000B13B0"/>
    <w:rsid w:val="000B151C"/>
    <w:rsid w:val="000B26CC"/>
    <w:rsid w:val="000B27E4"/>
    <w:rsid w:val="000B4244"/>
    <w:rsid w:val="000B42AD"/>
    <w:rsid w:val="000B7A4A"/>
    <w:rsid w:val="000B7A5B"/>
    <w:rsid w:val="000C23F9"/>
    <w:rsid w:val="000C5947"/>
    <w:rsid w:val="000C690D"/>
    <w:rsid w:val="000C6B96"/>
    <w:rsid w:val="000C75EC"/>
    <w:rsid w:val="000D2FC5"/>
    <w:rsid w:val="000D58D3"/>
    <w:rsid w:val="000E1A40"/>
    <w:rsid w:val="000E1B22"/>
    <w:rsid w:val="000E1E3D"/>
    <w:rsid w:val="000E3A9F"/>
    <w:rsid w:val="000E3EDB"/>
    <w:rsid w:val="000E4BDD"/>
    <w:rsid w:val="000E6C33"/>
    <w:rsid w:val="000E70E3"/>
    <w:rsid w:val="000F1A21"/>
    <w:rsid w:val="000F1A45"/>
    <w:rsid w:val="000F1DFA"/>
    <w:rsid w:val="000F21E5"/>
    <w:rsid w:val="000F408C"/>
    <w:rsid w:val="000F54B0"/>
    <w:rsid w:val="000F577A"/>
    <w:rsid w:val="000F774E"/>
    <w:rsid w:val="00100120"/>
    <w:rsid w:val="00101258"/>
    <w:rsid w:val="00103A14"/>
    <w:rsid w:val="00104955"/>
    <w:rsid w:val="001049CE"/>
    <w:rsid w:val="00104B83"/>
    <w:rsid w:val="00106047"/>
    <w:rsid w:val="00106E0B"/>
    <w:rsid w:val="00107C43"/>
    <w:rsid w:val="00110A04"/>
    <w:rsid w:val="001137DB"/>
    <w:rsid w:val="00115462"/>
    <w:rsid w:val="00115AFD"/>
    <w:rsid w:val="00115C34"/>
    <w:rsid w:val="0011639A"/>
    <w:rsid w:val="001166B6"/>
    <w:rsid w:val="00116A9A"/>
    <w:rsid w:val="00116ADC"/>
    <w:rsid w:val="00120C98"/>
    <w:rsid w:val="00121277"/>
    <w:rsid w:val="00124231"/>
    <w:rsid w:val="001252B2"/>
    <w:rsid w:val="00125759"/>
    <w:rsid w:val="00126472"/>
    <w:rsid w:val="00127B9F"/>
    <w:rsid w:val="00130510"/>
    <w:rsid w:val="001317E3"/>
    <w:rsid w:val="0013299B"/>
    <w:rsid w:val="00132F91"/>
    <w:rsid w:val="0013331F"/>
    <w:rsid w:val="001363ED"/>
    <w:rsid w:val="0013779F"/>
    <w:rsid w:val="0013786F"/>
    <w:rsid w:val="001426AB"/>
    <w:rsid w:val="00144722"/>
    <w:rsid w:val="00146078"/>
    <w:rsid w:val="00150CEE"/>
    <w:rsid w:val="00151A48"/>
    <w:rsid w:val="00152E31"/>
    <w:rsid w:val="001534E3"/>
    <w:rsid w:val="00154BD2"/>
    <w:rsid w:val="001567D7"/>
    <w:rsid w:val="001567E5"/>
    <w:rsid w:val="00156FCB"/>
    <w:rsid w:val="00157004"/>
    <w:rsid w:val="00157D51"/>
    <w:rsid w:val="00160528"/>
    <w:rsid w:val="00160715"/>
    <w:rsid w:val="001610AB"/>
    <w:rsid w:val="00161AD3"/>
    <w:rsid w:val="001623B1"/>
    <w:rsid w:val="00163B99"/>
    <w:rsid w:val="001651D6"/>
    <w:rsid w:val="00165A02"/>
    <w:rsid w:val="00166200"/>
    <w:rsid w:val="00167157"/>
    <w:rsid w:val="00167DDF"/>
    <w:rsid w:val="00172C34"/>
    <w:rsid w:val="001819C4"/>
    <w:rsid w:val="00182826"/>
    <w:rsid w:val="00183D3C"/>
    <w:rsid w:val="00184C77"/>
    <w:rsid w:val="0018548A"/>
    <w:rsid w:val="00186D3B"/>
    <w:rsid w:val="001924EF"/>
    <w:rsid w:val="001925A0"/>
    <w:rsid w:val="00192704"/>
    <w:rsid w:val="00192EF7"/>
    <w:rsid w:val="00193BE5"/>
    <w:rsid w:val="00194964"/>
    <w:rsid w:val="00196158"/>
    <w:rsid w:val="00196E27"/>
    <w:rsid w:val="001A156A"/>
    <w:rsid w:val="001A21FF"/>
    <w:rsid w:val="001A3AC4"/>
    <w:rsid w:val="001A4182"/>
    <w:rsid w:val="001A680E"/>
    <w:rsid w:val="001A6ED9"/>
    <w:rsid w:val="001B02B0"/>
    <w:rsid w:val="001B0BE4"/>
    <w:rsid w:val="001B1E4A"/>
    <w:rsid w:val="001B229D"/>
    <w:rsid w:val="001B2588"/>
    <w:rsid w:val="001B3895"/>
    <w:rsid w:val="001B4907"/>
    <w:rsid w:val="001B491D"/>
    <w:rsid w:val="001B521B"/>
    <w:rsid w:val="001B59D5"/>
    <w:rsid w:val="001B68CC"/>
    <w:rsid w:val="001B7D18"/>
    <w:rsid w:val="001C0CBB"/>
    <w:rsid w:val="001C0E65"/>
    <w:rsid w:val="001C1637"/>
    <w:rsid w:val="001C1EEF"/>
    <w:rsid w:val="001C24F6"/>
    <w:rsid w:val="001C28AF"/>
    <w:rsid w:val="001C30D6"/>
    <w:rsid w:val="001C3C9F"/>
    <w:rsid w:val="001C3E2E"/>
    <w:rsid w:val="001C416B"/>
    <w:rsid w:val="001C4F6B"/>
    <w:rsid w:val="001C668E"/>
    <w:rsid w:val="001C691A"/>
    <w:rsid w:val="001C6A15"/>
    <w:rsid w:val="001D2CB9"/>
    <w:rsid w:val="001D2DB7"/>
    <w:rsid w:val="001D31CF"/>
    <w:rsid w:val="001D5906"/>
    <w:rsid w:val="001D633E"/>
    <w:rsid w:val="001D69E0"/>
    <w:rsid w:val="001D7F8F"/>
    <w:rsid w:val="001E241B"/>
    <w:rsid w:val="001E3EF6"/>
    <w:rsid w:val="001E41CC"/>
    <w:rsid w:val="001E6A8D"/>
    <w:rsid w:val="001E6FDA"/>
    <w:rsid w:val="001F05EB"/>
    <w:rsid w:val="001F0C9F"/>
    <w:rsid w:val="001F1039"/>
    <w:rsid w:val="001F202A"/>
    <w:rsid w:val="001F313F"/>
    <w:rsid w:val="001F6C12"/>
    <w:rsid w:val="001F7685"/>
    <w:rsid w:val="002019DE"/>
    <w:rsid w:val="00201A9E"/>
    <w:rsid w:val="00201C68"/>
    <w:rsid w:val="00201E41"/>
    <w:rsid w:val="00202297"/>
    <w:rsid w:val="0020326E"/>
    <w:rsid w:val="002032C3"/>
    <w:rsid w:val="00205B25"/>
    <w:rsid w:val="00205B7B"/>
    <w:rsid w:val="00206DF8"/>
    <w:rsid w:val="00210AFE"/>
    <w:rsid w:val="00211D26"/>
    <w:rsid w:val="002120FC"/>
    <w:rsid w:val="00213E9F"/>
    <w:rsid w:val="00214725"/>
    <w:rsid w:val="00215798"/>
    <w:rsid w:val="00216205"/>
    <w:rsid w:val="0021635C"/>
    <w:rsid w:val="00217D17"/>
    <w:rsid w:val="00222C5E"/>
    <w:rsid w:val="00222D33"/>
    <w:rsid w:val="0022371D"/>
    <w:rsid w:val="00225895"/>
    <w:rsid w:val="00225AEB"/>
    <w:rsid w:val="002275F3"/>
    <w:rsid w:val="00230B48"/>
    <w:rsid w:val="0023251C"/>
    <w:rsid w:val="002332A6"/>
    <w:rsid w:val="00234BAD"/>
    <w:rsid w:val="00236850"/>
    <w:rsid w:val="002372F6"/>
    <w:rsid w:val="00242284"/>
    <w:rsid w:val="002438F7"/>
    <w:rsid w:val="00243D30"/>
    <w:rsid w:val="00244388"/>
    <w:rsid w:val="002454AD"/>
    <w:rsid w:val="00245726"/>
    <w:rsid w:val="002458E3"/>
    <w:rsid w:val="00246BE5"/>
    <w:rsid w:val="0024790E"/>
    <w:rsid w:val="002522C8"/>
    <w:rsid w:val="00253622"/>
    <w:rsid w:val="00253D09"/>
    <w:rsid w:val="00254711"/>
    <w:rsid w:val="002551AF"/>
    <w:rsid w:val="002555E3"/>
    <w:rsid w:val="00255EF7"/>
    <w:rsid w:val="002569CD"/>
    <w:rsid w:val="00260D02"/>
    <w:rsid w:val="00262DB6"/>
    <w:rsid w:val="002642D8"/>
    <w:rsid w:val="00264574"/>
    <w:rsid w:val="00265191"/>
    <w:rsid w:val="002652F2"/>
    <w:rsid w:val="002656DB"/>
    <w:rsid w:val="00265F97"/>
    <w:rsid w:val="00266857"/>
    <w:rsid w:val="00267478"/>
    <w:rsid w:val="0026757B"/>
    <w:rsid w:val="0027199F"/>
    <w:rsid w:val="00271A98"/>
    <w:rsid w:val="00272FF3"/>
    <w:rsid w:val="00273BE6"/>
    <w:rsid w:val="0027519F"/>
    <w:rsid w:val="002756B0"/>
    <w:rsid w:val="00275B01"/>
    <w:rsid w:val="00276D5A"/>
    <w:rsid w:val="00280F54"/>
    <w:rsid w:val="00281406"/>
    <w:rsid w:val="00281563"/>
    <w:rsid w:val="002818D1"/>
    <w:rsid w:val="002840BC"/>
    <w:rsid w:val="00284D77"/>
    <w:rsid w:val="00285202"/>
    <w:rsid w:val="002854BA"/>
    <w:rsid w:val="002857C0"/>
    <w:rsid w:val="00285C33"/>
    <w:rsid w:val="0028646D"/>
    <w:rsid w:val="002868CA"/>
    <w:rsid w:val="0029693A"/>
    <w:rsid w:val="002A3A83"/>
    <w:rsid w:val="002A5437"/>
    <w:rsid w:val="002A6918"/>
    <w:rsid w:val="002A717C"/>
    <w:rsid w:val="002B0C3C"/>
    <w:rsid w:val="002B0E24"/>
    <w:rsid w:val="002B167E"/>
    <w:rsid w:val="002B203A"/>
    <w:rsid w:val="002B20C8"/>
    <w:rsid w:val="002B28EA"/>
    <w:rsid w:val="002B2F61"/>
    <w:rsid w:val="002B5A6C"/>
    <w:rsid w:val="002B64CE"/>
    <w:rsid w:val="002B7012"/>
    <w:rsid w:val="002C0B8C"/>
    <w:rsid w:val="002C14CA"/>
    <w:rsid w:val="002C22F1"/>
    <w:rsid w:val="002C2F69"/>
    <w:rsid w:val="002C4FAE"/>
    <w:rsid w:val="002C50AC"/>
    <w:rsid w:val="002C5814"/>
    <w:rsid w:val="002C77B6"/>
    <w:rsid w:val="002C77CC"/>
    <w:rsid w:val="002D01CF"/>
    <w:rsid w:val="002D12F7"/>
    <w:rsid w:val="002D2629"/>
    <w:rsid w:val="002D27C5"/>
    <w:rsid w:val="002D4540"/>
    <w:rsid w:val="002D6A1C"/>
    <w:rsid w:val="002D74C0"/>
    <w:rsid w:val="002D7635"/>
    <w:rsid w:val="002E1080"/>
    <w:rsid w:val="002E1532"/>
    <w:rsid w:val="002E502B"/>
    <w:rsid w:val="002E6457"/>
    <w:rsid w:val="002E679E"/>
    <w:rsid w:val="002F0479"/>
    <w:rsid w:val="002F11F1"/>
    <w:rsid w:val="002F1C4A"/>
    <w:rsid w:val="002F27BD"/>
    <w:rsid w:val="002F2C79"/>
    <w:rsid w:val="002F4151"/>
    <w:rsid w:val="003016EC"/>
    <w:rsid w:val="003021FE"/>
    <w:rsid w:val="0030335A"/>
    <w:rsid w:val="00303C28"/>
    <w:rsid w:val="00304BF3"/>
    <w:rsid w:val="00305472"/>
    <w:rsid w:val="0030696F"/>
    <w:rsid w:val="00307720"/>
    <w:rsid w:val="003077D1"/>
    <w:rsid w:val="003106EF"/>
    <w:rsid w:val="0031257D"/>
    <w:rsid w:val="00314E58"/>
    <w:rsid w:val="0031611C"/>
    <w:rsid w:val="003173AB"/>
    <w:rsid w:val="00317E6B"/>
    <w:rsid w:val="003213D9"/>
    <w:rsid w:val="003214D8"/>
    <w:rsid w:val="0032353B"/>
    <w:rsid w:val="00323610"/>
    <w:rsid w:val="00323720"/>
    <w:rsid w:val="00325060"/>
    <w:rsid w:val="00326576"/>
    <w:rsid w:val="003267D3"/>
    <w:rsid w:val="00326EE2"/>
    <w:rsid w:val="00327581"/>
    <w:rsid w:val="0033099D"/>
    <w:rsid w:val="00332EC5"/>
    <w:rsid w:val="00334684"/>
    <w:rsid w:val="00334E09"/>
    <w:rsid w:val="003350D6"/>
    <w:rsid w:val="003350F1"/>
    <w:rsid w:val="003353B5"/>
    <w:rsid w:val="00335D5D"/>
    <w:rsid w:val="00335FAA"/>
    <w:rsid w:val="00337929"/>
    <w:rsid w:val="00340563"/>
    <w:rsid w:val="00341559"/>
    <w:rsid w:val="003442F4"/>
    <w:rsid w:val="00346305"/>
    <w:rsid w:val="003477B0"/>
    <w:rsid w:val="003511D4"/>
    <w:rsid w:val="0035146A"/>
    <w:rsid w:val="00353DCD"/>
    <w:rsid w:val="00355590"/>
    <w:rsid w:val="00356193"/>
    <w:rsid w:val="003563A1"/>
    <w:rsid w:val="00357AC1"/>
    <w:rsid w:val="00357D89"/>
    <w:rsid w:val="00362772"/>
    <w:rsid w:val="00362A96"/>
    <w:rsid w:val="00362B3D"/>
    <w:rsid w:val="00364316"/>
    <w:rsid w:val="0036469B"/>
    <w:rsid w:val="003652CD"/>
    <w:rsid w:val="00366364"/>
    <w:rsid w:val="00367029"/>
    <w:rsid w:val="00370A59"/>
    <w:rsid w:val="00372506"/>
    <w:rsid w:val="00373AAD"/>
    <w:rsid w:val="00374B24"/>
    <w:rsid w:val="00374D96"/>
    <w:rsid w:val="00375444"/>
    <w:rsid w:val="003764FD"/>
    <w:rsid w:val="00376896"/>
    <w:rsid w:val="003768A3"/>
    <w:rsid w:val="0037707C"/>
    <w:rsid w:val="00380E0F"/>
    <w:rsid w:val="0038175D"/>
    <w:rsid w:val="0038359D"/>
    <w:rsid w:val="00383F25"/>
    <w:rsid w:val="00384127"/>
    <w:rsid w:val="00384FA4"/>
    <w:rsid w:val="00385DE9"/>
    <w:rsid w:val="003860C4"/>
    <w:rsid w:val="0038737B"/>
    <w:rsid w:val="00387B65"/>
    <w:rsid w:val="0039466E"/>
    <w:rsid w:val="00394AFA"/>
    <w:rsid w:val="00394E28"/>
    <w:rsid w:val="00396446"/>
    <w:rsid w:val="003A01AD"/>
    <w:rsid w:val="003A07E1"/>
    <w:rsid w:val="003A1FC1"/>
    <w:rsid w:val="003A2602"/>
    <w:rsid w:val="003A444E"/>
    <w:rsid w:val="003A6A37"/>
    <w:rsid w:val="003A6F12"/>
    <w:rsid w:val="003A727F"/>
    <w:rsid w:val="003B0244"/>
    <w:rsid w:val="003B0B43"/>
    <w:rsid w:val="003B0EC0"/>
    <w:rsid w:val="003B0FB0"/>
    <w:rsid w:val="003B19AA"/>
    <w:rsid w:val="003B336D"/>
    <w:rsid w:val="003B4074"/>
    <w:rsid w:val="003B4AC0"/>
    <w:rsid w:val="003B4B21"/>
    <w:rsid w:val="003B6508"/>
    <w:rsid w:val="003B65B0"/>
    <w:rsid w:val="003B7C55"/>
    <w:rsid w:val="003C0B13"/>
    <w:rsid w:val="003C152B"/>
    <w:rsid w:val="003C2262"/>
    <w:rsid w:val="003C25C7"/>
    <w:rsid w:val="003C5099"/>
    <w:rsid w:val="003D016B"/>
    <w:rsid w:val="003D23EA"/>
    <w:rsid w:val="003D277E"/>
    <w:rsid w:val="003D297D"/>
    <w:rsid w:val="003D3BE1"/>
    <w:rsid w:val="003D40D7"/>
    <w:rsid w:val="003D4E56"/>
    <w:rsid w:val="003D5E6B"/>
    <w:rsid w:val="003D6B1B"/>
    <w:rsid w:val="003D7A62"/>
    <w:rsid w:val="003E1861"/>
    <w:rsid w:val="003E3D9C"/>
    <w:rsid w:val="003E445D"/>
    <w:rsid w:val="003E4D33"/>
    <w:rsid w:val="003E5081"/>
    <w:rsid w:val="003F296A"/>
    <w:rsid w:val="003F40E3"/>
    <w:rsid w:val="003F4D0E"/>
    <w:rsid w:val="003F66E5"/>
    <w:rsid w:val="00400C5D"/>
    <w:rsid w:val="00404A67"/>
    <w:rsid w:val="00404CF5"/>
    <w:rsid w:val="00407E45"/>
    <w:rsid w:val="00411B9E"/>
    <w:rsid w:val="00412A24"/>
    <w:rsid w:val="00414E4E"/>
    <w:rsid w:val="00415209"/>
    <w:rsid w:val="004158B0"/>
    <w:rsid w:val="00415FA5"/>
    <w:rsid w:val="004160DF"/>
    <w:rsid w:val="0041630A"/>
    <w:rsid w:val="00420395"/>
    <w:rsid w:val="00421C85"/>
    <w:rsid w:val="00422468"/>
    <w:rsid w:val="00425AF6"/>
    <w:rsid w:val="004269A4"/>
    <w:rsid w:val="0043031B"/>
    <w:rsid w:val="004311DE"/>
    <w:rsid w:val="004338D1"/>
    <w:rsid w:val="00435FFA"/>
    <w:rsid w:val="004379D1"/>
    <w:rsid w:val="00437A58"/>
    <w:rsid w:val="0044087A"/>
    <w:rsid w:val="004408CA"/>
    <w:rsid w:val="00441439"/>
    <w:rsid w:val="004419F9"/>
    <w:rsid w:val="00442FBB"/>
    <w:rsid w:val="00445E7C"/>
    <w:rsid w:val="00450818"/>
    <w:rsid w:val="0045148D"/>
    <w:rsid w:val="00452A5A"/>
    <w:rsid w:val="00452F94"/>
    <w:rsid w:val="004534A3"/>
    <w:rsid w:val="004535C0"/>
    <w:rsid w:val="00454E83"/>
    <w:rsid w:val="00455BF0"/>
    <w:rsid w:val="00455FFE"/>
    <w:rsid w:val="00462AE6"/>
    <w:rsid w:val="0046344C"/>
    <w:rsid w:val="00464019"/>
    <w:rsid w:val="004645F2"/>
    <w:rsid w:val="004665DA"/>
    <w:rsid w:val="0046680C"/>
    <w:rsid w:val="0046728A"/>
    <w:rsid w:val="00467C06"/>
    <w:rsid w:val="00467D91"/>
    <w:rsid w:val="00470290"/>
    <w:rsid w:val="00470EF6"/>
    <w:rsid w:val="004732CE"/>
    <w:rsid w:val="00474314"/>
    <w:rsid w:val="004750DD"/>
    <w:rsid w:val="0048033E"/>
    <w:rsid w:val="004803D9"/>
    <w:rsid w:val="004816CA"/>
    <w:rsid w:val="00482958"/>
    <w:rsid w:val="00482E85"/>
    <w:rsid w:val="00484083"/>
    <w:rsid w:val="00485D1D"/>
    <w:rsid w:val="00486439"/>
    <w:rsid w:val="0049219E"/>
    <w:rsid w:val="00492975"/>
    <w:rsid w:val="00492CD3"/>
    <w:rsid w:val="004941B9"/>
    <w:rsid w:val="004943BA"/>
    <w:rsid w:val="00494644"/>
    <w:rsid w:val="00494AF2"/>
    <w:rsid w:val="00497445"/>
    <w:rsid w:val="004A0031"/>
    <w:rsid w:val="004A003B"/>
    <w:rsid w:val="004A171C"/>
    <w:rsid w:val="004A4404"/>
    <w:rsid w:val="004A4CF4"/>
    <w:rsid w:val="004A4E56"/>
    <w:rsid w:val="004A5D11"/>
    <w:rsid w:val="004A6729"/>
    <w:rsid w:val="004A7E2A"/>
    <w:rsid w:val="004A7F84"/>
    <w:rsid w:val="004B10E0"/>
    <w:rsid w:val="004B27B8"/>
    <w:rsid w:val="004B333B"/>
    <w:rsid w:val="004B365F"/>
    <w:rsid w:val="004B6220"/>
    <w:rsid w:val="004B6C5B"/>
    <w:rsid w:val="004B72FB"/>
    <w:rsid w:val="004B74C2"/>
    <w:rsid w:val="004C0C44"/>
    <w:rsid w:val="004C1B8C"/>
    <w:rsid w:val="004C25E0"/>
    <w:rsid w:val="004C2B1C"/>
    <w:rsid w:val="004C3891"/>
    <w:rsid w:val="004C5EB2"/>
    <w:rsid w:val="004D24B7"/>
    <w:rsid w:val="004D3E14"/>
    <w:rsid w:val="004D4CB1"/>
    <w:rsid w:val="004D5AD0"/>
    <w:rsid w:val="004D5DF8"/>
    <w:rsid w:val="004D69FD"/>
    <w:rsid w:val="004D7191"/>
    <w:rsid w:val="004D722E"/>
    <w:rsid w:val="004E1A74"/>
    <w:rsid w:val="004E6D54"/>
    <w:rsid w:val="004F2262"/>
    <w:rsid w:val="004F33E7"/>
    <w:rsid w:val="004F349A"/>
    <w:rsid w:val="004F3C84"/>
    <w:rsid w:val="004F41AF"/>
    <w:rsid w:val="004F4DB7"/>
    <w:rsid w:val="004F55A0"/>
    <w:rsid w:val="004F6DCA"/>
    <w:rsid w:val="00500970"/>
    <w:rsid w:val="00500B95"/>
    <w:rsid w:val="00501006"/>
    <w:rsid w:val="00501196"/>
    <w:rsid w:val="0050368D"/>
    <w:rsid w:val="005036E6"/>
    <w:rsid w:val="00503CB9"/>
    <w:rsid w:val="0050474A"/>
    <w:rsid w:val="00504E7F"/>
    <w:rsid w:val="005055E3"/>
    <w:rsid w:val="00505D07"/>
    <w:rsid w:val="00506194"/>
    <w:rsid w:val="00506982"/>
    <w:rsid w:val="0050735F"/>
    <w:rsid w:val="00507CEF"/>
    <w:rsid w:val="0051030D"/>
    <w:rsid w:val="00510CD6"/>
    <w:rsid w:val="00510D7B"/>
    <w:rsid w:val="00511A12"/>
    <w:rsid w:val="005128FE"/>
    <w:rsid w:val="00512AE0"/>
    <w:rsid w:val="00512B62"/>
    <w:rsid w:val="005149B0"/>
    <w:rsid w:val="00514DC4"/>
    <w:rsid w:val="00516A14"/>
    <w:rsid w:val="00517207"/>
    <w:rsid w:val="005207D7"/>
    <w:rsid w:val="00520D7B"/>
    <w:rsid w:val="00520F9F"/>
    <w:rsid w:val="005223FF"/>
    <w:rsid w:val="0052248B"/>
    <w:rsid w:val="00522C89"/>
    <w:rsid w:val="00523895"/>
    <w:rsid w:val="00523B50"/>
    <w:rsid w:val="005312AE"/>
    <w:rsid w:val="00532399"/>
    <w:rsid w:val="005325C8"/>
    <w:rsid w:val="0053381E"/>
    <w:rsid w:val="0053459C"/>
    <w:rsid w:val="00534F3D"/>
    <w:rsid w:val="00535CA0"/>
    <w:rsid w:val="005365BE"/>
    <w:rsid w:val="00537133"/>
    <w:rsid w:val="005373D5"/>
    <w:rsid w:val="0053792A"/>
    <w:rsid w:val="00541F7F"/>
    <w:rsid w:val="00544363"/>
    <w:rsid w:val="00544A9D"/>
    <w:rsid w:val="00547231"/>
    <w:rsid w:val="00550814"/>
    <w:rsid w:val="00555555"/>
    <w:rsid w:val="0055787E"/>
    <w:rsid w:val="00560C48"/>
    <w:rsid w:val="005616D5"/>
    <w:rsid w:val="00561F69"/>
    <w:rsid w:val="00563466"/>
    <w:rsid w:val="005642DE"/>
    <w:rsid w:val="00564336"/>
    <w:rsid w:val="005670E2"/>
    <w:rsid w:val="00567D6D"/>
    <w:rsid w:val="00570042"/>
    <w:rsid w:val="00571129"/>
    <w:rsid w:val="00571AC7"/>
    <w:rsid w:val="00573EFE"/>
    <w:rsid w:val="00574D0F"/>
    <w:rsid w:val="00577563"/>
    <w:rsid w:val="005806EA"/>
    <w:rsid w:val="0058182A"/>
    <w:rsid w:val="00581AE2"/>
    <w:rsid w:val="00583A80"/>
    <w:rsid w:val="00583FF9"/>
    <w:rsid w:val="005851B4"/>
    <w:rsid w:val="005869B2"/>
    <w:rsid w:val="005879BE"/>
    <w:rsid w:val="00587DF6"/>
    <w:rsid w:val="00590CA3"/>
    <w:rsid w:val="005927F1"/>
    <w:rsid w:val="00593233"/>
    <w:rsid w:val="005932C9"/>
    <w:rsid w:val="00593DFC"/>
    <w:rsid w:val="0059408F"/>
    <w:rsid w:val="0059529F"/>
    <w:rsid w:val="00595842"/>
    <w:rsid w:val="005A0A45"/>
    <w:rsid w:val="005A0E8C"/>
    <w:rsid w:val="005A12A3"/>
    <w:rsid w:val="005A197B"/>
    <w:rsid w:val="005A1B93"/>
    <w:rsid w:val="005A344F"/>
    <w:rsid w:val="005A3AA0"/>
    <w:rsid w:val="005A43E5"/>
    <w:rsid w:val="005A4E87"/>
    <w:rsid w:val="005A50D4"/>
    <w:rsid w:val="005A6363"/>
    <w:rsid w:val="005A6FC0"/>
    <w:rsid w:val="005A7BE7"/>
    <w:rsid w:val="005B1384"/>
    <w:rsid w:val="005B1391"/>
    <w:rsid w:val="005B2A87"/>
    <w:rsid w:val="005B2B02"/>
    <w:rsid w:val="005B301B"/>
    <w:rsid w:val="005B3B13"/>
    <w:rsid w:val="005B4731"/>
    <w:rsid w:val="005B4BE5"/>
    <w:rsid w:val="005B5234"/>
    <w:rsid w:val="005B54DC"/>
    <w:rsid w:val="005B6F04"/>
    <w:rsid w:val="005B7E7A"/>
    <w:rsid w:val="005C0CC3"/>
    <w:rsid w:val="005C1787"/>
    <w:rsid w:val="005C1F30"/>
    <w:rsid w:val="005C445D"/>
    <w:rsid w:val="005C58C3"/>
    <w:rsid w:val="005C61C2"/>
    <w:rsid w:val="005C6CFF"/>
    <w:rsid w:val="005C715C"/>
    <w:rsid w:val="005C7C45"/>
    <w:rsid w:val="005D051C"/>
    <w:rsid w:val="005D1ADD"/>
    <w:rsid w:val="005D246C"/>
    <w:rsid w:val="005D3A22"/>
    <w:rsid w:val="005D4AC1"/>
    <w:rsid w:val="005D4C7E"/>
    <w:rsid w:val="005E0462"/>
    <w:rsid w:val="005E07BD"/>
    <w:rsid w:val="005E1F85"/>
    <w:rsid w:val="005E2D70"/>
    <w:rsid w:val="005E3628"/>
    <w:rsid w:val="005E474D"/>
    <w:rsid w:val="005E6E6A"/>
    <w:rsid w:val="005E7C2F"/>
    <w:rsid w:val="005E7F62"/>
    <w:rsid w:val="005F1EAA"/>
    <w:rsid w:val="005F255D"/>
    <w:rsid w:val="005F5FD1"/>
    <w:rsid w:val="005F77AC"/>
    <w:rsid w:val="0060080C"/>
    <w:rsid w:val="00600CD5"/>
    <w:rsid w:val="00602102"/>
    <w:rsid w:val="0060319A"/>
    <w:rsid w:val="0060441B"/>
    <w:rsid w:val="00605EA7"/>
    <w:rsid w:val="00606F03"/>
    <w:rsid w:val="0061153F"/>
    <w:rsid w:val="00613415"/>
    <w:rsid w:val="0061434F"/>
    <w:rsid w:val="00620096"/>
    <w:rsid w:val="006211C4"/>
    <w:rsid w:val="00623CD2"/>
    <w:rsid w:val="00624AE3"/>
    <w:rsid w:val="006254F2"/>
    <w:rsid w:val="00625E95"/>
    <w:rsid w:val="00626F5F"/>
    <w:rsid w:val="00627BF6"/>
    <w:rsid w:val="00630753"/>
    <w:rsid w:val="00631ADD"/>
    <w:rsid w:val="006338CB"/>
    <w:rsid w:val="006339DC"/>
    <w:rsid w:val="00633D8B"/>
    <w:rsid w:val="00634C02"/>
    <w:rsid w:val="00637E5E"/>
    <w:rsid w:val="0064033A"/>
    <w:rsid w:val="00641853"/>
    <w:rsid w:val="00643239"/>
    <w:rsid w:val="006436EE"/>
    <w:rsid w:val="00643E1E"/>
    <w:rsid w:val="006450FC"/>
    <w:rsid w:val="0064547D"/>
    <w:rsid w:val="006461BE"/>
    <w:rsid w:val="0064781A"/>
    <w:rsid w:val="00651BF8"/>
    <w:rsid w:val="00653443"/>
    <w:rsid w:val="006536C7"/>
    <w:rsid w:val="006555F2"/>
    <w:rsid w:val="00657382"/>
    <w:rsid w:val="00657531"/>
    <w:rsid w:val="00660930"/>
    <w:rsid w:val="00660F8F"/>
    <w:rsid w:val="0066284A"/>
    <w:rsid w:val="00662DCE"/>
    <w:rsid w:val="00662E06"/>
    <w:rsid w:val="00665A1F"/>
    <w:rsid w:val="006675C5"/>
    <w:rsid w:val="00667939"/>
    <w:rsid w:val="00672C31"/>
    <w:rsid w:val="00673D17"/>
    <w:rsid w:val="0067450E"/>
    <w:rsid w:val="00674797"/>
    <w:rsid w:val="00674BBB"/>
    <w:rsid w:val="00675E57"/>
    <w:rsid w:val="00676068"/>
    <w:rsid w:val="0067739B"/>
    <w:rsid w:val="006779BD"/>
    <w:rsid w:val="00677C69"/>
    <w:rsid w:val="006828D5"/>
    <w:rsid w:val="006831EF"/>
    <w:rsid w:val="00683563"/>
    <w:rsid w:val="00683F80"/>
    <w:rsid w:val="006855D4"/>
    <w:rsid w:val="00685644"/>
    <w:rsid w:val="00686028"/>
    <w:rsid w:val="00690918"/>
    <w:rsid w:val="0069135F"/>
    <w:rsid w:val="00691744"/>
    <w:rsid w:val="0069378E"/>
    <w:rsid w:val="00693F59"/>
    <w:rsid w:val="0069512A"/>
    <w:rsid w:val="0069534A"/>
    <w:rsid w:val="006959A9"/>
    <w:rsid w:val="00696167"/>
    <w:rsid w:val="00697D7C"/>
    <w:rsid w:val="006A0B92"/>
    <w:rsid w:val="006A24E2"/>
    <w:rsid w:val="006A322A"/>
    <w:rsid w:val="006A4C83"/>
    <w:rsid w:val="006A5414"/>
    <w:rsid w:val="006A598D"/>
    <w:rsid w:val="006A5BB5"/>
    <w:rsid w:val="006A7F3C"/>
    <w:rsid w:val="006B211A"/>
    <w:rsid w:val="006B32D1"/>
    <w:rsid w:val="006B3793"/>
    <w:rsid w:val="006B421E"/>
    <w:rsid w:val="006B56F8"/>
    <w:rsid w:val="006B5993"/>
    <w:rsid w:val="006B6759"/>
    <w:rsid w:val="006C00DA"/>
    <w:rsid w:val="006C0A79"/>
    <w:rsid w:val="006C0F72"/>
    <w:rsid w:val="006C17E8"/>
    <w:rsid w:val="006C2632"/>
    <w:rsid w:val="006C28D0"/>
    <w:rsid w:val="006C2ED2"/>
    <w:rsid w:val="006C3366"/>
    <w:rsid w:val="006C3EC0"/>
    <w:rsid w:val="006C47AD"/>
    <w:rsid w:val="006C4E5B"/>
    <w:rsid w:val="006C7232"/>
    <w:rsid w:val="006C7EC8"/>
    <w:rsid w:val="006D288A"/>
    <w:rsid w:val="006D4629"/>
    <w:rsid w:val="006D665F"/>
    <w:rsid w:val="006D72AB"/>
    <w:rsid w:val="006E13C6"/>
    <w:rsid w:val="006E17F6"/>
    <w:rsid w:val="006E185B"/>
    <w:rsid w:val="006E1EA4"/>
    <w:rsid w:val="006E572A"/>
    <w:rsid w:val="006E6033"/>
    <w:rsid w:val="006F079C"/>
    <w:rsid w:val="006F0FC3"/>
    <w:rsid w:val="006F2469"/>
    <w:rsid w:val="006F2F0E"/>
    <w:rsid w:val="006F3C1A"/>
    <w:rsid w:val="006F4293"/>
    <w:rsid w:val="006F49BE"/>
    <w:rsid w:val="006F5308"/>
    <w:rsid w:val="006F5980"/>
    <w:rsid w:val="006F625B"/>
    <w:rsid w:val="006F7AF2"/>
    <w:rsid w:val="00702A91"/>
    <w:rsid w:val="00702C48"/>
    <w:rsid w:val="0070336E"/>
    <w:rsid w:val="00706C30"/>
    <w:rsid w:val="00707E83"/>
    <w:rsid w:val="007103BD"/>
    <w:rsid w:val="0071043B"/>
    <w:rsid w:val="007116E6"/>
    <w:rsid w:val="00712000"/>
    <w:rsid w:val="00712BF6"/>
    <w:rsid w:val="0071678F"/>
    <w:rsid w:val="00717A33"/>
    <w:rsid w:val="0072040C"/>
    <w:rsid w:val="007212B6"/>
    <w:rsid w:val="00721C97"/>
    <w:rsid w:val="00725723"/>
    <w:rsid w:val="007275A7"/>
    <w:rsid w:val="0072789F"/>
    <w:rsid w:val="00727A96"/>
    <w:rsid w:val="0073112E"/>
    <w:rsid w:val="0073171B"/>
    <w:rsid w:val="007317F2"/>
    <w:rsid w:val="0073263A"/>
    <w:rsid w:val="0073402E"/>
    <w:rsid w:val="007341CA"/>
    <w:rsid w:val="00734F5C"/>
    <w:rsid w:val="00735274"/>
    <w:rsid w:val="007372E9"/>
    <w:rsid w:val="00737F20"/>
    <w:rsid w:val="00741256"/>
    <w:rsid w:val="0074282D"/>
    <w:rsid w:val="00745C44"/>
    <w:rsid w:val="00745F97"/>
    <w:rsid w:val="00746070"/>
    <w:rsid w:val="00746757"/>
    <w:rsid w:val="00746D02"/>
    <w:rsid w:val="00747142"/>
    <w:rsid w:val="007474DF"/>
    <w:rsid w:val="00750124"/>
    <w:rsid w:val="007513DE"/>
    <w:rsid w:val="00751F13"/>
    <w:rsid w:val="00751FF3"/>
    <w:rsid w:val="00752ABE"/>
    <w:rsid w:val="00752E59"/>
    <w:rsid w:val="0075377D"/>
    <w:rsid w:val="00755B3E"/>
    <w:rsid w:val="00755F4C"/>
    <w:rsid w:val="007577B2"/>
    <w:rsid w:val="00760BDF"/>
    <w:rsid w:val="00761D46"/>
    <w:rsid w:val="00762198"/>
    <w:rsid w:val="007631DF"/>
    <w:rsid w:val="00766161"/>
    <w:rsid w:val="00766452"/>
    <w:rsid w:val="007700E2"/>
    <w:rsid w:val="00774937"/>
    <w:rsid w:val="00774A7E"/>
    <w:rsid w:val="007807F3"/>
    <w:rsid w:val="00781644"/>
    <w:rsid w:val="00782FC5"/>
    <w:rsid w:val="007836AD"/>
    <w:rsid w:val="007839F9"/>
    <w:rsid w:val="007846A6"/>
    <w:rsid w:val="007850A0"/>
    <w:rsid w:val="00785440"/>
    <w:rsid w:val="0078589C"/>
    <w:rsid w:val="00786424"/>
    <w:rsid w:val="00787162"/>
    <w:rsid w:val="007871B6"/>
    <w:rsid w:val="007900F2"/>
    <w:rsid w:val="007908F0"/>
    <w:rsid w:val="00791669"/>
    <w:rsid w:val="007934E8"/>
    <w:rsid w:val="00793B42"/>
    <w:rsid w:val="00794B66"/>
    <w:rsid w:val="00794CB6"/>
    <w:rsid w:val="00795FC9"/>
    <w:rsid w:val="007963CF"/>
    <w:rsid w:val="00796904"/>
    <w:rsid w:val="00797D6A"/>
    <w:rsid w:val="00797FBE"/>
    <w:rsid w:val="007A0E77"/>
    <w:rsid w:val="007A1C25"/>
    <w:rsid w:val="007A255E"/>
    <w:rsid w:val="007A2DEF"/>
    <w:rsid w:val="007A49DB"/>
    <w:rsid w:val="007A4F85"/>
    <w:rsid w:val="007A5543"/>
    <w:rsid w:val="007A6709"/>
    <w:rsid w:val="007A7D5D"/>
    <w:rsid w:val="007B1522"/>
    <w:rsid w:val="007B1944"/>
    <w:rsid w:val="007B2B3A"/>
    <w:rsid w:val="007B3807"/>
    <w:rsid w:val="007B38FD"/>
    <w:rsid w:val="007B4EFA"/>
    <w:rsid w:val="007B5EDD"/>
    <w:rsid w:val="007B76EB"/>
    <w:rsid w:val="007B76F9"/>
    <w:rsid w:val="007B779E"/>
    <w:rsid w:val="007C0D4B"/>
    <w:rsid w:val="007C4AF0"/>
    <w:rsid w:val="007C54DD"/>
    <w:rsid w:val="007C693B"/>
    <w:rsid w:val="007D0360"/>
    <w:rsid w:val="007D0ACA"/>
    <w:rsid w:val="007D2E84"/>
    <w:rsid w:val="007D2F77"/>
    <w:rsid w:val="007D3825"/>
    <w:rsid w:val="007D3FEF"/>
    <w:rsid w:val="007D58C2"/>
    <w:rsid w:val="007D7B2E"/>
    <w:rsid w:val="007D7FAC"/>
    <w:rsid w:val="007E2470"/>
    <w:rsid w:val="007E27BA"/>
    <w:rsid w:val="007E66FB"/>
    <w:rsid w:val="007E726C"/>
    <w:rsid w:val="007F15CD"/>
    <w:rsid w:val="007F2BB3"/>
    <w:rsid w:val="007F67AF"/>
    <w:rsid w:val="007F713D"/>
    <w:rsid w:val="007F7277"/>
    <w:rsid w:val="00801FF7"/>
    <w:rsid w:val="008043B4"/>
    <w:rsid w:val="00805FCE"/>
    <w:rsid w:val="00806778"/>
    <w:rsid w:val="00806C62"/>
    <w:rsid w:val="00807035"/>
    <w:rsid w:val="0081041A"/>
    <w:rsid w:val="0081133D"/>
    <w:rsid w:val="0081364C"/>
    <w:rsid w:val="0081520E"/>
    <w:rsid w:val="00816A3B"/>
    <w:rsid w:val="00820E40"/>
    <w:rsid w:val="00823CE2"/>
    <w:rsid w:val="00823DA5"/>
    <w:rsid w:val="0082430E"/>
    <w:rsid w:val="00824EE9"/>
    <w:rsid w:val="008265A2"/>
    <w:rsid w:val="00830C8D"/>
    <w:rsid w:val="0083112C"/>
    <w:rsid w:val="00831646"/>
    <w:rsid w:val="00831AD1"/>
    <w:rsid w:val="00833441"/>
    <w:rsid w:val="008358F7"/>
    <w:rsid w:val="008362D0"/>
    <w:rsid w:val="00836664"/>
    <w:rsid w:val="00841706"/>
    <w:rsid w:val="00842B15"/>
    <w:rsid w:val="00842C57"/>
    <w:rsid w:val="008446F5"/>
    <w:rsid w:val="00844967"/>
    <w:rsid w:val="00846722"/>
    <w:rsid w:val="008469CD"/>
    <w:rsid w:val="00846C06"/>
    <w:rsid w:val="008479DB"/>
    <w:rsid w:val="00850C42"/>
    <w:rsid w:val="00851A3D"/>
    <w:rsid w:val="0085300E"/>
    <w:rsid w:val="008560EB"/>
    <w:rsid w:val="00857033"/>
    <w:rsid w:val="008575CD"/>
    <w:rsid w:val="008606E9"/>
    <w:rsid w:val="00861195"/>
    <w:rsid w:val="00863100"/>
    <w:rsid w:val="00863D77"/>
    <w:rsid w:val="00865535"/>
    <w:rsid w:val="00865AC5"/>
    <w:rsid w:val="008703DD"/>
    <w:rsid w:val="00870C6E"/>
    <w:rsid w:val="00870F08"/>
    <w:rsid w:val="008710A7"/>
    <w:rsid w:val="0087220C"/>
    <w:rsid w:val="008728FE"/>
    <w:rsid w:val="008738D1"/>
    <w:rsid w:val="0087393D"/>
    <w:rsid w:val="00876944"/>
    <w:rsid w:val="008770ED"/>
    <w:rsid w:val="00882C18"/>
    <w:rsid w:val="00885445"/>
    <w:rsid w:val="008855DF"/>
    <w:rsid w:val="00886213"/>
    <w:rsid w:val="008871A0"/>
    <w:rsid w:val="00891648"/>
    <w:rsid w:val="00892C40"/>
    <w:rsid w:val="00892CBD"/>
    <w:rsid w:val="00893A1D"/>
    <w:rsid w:val="00893E0D"/>
    <w:rsid w:val="0089466F"/>
    <w:rsid w:val="00894C2F"/>
    <w:rsid w:val="00895B7F"/>
    <w:rsid w:val="00897A8F"/>
    <w:rsid w:val="008A03A2"/>
    <w:rsid w:val="008A03A6"/>
    <w:rsid w:val="008A0FAC"/>
    <w:rsid w:val="008A22BE"/>
    <w:rsid w:val="008A23BE"/>
    <w:rsid w:val="008A23E7"/>
    <w:rsid w:val="008A439B"/>
    <w:rsid w:val="008A53D8"/>
    <w:rsid w:val="008A5DB7"/>
    <w:rsid w:val="008A76F3"/>
    <w:rsid w:val="008B084A"/>
    <w:rsid w:val="008B1F40"/>
    <w:rsid w:val="008B3A3E"/>
    <w:rsid w:val="008B5106"/>
    <w:rsid w:val="008C0F12"/>
    <w:rsid w:val="008C1859"/>
    <w:rsid w:val="008C1B1F"/>
    <w:rsid w:val="008C1C95"/>
    <w:rsid w:val="008C1EF5"/>
    <w:rsid w:val="008C273C"/>
    <w:rsid w:val="008C5651"/>
    <w:rsid w:val="008C62E2"/>
    <w:rsid w:val="008D0A00"/>
    <w:rsid w:val="008D21E7"/>
    <w:rsid w:val="008D2CBB"/>
    <w:rsid w:val="008D3A7E"/>
    <w:rsid w:val="008D6428"/>
    <w:rsid w:val="008D6831"/>
    <w:rsid w:val="008E1643"/>
    <w:rsid w:val="008E16E2"/>
    <w:rsid w:val="008E3A9C"/>
    <w:rsid w:val="008E3F3B"/>
    <w:rsid w:val="008E42F0"/>
    <w:rsid w:val="008E65E0"/>
    <w:rsid w:val="008E69C8"/>
    <w:rsid w:val="008E6B54"/>
    <w:rsid w:val="008F00FE"/>
    <w:rsid w:val="008F01FE"/>
    <w:rsid w:val="008F0B31"/>
    <w:rsid w:val="008F0D79"/>
    <w:rsid w:val="008F1048"/>
    <w:rsid w:val="008F2949"/>
    <w:rsid w:val="008F2ADC"/>
    <w:rsid w:val="008F3498"/>
    <w:rsid w:val="008F36DE"/>
    <w:rsid w:val="008F387E"/>
    <w:rsid w:val="008F515D"/>
    <w:rsid w:val="008F57DB"/>
    <w:rsid w:val="008F7177"/>
    <w:rsid w:val="00900370"/>
    <w:rsid w:val="00901CA0"/>
    <w:rsid w:val="00902A5D"/>
    <w:rsid w:val="00904448"/>
    <w:rsid w:val="00905C0C"/>
    <w:rsid w:val="009102FD"/>
    <w:rsid w:val="0091176E"/>
    <w:rsid w:val="00911CC8"/>
    <w:rsid w:val="00912340"/>
    <w:rsid w:val="00912659"/>
    <w:rsid w:val="00912C67"/>
    <w:rsid w:val="00914392"/>
    <w:rsid w:val="009151F5"/>
    <w:rsid w:val="009170D6"/>
    <w:rsid w:val="00917BC6"/>
    <w:rsid w:val="0092029D"/>
    <w:rsid w:val="009213FD"/>
    <w:rsid w:val="00921A29"/>
    <w:rsid w:val="00922B88"/>
    <w:rsid w:val="00923AAE"/>
    <w:rsid w:val="00923BCB"/>
    <w:rsid w:val="009260EE"/>
    <w:rsid w:val="009271E4"/>
    <w:rsid w:val="00927F50"/>
    <w:rsid w:val="00933775"/>
    <w:rsid w:val="00933E2F"/>
    <w:rsid w:val="00941925"/>
    <w:rsid w:val="00942493"/>
    <w:rsid w:val="009428B8"/>
    <w:rsid w:val="009442A6"/>
    <w:rsid w:val="009468FF"/>
    <w:rsid w:val="00946FBC"/>
    <w:rsid w:val="00950F88"/>
    <w:rsid w:val="00951C5D"/>
    <w:rsid w:val="00954261"/>
    <w:rsid w:val="00954D24"/>
    <w:rsid w:val="00956C0D"/>
    <w:rsid w:val="0095771A"/>
    <w:rsid w:val="00957C13"/>
    <w:rsid w:val="00961732"/>
    <w:rsid w:val="00962E8E"/>
    <w:rsid w:val="00964163"/>
    <w:rsid w:val="00964CC9"/>
    <w:rsid w:val="00966A7A"/>
    <w:rsid w:val="0096703D"/>
    <w:rsid w:val="00967514"/>
    <w:rsid w:val="00967733"/>
    <w:rsid w:val="009679A1"/>
    <w:rsid w:val="00971A4F"/>
    <w:rsid w:val="00971D90"/>
    <w:rsid w:val="009764C3"/>
    <w:rsid w:val="0098016E"/>
    <w:rsid w:val="009803F1"/>
    <w:rsid w:val="00981083"/>
    <w:rsid w:val="00982059"/>
    <w:rsid w:val="0098368A"/>
    <w:rsid w:val="009836A4"/>
    <w:rsid w:val="00984A2F"/>
    <w:rsid w:val="009870F7"/>
    <w:rsid w:val="00987914"/>
    <w:rsid w:val="0099015F"/>
    <w:rsid w:val="00990E99"/>
    <w:rsid w:val="00991960"/>
    <w:rsid w:val="00992DB3"/>
    <w:rsid w:val="00993BC5"/>
    <w:rsid w:val="00994CE4"/>
    <w:rsid w:val="00994E7A"/>
    <w:rsid w:val="009970C7"/>
    <w:rsid w:val="0099771E"/>
    <w:rsid w:val="00997DE0"/>
    <w:rsid w:val="009A01A4"/>
    <w:rsid w:val="009A09AB"/>
    <w:rsid w:val="009A1BA8"/>
    <w:rsid w:val="009A1C3E"/>
    <w:rsid w:val="009A209D"/>
    <w:rsid w:val="009A22F7"/>
    <w:rsid w:val="009A3322"/>
    <w:rsid w:val="009A3B72"/>
    <w:rsid w:val="009A5397"/>
    <w:rsid w:val="009A68F6"/>
    <w:rsid w:val="009A6DE1"/>
    <w:rsid w:val="009A7817"/>
    <w:rsid w:val="009B061F"/>
    <w:rsid w:val="009B062B"/>
    <w:rsid w:val="009B1DC6"/>
    <w:rsid w:val="009B6046"/>
    <w:rsid w:val="009B720C"/>
    <w:rsid w:val="009B7924"/>
    <w:rsid w:val="009C29D2"/>
    <w:rsid w:val="009C3F3A"/>
    <w:rsid w:val="009C3F64"/>
    <w:rsid w:val="009C4675"/>
    <w:rsid w:val="009C4DE8"/>
    <w:rsid w:val="009C5AC0"/>
    <w:rsid w:val="009C5E26"/>
    <w:rsid w:val="009C64AA"/>
    <w:rsid w:val="009C73D7"/>
    <w:rsid w:val="009D188B"/>
    <w:rsid w:val="009D29FC"/>
    <w:rsid w:val="009D3FBC"/>
    <w:rsid w:val="009D406B"/>
    <w:rsid w:val="009D5470"/>
    <w:rsid w:val="009D6C27"/>
    <w:rsid w:val="009D6C8C"/>
    <w:rsid w:val="009E1B3F"/>
    <w:rsid w:val="009E25EB"/>
    <w:rsid w:val="009E38BD"/>
    <w:rsid w:val="009E4453"/>
    <w:rsid w:val="009E5C4D"/>
    <w:rsid w:val="009E607D"/>
    <w:rsid w:val="009E64DF"/>
    <w:rsid w:val="009E6CB2"/>
    <w:rsid w:val="009E79B5"/>
    <w:rsid w:val="009F07EA"/>
    <w:rsid w:val="009F0BFA"/>
    <w:rsid w:val="009F2A9E"/>
    <w:rsid w:val="009F2ECD"/>
    <w:rsid w:val="009F3700"/>
    <w:rsid w:val="009F4DC7"/>
    <w:rsid w:val="009F67EF"/>
    <w:rsid w:val="009F6BC0"/>
    <w:rsid w:val="009F7D21"/>
    <w:rsid w:val="00A005D5"/>
    <w:rsid w:val="00A02667"/>
    <w:rsid w:val="00A02CE2"/>
    <w:rsid w:val="00A02D81"/>
    <w:rsid w:val="00A03E80"/>
    <w:rsid w:val="00A052DD"/>
    <w:rsid w:val="00A05DBF"/>
    <w:rsid w:val="00A067B9"/>
    <w:rsid w:val="00A06E4E"/>
    <w:rsid w:val="00A075DA"/>
    <w:rsid w:val="00A075F7"/>
    <w:rsid w:val="00A10570"/>
    <w:rsid w:val="00A111E4"/>
    <w:rsid w:val="00A1218C"/>
    <w:rsid w:val="00A12230"/>
    <w:rsid w:val="00A12E5A"/>
    <w:rsid w:val="00A13275"/>
    <w:rsid w:val="00A13DA9"/>
    <w:rsid w:val="00A13E21"/>
    <w:rsid w:val="00A14BFC"/>
    <w:rsid w:val="00A15C1C"/>
    <w:rsid w:val="00A17061"/>
    <w:rsid w:val="00A216B6"/>
    <w:rsid w:val="00A21F57"/>
    <w:rsid w:val="00A25850"/>
    <w:rsid w:val="00A2620D"/>
    <w:rsid w:val="00A2777C"/>
    <w:rsid w:val="00A27920"/>
    <w:rsid w:val="00A303F6"/>
    <w:rsid w:val="00A334BA"/>
    <w:rsid w:val="00A33BC6"/>
    <w:rsid w:val="00A4008D"/>
    <w:rsid w:val="00A41891"/>
    <w:rsid w:val="00A42226"/>
    <w:rsid w:val="00A42300"/>
    <w:rsid w:val="00A42DEB"/>
    <w:rsid w:val="00A43482"/>
    <w:rsid w:val="00A43BFC"/>
    <w:rsid w:val="00A46FE0"/>
    <w:rsid w:val="00A50A93"/>
    <w:rsid w:val="00A5139F"/>
    <w:rsid w:val="00A52935"/>
    <w:rsid w:val="00A54429"/>
    <w:rsid w:val="00A55370"/>
    <w:rsid w:val="00A55726"/>
    <w:rsid w:val="00A56854"/>
    <w:rsid w:val="00A57C77"/>
    <w:rsid w:val="00A60A0C"/>
    <w:rsid w:val="00A640B3"/>
    <w:rsid w:val="00A640F6"/>
    <w:rsid w:val="00A642B9"/>
    <w:rsid w:val="00A66B22"/>
    <w:rsid w:val="00A67935"/>
    <w:rsid w:val="00A7104F"/>
    <w:rsid w:val="00A71D2B"/>
    <w:rsid w:val="00A72A85"/>
    <w:rsid w:val="00A763F2"/>
    <w:rsid w:val="00A82EA1"/>
    <w:rsid w:val="00A83EB1"/>
    <w:rsid w:val="00A84CFC"/>
    <w:rsid w:val="00A84ECA"/>
    <w:rsid w:val="00A8644A"/>
    <w:rsid w:val="00A87972"/>
    <w:rsid w:val="00A87D23"/>
    <w:rsid w:val="00A90786"/>
    <w:rsid w:val="00A90945"/>
    <w:rsid w:val="00A910D9"/>
    <w:rsid w:val="00A9135F"/>
    <w:rsid w:val="00A91DA4"/>
    <w:rsid w:val="00A927A3"/>
    <w:rsid w:val="00A92A81"/>
    <w:rsid w:val="00A94667"/>
    <w:rsid w:val="00A9562E"/>
    <w:rsid w:val="00A9673C"/>
    <w:rsid w:val="00A969D2"/>
    <w:rsid w:val="00AA0799"/>
    <w:rsid w:val="00AA07DD"/>
    <w:rsid w:val="00AA0EE0"/>
    <w:rsid w:val="00AA2C12"/>
    <w:rsid w:val="00AA3261"/>
    <w:rsid w:val="00AA3417"/>
    <w:rsid w:val="00AA4372"/>
    <w:rsid w:val="00AA4CB8"/>
    <w:rsid w:val="00AA57F4"/>
    <w:rsid w:val="00AA63A7"/>
    <w:rsid w:val="00AA77F1"/>
    <w:rsid w:val="00AB1D5D"/>
    <w:rsid w:val="00AB3AAC"/>
    <w:rsid w:val="00AB4865"/>
    <w:rsid w:val="00AB5DEE"/>
    <w:rsid w:val="00AB6101"/>
    <w:rsid w:val="00AB6BB3"/>
    <w:rsid w:val="00AB6C96"/>
    <w:rsid w:val="00AC05F5"/>
    <w:rsid w:val="00AC07C4"/>
    <w:rsid w:val="00AC107A"/>
    <w:rsid w:val="00AC3460"/>
    <w:rsid w:val="00AC3C78"/>
    <w:rsid w:val="00AC5A60"/>
    <w:rsid w:val="00AC6E23"/>
    <w:rsid w:val="00AC6ED8"/>
    <w:rsid w:val="00AC6F6E"/>
    <w:rsid w:val="00AC71D9"/>
    <w:rsid w:val="00AD04B0"/>
    <w:rsid w:val="00AD1147"/>
    <w:rsid w:val="00AD1753"/>
    <w:rsid w:val="00AD4EEC"/>
    <w:rsid w:val="00AD6439"/>
    <w:rsid w:val="00AE01FD"/>
    <w:rsid w:val="00AE1074"/>
    <w:rsid w:val="00AE1953"/>
    <w:rsid w:val="00AE2D0B"/>
    <w:rsid w:val="00AE6596"/>
    <w:rsid w:val="00AE760A"/>
    <w:rsid w:val="00AE7C44"/>
    <w:rsid w:val="00AE7D5F"/>
    <w:rsid w:val="00AF08F0"/>
    <w:rsid w:val="00AF14CF"/>
    <w:rsid w:val="00AF2BA2"/>
    <w:rsid w:val="00AF32EF"/>
    <w:rsid w:val="00AF36EF"/>
    <w:rsid w:val="00AF375C"/>
    <w:rsid w:val="00AF70E0"/>
    <w:rsid w:val="00AF7C50"/>
    <w:rsid w:val="00B01CC6"/>
    <w:rsid w:val="00B02732"/>
    <w:rsid w:val="00B041F6"/>
    <w:rsid w:val="00B0501B"/>
    <w:rsid w:val="00B0595E"/>
    <w:rsid w:val="00B062C9"/>
    <w:rsid w:val="00B06F94"/>
    <w:rsid w:val="00B07C36"/>
    <w:rsid w:val="00B103CD"/>
    <w:rsid w:val="00B11537"/>
    <w:rsid w:val="00B13D68"/>
    <w:rsid w:val="00B14990"/>
    <w:rsid w:val="00B14F0F"/>
    <w:rsid w:val="00B17C4A"/>
    <w:rsid w:val="00B17FFA"/>
    <w:rsid w:val="00B22E8B"/>
    <w:rsid w:val="00B234D4"/>
    <w:rsid w:val="00B24E15"/>
    <w:rsid w:val="00B25093"/>
    <w:rsid w:val="00B255E9"/>
    <w:rsid w:val="00B258FA"/>
    <w:rsid w:val="00B25A35"/>
    <w:rsid w:val="00B26C0E"/>
    <w:rsid w:val="00B32976"/>
    <w:rsid w:val="00B3401A"/>
    <w:rsid w:val="00B35566"/>
    <w:rsid w:val="00B35994"/>
    <w:rsid w:val="00B370C7"/>
    <w:rsid w:val="00B372DD"/>
    <w:rsid w:val="00B37A42"/>
    <w:rsid w:val="00B40287"/>
    <w:rsid w:val="00B412B1"/>
    <w:rsid w:val="00B4228C"/>
    <w:rsid w:val="00B4259B"/>
    <w:rsid w:val="00B42B13"/>
    <w:rsid w:val="00B42BDF"/>
    <w:rsid w:val="00B42F18"/>
    <w:rsid w:val="00B4366B"/>
    <w:rsid w:val="00B448D6"/>
    <w:rsid w:val="00B44CFC"/>
    <w:rsid w:val="00B465C6"/>
    <w:rsid w:val="00B4694E"/>
    <w:rsid w:val="00B4723E"/>
    <w:rsid w:val="00B51156"/>
    <w:rsid w:val="00B51CC8"/>
    <w:rsid w:val="00B5285E"/>
    <w:rsid w:val="00B539C7"/>
    <w:rsid w:val="00B54CD5"/>
    <w:rsid w:val="00B555DC"/>
    <w:rsid w:val="00B5616D"/>
    <w:rsid w:val="00B561EE"/>
    <w:rsid w:val="00B57EDA"/>
    <w:rsid w:val="00B64118"/>
    <w:rsid w:val="00B65C63"/>
    <w:rsid w:val="00B66569"/>
    <w:rsid w:val="00B6720C"/>
    <w:rsid w:val="00B7008C"/>
    <w:rsid w:val="00B705A4"/>
    <w:rsid w:val="00B714F3"/>
    <w:rsid w:val="00B71D01"/>
    <w:rsid w:val="00B721BB"/>
    <w:rsid w:val="00B72AB3"/>
    <w:rsid w:val="00B73BA3"/>
    <w:rsid w:val="00B77467"/>
    <w:rsid w:val="00B778AF"/>
    <w:rsid w:val="00B819D2"/>
    <w:rsid w:val="00B82432"/>
    <w:rsid w:val="00B8464F"/>
    <w:rsid w:val="00B84B49"/>
    <w:rsid w:val="00B84F17"/>
    <w:rsid w:val="00B856AF"/>
    <w:rsid w:val="00B861E7"/>
    <w:rsid w:val="00B86945"/>
    <w:rsid w:val="00B8767A"/>
    <w:rsid w:val="00B911D1"/>
    <w:rsid w:val="00B91AF6"/>
    <w:rsid w:val="00B93805"/>
    <w:rsid w:val="00B93BBA"/>
    <w:rsid w:val="00B95996"/>
    <w:rsid w:val="00B96229"/>
    <w:rsid w:val="00B964A9"/>
    <w:rsid w:val="00B96AB1"/>
    <w:rsid w:val="00B96FDE"/>
    <w:rsid w:val="00B97FA0"/>
    <w:rsid w:val="00BA0478"/>
    <w:rsid w:val="00BA04C2"/>
    <w:rsid w:val="00BA112F"/>
    <w:rsid w:val="00BA1D67"/>
    <w:rsid w:val="00BA2CA8"/>
    <w:rsid w:val="00BA3039"/>
    <w:rsid w:val="00BA347B"/>
    <w:rsid w:val="00BA4083"/>
    <w:rsid w:val="00BA42D6"/>
    <w:rsid w:val="00BA4E5A"/>
    <w:rsid w:val="00BA5A20"/>
    <w:rsid w:val="00BA72B1"/>
    <w:rsid w:val="00BB17E3"/>
    <w:rsid w:val="00BB2745"/>
    <w:rsid w:val="00BB2AA9"/>
    <w:rsid w:val="00BB2DE3"/>
    <w:rsid w:val="00BB3975"/>
    <w:rsid w:val="00BB4BCA"/>
    <w:rsid w:val="00BB5092"/>
    <w:rsid w:val="00BB5298"/>
    <w:rsid w:val="00BB64C6"/>
    <w:rsid w:val="00BB6549"/>
    <w:rsid w:val="00BB6DFD"/>
    <w:rsid w:val="00BC07EB"/>
    <w:rsid w:val="00BC1041"/>
    <w:rsid w:val="00BC20D0"/>
    <w:rsid w:val="00BC211D"/>
    <w:rsid w:val="00BC21C5"/>
    <w:rsid w:val="00BC2AAB"/>
    <w:rsid w:val="00BC2B6F"/>
    <w:rsid w:val="00BC3804"/>
    <w:rsid w:val="00BC577D"/>
    <w:rsid w:val="00BC721C"/>
    <w:rsid w:val="00BC75FB"/>
    <w:rsid w:val="00BC7AD6"/>
    <w:rsid w:val="00BD0570"/>
    <w:rsid w:val="00BD0AD6"/>
    <w:rsid w:val="00BD5058"/>
    <w:rsid w:val="00BD611F"/>
    <w:rsid w:val="00BD6199"/>
    <w:rsid w:val="00BE1DAD"/>
    <w:rsid w:val="00BE1E47"/>
    <w:rsid w:val="00BE2C61"/>
    <w:rsid w:val="00BE396B"/>
    <w:rsid w:val="00BE3B19"/>
    <w:rsid w:val="00BE4E91"/>
    <w:rsid w:val="00BE5322"/>
    <w:rsid w:val="00BE69E7"/>
    <w:rsid w:val="00BE6BFC"/>
    <w:rsid w:val="00BF03C3"/>
    <w:rsid w:val="00BF15FB"/>
    <w:rsid w:val="00BF1872"/>
    <w:rsid w:val="00BF2315"/>
    <w:rsid w:val="00BF2710"/>
    <w:rsid w:val="00BF2C5A"/>
    <w:rsid w:val="00BF39A2"/>
    <w:rsid w:val="00BF4117"/>
    <w:rsid w:val="00BF45A6"/>
    <w:rsid w:val="00BF4745"/>
    <w:rsid w:val="00BF6243"/>
    <w:rsid w:val="00BF66FB"/>
    <w:rsid w:val="00BF6DE4"/>
    <w:rsid w:val="00BF72CE"/>
    <w:rsid w:val="00BF79E2"/>
    <w:rsid w:val="00C01F4E"/>
    <w:rsid w:val="00C0330B"/>
    <w:rsid w:val="00C03E15"/>
    <w:rsid w:val="00C04064"/>
    <w:rsid w:val="00C05872"/>
    <w:rsid w:val="00C072C2"/>
    <w:rsid w:val="00C11875"/>
    <w:rsid w:val="00C118FD"/>
    <w:rsid w:val="00C11D5F"/>
    <w:rsid w:val="00C1273E"/>
    <w:rsid w:val="00C146A3"/>
    <w:rsid w:val="00C155CF"/>
    <w:rsid w:val="00C15E21"/>
    <w:rsid w:val="00C1645C"/>
    <w:rsid w:val="00C17E4B"/>
    <w:rsid w:val="00C2040D"/>
    <w:rsid w:val="00C21143"/>
    <w:rsid w:val="00C21D7D"/>
    <w:rsid w:val="00C240E8"/>
    <w:rsid w:val="00C24739"/>
    <w:rsid w:val="00C248E5"/>
    <w:rsid w:val="00C25943"/>
    <w:rsid w:val="00C25C9B"/>
    <w:rsid w:val="00C27536"/>
    <w:rsid w:val="00C27D9C"/>
    <w:rsid w:val="00C312CE"/>
    <w:rsid w:val="00C3146D"/>
    <w:rsid w:val="00C31DDA"/>
    <w:rsid w:val="00C31E3F"/>
    <w:rsid w:val="00C3212E"/>
    <w:rsid w:val="00C331F4"/>
    <w:rsid w:val="00C336BA"/>
    <w:rsid w:val="00C34113"/>
    <w:rsid w:val="00C34434"/>
    <w:rsid w:val="00C34CEF"/>
    <w:rsid w:val="00C356E6"/>
    <w:rsid w:val="00C3779B"/>
    <w:rsid w:val="00C407AF"/>
    <w:rsid w:val="00C43254"/>
    <w:rsid w:val="00C43552"/>
    <w:rsid w:val="00C46856"/>
    <w:rsid w:val="00C478E5"/>
    <w:rsid w:val="00C47C90"/>
    <w:rsid w:val="00C50154"/>
    <w:rsid w:val="00C50D0D"/>
    <w:rsid w:val="00C518F4"/>
    <w:rsid w:val="00C51FF6"/>
    <w:rsid w:val="00C52256"/>
    <w:rsid w:val="00C55806"/>
    <w:rsid w:val="00C560D5"/>
    <w:rsid w:val="00C62845"/>
    <w:rsid w:val="00C633A6"/>
    <w:rsid w:val="00C6380F"/>
    <w:rsid w:val="00C64FCF"/>
    <w:rsid w:val="00C64FE6"/>
    <w:rsid w:val="00C65F3D"/>
    <w:rsid w:val="00C67ED9"/>
    <w:rsid w:val="00C7048C"/>
    <w:rsid w:val="00C70FE7"/>
    <w:rsid w:val="00C7282B"/>
    <w:rsid w:val="00C73FB4"/>
    <w:rsid w:val="00C75390"/>
    <w:rsid w:val="00C7753D"/>
    <w:rsid w:val="00C800B0"/>
    <w:rsid w:val="00C8019F"/>
    <w:rsid w:val="00C80D52"/>
    <w:rsid w:val="00C81A14"/>
    <w:rsid w:val="00C81EF4"/>
    <w:rsid w:val="00C8250F"/>
    <w:rsid w:val="00C83573"/>
    <w:rsid w:val="00C83C01"/>
    <w:rsid w:val="00C85073"/>
    <w:rsid w:val="00C934B7"/>
    <w:rsid w:val="00C93FB6"/>
    <w:rsid w:val="00C962BC"/>
    <w:rsid w:val="00C963D5"/>
    <w:rsid w:val="00C96F0D"/>
    <w:rsid w:val="00C976F0"/>
    <w:rsid w:val="00C97E2C"/>
    <w:rsid w:val="00CA0C58"/>
    <w:rsid w:val="00CA0F20"/>
    <w:rsid w:val="00CA15BA"/>
    <w:rsid w:val="00CA16A5"/>
    <w:rsid w:val="00CA3F34"/>
    <w:rsid w:val="00CA56BC"/>
    <w:rsid w:val="00CA6C1B"/>
    <w:rsid w:val="00CA767A"/>
    <w:rsid w:val="00CA7AAE"/>
    <w:rsid w:val="00CA7E4D"/>
    <w:rsid w:val="00CB0001"/>
    <w:rsid w:val="00CB0481"/>
    <w:rsid w:val="00CB070C"/>
    <w:rsid w:val="00CB153B"/>
    <w:rsid w:val="00CB1DDE"/>
    <w:rsid w:val="00CB2CC9"/>
    <w:rsid w:val="00CB4C1E"/>
    <w:rsid w:val="00CB4E37"/>
    <w:rsid w:val="00CB52C8"/>
    <w:rsid w:val="00CB6CC6"/>
    <w:rsid w:val="00CB7AE7"/>
    <w:rsid w:val="00CC24E4"/>
    <w:rsid w:val="00CC2D9E"/>
    <w:rsid w:val="00CC30A4"/>
    <w:rsid w:val="00CC3A88"/>
    <w:rsid w:val="00CC3DD5"/>
    <w:rsid w:val="00CC54A5"/>
    <w:rsid w:val="00CD007C"/>
    <w:rsid w:val="00CD1D52"/>
    <w:rsid w:val="00CD4FCE"/>
    <w:rsid w:val="00CD54C4"/>
    <w:rsid w:val="00CD55DC"/>
    <w:rsid w:val="00CD6AFF"/>
    <w:rsid w:val="00CE2A5E"/>
    <w:rsid w:val="00CE2FD4"/>
    <w:rsid w:val="00CE39DA"/>
    <w:rsid w:val="00CE3A6D"/>
    <w:rsid w:val="00CE6AEE"/>
    <w:rsid w:val="00CE6D4B"/>
    <w:rsid w:val="00CF049B"/>
    <w:rsid w:val="00CF0EDF"/>
    <w:rsid w:val="00CF10B3"/>
    <w:rsid w:val="00CF29EB"/>
    <w:rsid w:val="00CF3375"/>
    <w:rsid w:val="00CF3CBE"/>
    <w:rsid w:val="00CF45FD"/>
    <w:rsid w:val="00CF5D84"/>
    <w:rsid w:val="00CF6C47"/>
    <w:rsid w:val="00CF7C56"/>
    <w:rsid w:val="00D02AA4"/>
    <w:rsid w:val="00D03A4A"/>
    <w:rsid w:val="00D053BE"/>
    <w:rsid w:val="00D059D9"/>
    <w:rsid w:val="00D07C19"/>
    <w:rsid w:val="00D07DCC"/>
    <w:rsid w:val="00D11A2B"/>
    <w:rsid w:val="00D14350"/>
    <w:rsid w:val="00D147FE"/>
    <w:rsid w:val="00D2065B"/>
    <w:rsid w:val="00D20A04"/>
    <w:rsid w:val="00D23099"/>
    <w:rsid w:val="00D23BF4"/>
    <w:rsid w:val="00D24337"/>
    <w:rsid w:val="00D24750"/>
    <w:rsid w:val="00D253C7"/>
    <w:rsid w:val="00D27BEE"/>
    <w:rsid w:val="00D312C9"/>
    <w:rsid w:val="00D312D2"/>
    <w:rsid w:val="00D351A3"/>
    <w:rsid w:val="00D37AC5"/>
    <w:rsid w:val="00D40722"/>
    <w:rsid w:val="00D4079C"/>
    <w:rsid w:val="00D40F53"/>
    <w:rsid w:val="00D41997"/>
    <w:rsid w:val="00D41DB0"/>
    <w:rsid w:val="00D42084"/>
    <w:rsid w:val="00D43781"/>
    <w:rsid w:val="00D4418A"/>
    <w:rsid w:val="00D4528A"/>
    <w:rsid w:val="00D455A7"/>
    <w:rsid w:val="00D47759"/>
    <w:rsid w:val="00D47DF5"/>
    <w:rsid w:val="00D505C9"/>
    <w:rsid w:val="00D514C4"/>
    <w:rsid w:val="00D51655"/>
    <w:rsid w:val="00D5325C"/>
    <w:rsid w:val="00D542B7"/>
    <w:rsid w:val="00D55C12"/>
    <w:rsid w:val="00D56165"/>
    <w:rsid w:val="00D57074"/>
    <w:rsid w:val="00D5781E"/>
    <w:rsid w:val="00D60C17"/>
    <w:rsid w:val="00D61025"/>
    <w:rsid w:val="00D646A3"/>
    <w:rsid w:val="00D651DA"/>
    <w:rsid w:val="00D65D76"/>
    <w:rsid w:val="00D67494"/>
    <w:rsid w:val="00D70BF4"/>
    <w:rsid w:val="00D71DC8"/>
    <w:rsid w:val="00D73197"/>
    <w:rsid w:val="00D7715C"/>
    <w:rsid w:val="00D774FA"/>
    <w:rsid w:val="00D81ED6"/>
    <w:rsid w:val="00D82917"/>
    <w:rsid w:val="00D836E1"/>
    <w:rsid w:val="00D83A1C"/>
    <w:rsid w:val="00D84A24"/>
    <w:rsid w:val="00D84E8F"/>
    <w:rsid w:val="00D8517D"/>
    <w:rsid w:val="00D8670F"/>
    <w:rsid w:val="00D87292"/>
    <w:rsid w:val="00D87FDA"/>
    <w:rsid w:val="00D9038F"/>
    <w:rsid w:val="00D91196"/>
    <w:rsid w:val="00D93B24"/>
    <w:rsid w:val="00D949A3"/>
    <w:rsid w:val="00D95939"/>
    <w:rsid w:val="00D97448"/>
    <w:rsid w:val="00DA0942"/>
    <w:rsid w:val="00DA09F3"/>
    <w:rsid w:val="00DA1440"/>
    <w:rsid w:val="00DA1756"/>
    <w:rsid w:val="00DA37B7"/>
    <w:rsid w:val="00DA4960"/>
    <w:rsid w:val="00DA5315"/>
    <w:rsid w:val="00DA6101"/>
    <w:rsid w:val="00DA7E51"/>
    <w:rsid w:val="00DB02C4"/>
    <w:rsid w:val="00DB2FB8"/>
    <w:rsid w:val="00DB400B"/>
    <w:rsid w:val="00DB42A3"/>
    <w:rsid w:val="00DB43C6"/>
    <w:rsid w:val="00DB642C"/>
    <w:rsid w:val="00DB642D"/>
    <w:rsid w:val="00DB66CA"/>
    <w:rsid w:val="00DB6BF3"/>
    <w:rsid w:val="00DB7B36"/>
    <w:rsid w:val="00DC0FBD"/>
    <w:rsid w:val="00DC20D3"/>
    <w:rsid w:val="00DC2159"/>
    <w:rsid w:val="00DC31D0"/>
    <w:rsid w:val="00DC4B9F"/>
    <w:rsid w:val="00DC4C10"/>
    <w:rsid w:val="00DC5038"/>
    <w:rsid w:val="00DC739E"/>
    <w:rsid w:val="00DC7CBC"/>
    <w:rsid w:val="00DD28F8"/>
    <w:rsid w:val="00DD2FD5"/>
    <w:rsid w:val="00DD4BF1"/>
    <w:rsid w:val="00DD5D21"/>
    <w:rsid w:val="00DD74D0"/>
    <w:rsid w:val="00DD79CA"/>
    <w:rsid w:val="00DE027D"/>
    <w:rsid w:val="00DE2F37"/>
    <w:rsid w:val="00DE348C"/>
    <w:rsid w:val="00DE3E5A"/>
    <w:rsid w:val="00DE4D9C"/>
    <w:rsid w:val="00DE53CC"/>
    <w:rsid w:val="00DE6070"/>
    <w:rsid w:val="00DE62C6"/>
    <w:rsid w:val="00DE7EA9"/>
    <w:rsid w:val="00DF0721"/>
    <w:rsid w:val="00DF1284"/>
    <w:rsid w:val="00DF1460"/>
    <w:rsid w:val="00DF1714"/>
    <w:rsid w:val="00DF2A05"/>
    <w:rsid w:val="00DF2DD5"/>
    <w:rsid w:val="00DF58A2"/>
    <w:rsid w:val="00DF5F12"/>
    <w:rsid w:val="00DF5FF7"/>
    <w:rsid w:val="00DF68C7"/>
    <w:rsid w:val="00DF6BE9"/>
    <w:rsid w:val="00DF7BA5"/>
    <w:rsid w:val="00E00728"/>
    <w:rsid w:val="00E01495"/>
    <w:rsid w:val="00E04C68"/>
    <w:rsid w:val="00E05E88"/>
    <w:rsid w:val="00E109B6"/>
    <w:rsid w:val="00E117EB"/>
    <w:rsid w:val="00E128AE"/>
    <w:rsid w:val="00E13573"/>
    <w:rsid w:val="00E160B7"/>
    <w:rsid w:val="00E17EC2"/>
    <w:rsid w:val="00E2139F"/>
    <w:rsid w:val="00E259CE"/>
    <w:rsid w:val="00E26AA4"/>
    <w:rsid w:val="00E27B1B"/>
    <w:rsid w:val="00E3092E"/>
    <w:rsid w:val="00E320D1"/>
    <w:rsid w:val="00E324FD"/>
    <w:rsid w:val="00E33539"/>
    <w:rsid w:val="00E3482D"/>
    <w:rsid w:val="00E35401"/>
    <w:rsid w:val="00E35F34"/>
    <w:rsid w:val="00E40FF9"/>
    <w:rsid w:val="00E41AD7"/>
    <w:rsid w:val="00E434B2"/>
    <w:rsid w:val="00E44E6D"/>
    <w:rsid w:val="00E44EE5"/>
    <w:rsid w:val="00E4514B"/>
    <w:rsid w:val="00E45491"/>
    <w:rsid w:val="00E4567A"/>
    <w:rsid w:val="00E45E4B"/>
    <w:rsid w:val="00E45E8E"/>
    <w:rsid w:val="00E50909"/>
    <w:rsid w:val="00E5167B"/>
    <w:rsid w:val="00E51A39"/>
    <w:rsid w:val="00E51B35"/>
    <w:rsid w:val="00E558EA"/>
    <w:rsid w:val="00E5760C"/>
    <w:rsid w:val="00E61ACA"/>
    <w:rsid w:val="00E62AC6"/>
    <w:rsid w:val="00E63620"/>
    <w:rsid w:val="00E64850"/>
    <w:rsid w:val="00E65A67"/>
    <w:rsid w:val="00E65FED"/>
    <w:rsid w:val="00E67A9E"/>
    <w:rsid w:val="00E704AA"/>
    <w:rsid w:val="00E72DDB"/>
    <w:rsid w:val="00E7550E"/>
    <w:rsid w:val="00E80E02"/>
    <w:rsid w:val="00E8125E"/>
    <w:rsid w:val="00E813D5"/>
    <w:rsid w:val="00E8200B"/>
    <w:rsid w:val="00E847EF"/>
    <w:rsid w:val="00E87C5B"/>
    <w:rsid w:val="00E9013C"/>
    <w:rsid w:val="00E90A39"/>
    <w:rsid w:val="00E9244F"/>
    <w:rsid w:val="00E94707"/>
    <w:rsid w:val="00E966EC"/>
    <w:rsid w:val="00E9675C"/>
    <w:rsid w:val="00E970C8"/>
    <w:rsid w:val="00E9726C"/>
    <w:rsid w:val="00E978A8"/>
    <w:rsid w:val="00EA0255"/>
    <w:rsid w:val="00EA239C"/>
    <w:rsid w:val="00EA4661"/>
    <w:rsid w:val="00EA60F0"/>
    <w:rsid w:val="00EA620E"/>
    <w:rsid w:val="00EB0A77"/>
    <w:rsid w:val="00EB22E7"/>
    <w:rsid w:val="00EB23E8"/>
    <w:rsid w:val="00EB33F1"/>
    <w:rsid w:val="00EB369F"/>
    <w:rsid w:val="00EB5668"/>
    <w:rsid w:val="00EB60E9"/>
    <w:rsid w:val="00EC174F"/>
    <w:rsid w:val="00EC18B3"/>
    <w:rsid w:val="00EC1DFA"/>
    <w:rsid w:val="00EC3025"/>
    <w:rsid w:val="00EC4601"/>
    <w:rsid w:val="00EC6502"/>
    <w:rsid w:val="00EC75CB"/>
    <w:rsid w:val="00ED0458"/>
    <w:rsid w:val="00ED2F2F"/>
    <w:rsid w:val="00ED3736"/>
    <w:rsid w:val="00ED4236"/>
    <w:rsid w:val="00ED5734"/>
    <w:rsid w:val="00ED5A36"/>
    <w:rsid w:val="00ED73D8"/>
    <w:rsid w:val="00EE043F"/>
    <w:rsid w:val="00EE0DF3"/>
    <w:rsid w:val="00EE35DF"/>
    <w:rsid w:val="00EE3844"/>
    <w:rsid w:val="00EE3C40"/>
    <w:rsid w:val="00EF1557"/>
    <w:rsid w:val="00EF2523"/>
    <w:rsid w:val="00EF2DC2"/>
    <w:rsid w:val="00EF35F7"/>
    <w:rsid w:val="00EF4A3F"/>
    <w:rsid w:val="00EF4F8C"/>
    <w:rsid w:val="00EF66B2"/>
    <w:rsid w:val="00EF79B7"/>
    <w:rsid w:val="00F00006"/>
    <w:rsid w:val="00F01052"/>
    <w:rsid w:val="00F01186"/>
    <w:rsid w:val="00F016C9"/>
    <w:rsid w:val="00F023E6"/>
    <w:rsid w:val="00F0308F"/>
    <w:rsid w:val="00F035AD"/>
    <w:rsid w:val="00F04218"/>
    <w:rsid w:val="00F047DC"/>
    <w:rsid w:val="00F06037"/>
    <w:rsid w:val="00F061B3"/>
    <w:rsid w:val="00F10745"/>
    <w:rsid w:val="00F12B9D"/>
    <w:rsid w:val="00F13B3D"/>
    <w:rsid w:val="00F1496C"/>
    <w:rsid w:val="00F15845"/>
    <w:rsid w:val="00F15A44"/>
    <w:rsid w:val="00F16921"/>
    <w:rsid w:val="00F16D92"/>
    <w:rsid w:val="00F16E06"/>
    <w:rsid w:val="00F16FD1"/>
    <w:rsid w:val="00F177E2"/>
    <w:rsid w:val="00F17BDC"/>
    <w:rsid w:val="00F20430"/>
    <w:rsid w:val="00F21606"/>
    <w:rsid w:val="00F2314B"/>
    <w:rsid w:val="00F2352C"/>
    <w:rsid w:val="00F23C56"/>
    <w:rsid w:val="00F24123"/>
    <w:rsid w:val="00F24C10"/>
    <w:rsid w:val="00F2567D"/>
    <w:rsid w:val="00F25AF9"/>
    <w:rsid w:val="00F26541"/>
    <w:rsid w:val="00F26D0A"/>
    <w:rsid w:val="00F27C21"/>
    <w:rsid w:val="00F306F6"/>
    <w:rsid w:val="00F3345B"/>
    <w:rsid w:val="00F35567"/>
    <w:rsid w:val="00F35F1A"/>
    <w:rsid w:val="00F361BD"/>
    <w:rsid w:val="00F36786"/>
    <w:rsid w:val="00F36ED2"/>
    <w:rsid w:val="00F3716B"/>
    <w:rsid w:val="00F40CDF"/>
    <w:rsid w:val="00F41941"/>
    <w:rsid w:val="00F41BFC"/>
    <w:rsid w:val="00F431AB"/>
    <w:rsid w:val="00F44A6A"/>
    <w:rsid w:val="00F44CA1"/>
    <w:rsid w:val="00F466D8"/>
    <w:rsid w:val="00F47083"/>
    <w:rsid w:val="00F51F32"/>
    <w:rsid w:val="00F52017"/>
    <w:rsid w:val="00F537BB"/>
    <w:rsid w:val="00F539AE"/>
    <w:rsid w:val="00F5439B"/>
    <w:rsid w:val="00F54F93"/>
    <w:rsid w:val="00F5547B"/>
    <w:rsid w:val="00F55773"/>
    <w:rsid w:val="00F56101"/>
    <w:rsid w:val="00F60929"/>
    <w:rsid w:val="00F60D44"/>
    <w:rsid w:val="00F635BA"/>
    <w:rsid w:val="00F63CC9"/>
    <w:rsid w:val="00F6446C"/>
    <w:rsid w:val="00F64497"/>
    <w:rsid w:val="00F65299"/>
    <w:rsid w:val="00F66ECA"/>
    <w:rsid w:val="00F66FBB"/>
    <w:rsid w:val="00F67FA3"/>
    <w:rsid w:val="00F702B3"/>
    <w:rsid w:val="00F70558"/>
    <w:rsid w:val="00F70A47"/>
    <w:rsid w:val="00F7318C"/>
    <w:rsid w:val="00F738E4"/>
    <w:rsid w:val="00F73D49"/>
    <w:rsid w:val="00F75102"/>
    <w:rsid w:val="00F753AE"/>
    <w:rsid w:val="00F755E4"/>
    <w:rsid w:val="00F76039"/>
    <w:rsid w:val="00F777A9"/>
    <w:rsid w:val="00F77C4E"/>
    <w:rsid w:val="00F801CB"/>
    <w:rsid w:val="00F833F7"/>
    <w:rsid w:val="00F84386"/>
    <w:rsid w:val="00F844BE"/>
    <w:rsid w:val="00F84FA6"/>
    <w:rsid w:val="00F854B4"/>
    <w:rsid w:val="00F863E4"/>
    <w:rsid w:val="00F900FF"/>
    <w:rsid w:val="00F906D2"/>
    <w:rsid w:val="00F90885"/>
    <w:rsid w:val="00F93DE7"/>
    <w:rsid w:val="00F94496"/>
    <w:rsid w:val="00F947C8"/>
    <w:rsid w:val="00F94C5D"/>
    <w:rsid w:val="00F957F1"/>
    <w:rsid w:val="00F95B18"/>
    <w:rsid w:val="00F964FB"/>
    <w:rsid w:val="00F96589"/>
    <w:rsid w:val="00FA212B"/>
    <w:rsid w:val="00FA5476"/>
    <w:rsid w:val="00FA5732"/>
    <w:rsid w:val="00FA715F"/>
    <w:rsid w:val="00FB1314"/>
    <w:rsid w:val="00FB3609"/>
    <w:rsid w:val="00FB36E6"/>
    <w:rsid w:val="00FB39E5"/>
    <w:rsid w:val="00FB5E91"/>
    <w:rsid w:val="00FB6AC4"/>
    <w:rsid w:val="00FB743A"/>
    <w:rsid w:val="00FC1143"/>
    <w:rsid w:val="00FC2C56"/>
    <w:rsid w:val="00FC356D"/>
    <w:rsid w:val="00FC3CAE"/>
    <w:rsid w:val="00FC478A"/>
    <w:rsid w:val="00FC4D13"/>
    <w:rsid w:val="00FC4DCE"/>
    <w:rsid w:val="00FC63CF"/>
    <w:rsid w:val="00FC68FC"/>
    <w:rsid w:val="00FD09AC"/>
    <w:rsid w:val="00FD1504"/>
    <w:rsid w:val="00FD1E69"/>
    <w:rsid w:val="00FD2B35"/>
    <w:rsid w:val="00FD2B7E"/>
    <w:rsid w:val="00FD2C38"/>
    <w:rsid w:val="00FD33E6"/>
    <w:rsid w:val="00FD3A7F"/>
    <w:rsid w:val="00FD4B6A"/>
    <w:rsid w:val="00FD5D4F"/>
    <w:rsid w:val="00FD6429"/>
    <w:rsid w:val="00FD7214"/>
    <w:rsid w:val="00FD789A"/>
    <w:rsid w:val="00FD78B0"/>
    <w:rsid w:val="00FD7A39"/>
    <w:rsid w:val="00FE2D23"/>
    <w:rsid w:val="00FE395C"/>
    <w:rsid w:val="00FE4390"/>
    <w:rsid w:val="00FE4393"/>
    <w:rsid w:val="00FE5175"/>
    <w:rsid w:val="00FE5B58"/>
    <w:rsid w:val="00FE617C"/>
    <w:rsid w:val="00FE63AB"/>
    <w:rsid w:val="00FE7127"/>
    <w:rsid w:val="00FF1FF7"/>
    <w:rsid w:val="00FF2B7E"/>
    <w:rsid w:val="00FF3FDD"/>
    <w:rsid w:val="00FF44E5"/>
    <w:rsid w:val="00FF5068"/>
    <w:rsid w:val="00FF5FD1"/>
    <w:rsid w:val="00FF64EE"/>
    <w:rsid w:val="00FF6753"/>
    <w:rsid w:val="00FF72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B36838E"/>
  <w15:docId w15:val="{5C38BEA5-A8E0-47EF-B720-586CE3274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A7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E1A74"/>
    <w:pPr>
      <w:keepNext/>
      <w:keepLines/>
      <w:spacing w:before="40" w:after="0"/>
      <w:outlineLvl w:val="1"/>
    </w:pPr>
    <w:rPr>
      <w:rFonts w:asciiTheme="majorHAnsi" w:eastAsiaTheme="majorEastAsia" w:hAnsiTheme="majorHAnsi" w:cstheme="majorBidi"/>
      <w:i/>
      <w:sz w:val="26"/>
      <w:szCs w:val="26"/>
    </w:rPr>
  </w:style>
  <w:style w:type="paragraph" w:styleId="Heading3">
    <w:name w:val="heading 3"/>
    <w:basedOn w:val="Normal"/>
    <w:next w:val="Normal"/>
    <w:link w:val="Heading3Char"/>
    <w:uiPriority w:val="9"/>
    <w:unhideWhenUsed/>
    <w:qFormat/>
    <w:rsid w:val="00467C06"/>
    <w:pPr>
      <w:keepNext/>
      <w:keepLines/>
      <w:spacing w:before="40" w:after="0"/>
      <w:ind w:left="720"/>
      <w:outlineLvl w:val="2"/>
    </w:pPr>
    <w:rPr>
      <w:rFonts w:asciiTheme="majorHAnsi" w:eastAsiaTheme="majorEastAsia" w:hAnsiTheme="majorHAnsi"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4EE5"/>
    <w:pPr>
      <w:ind w:left="720"/>
      <w:contextualSpacing/>
    </w:pPr>
  </w:style>
  <w:style w:type="character" w:styleId="Hyperlink">
    <w:name w:val="Hyperlink"/>
    <w:basedOn w:val="DefaultParagraphFont"/>
    <w:uiPriority w:val="99"/>
    <w:unhideWhenUsed/>
    <w:rsid w:val="00E44EE5"/>
    <w:rPr>
      <w:color w:val="0563C1" w:themeColor="hyperlink"/>
      <w:u w:val="single"/>
    </w:rPr>
  </w:style>
  <w:style w:type="table" w:styleId="TableGrid">
    <w:name w:val="Table Grid"/>
    <w:basedOn w:val="TableNormal"/>
    <w:uiPriority w:val="39"/>
    <w:rsid w:val="00E44E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1A74"/>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4E1A74"/>
    <w:rPr>
      <w:rFonts w:asciiTheme="majorHAnsi" w:eastAsiaTheme="majorEastAsia" w:hAnsiTheme="majorHAnsi" w:cstheme="majorBidi"/>
      <w:i/>
      <w:sz w:val="26"/>
      <w:szCs w:val="26"/>
    </w:rPr>
  </w:style>
  <w:style w:type="character" w:customStyle="1" w:styleId="Heading3Char">
    <w:name w:val="Heading 3 Char"/>
    <w:basedOn w:val="DefaultParagraphFont"/>
    <w:link w:val="Heading3"/>
    <w:uiPriority w:val="9"/>
    <w:rsid w:val="00467C06"/>
    <w:rPr>
      <w:rFonts w:asciiTheme="majorHAnsi" w:eastAsiaTheme="majorEastAsia" w:hAnsiTheme="majorHAnsi" w:cstheme="majorBidi"/>
      <w:i/>
      <w:sz w:val="24"/>
      <w:szCs w:val="24"/>
    </w:rPr>
  </w:style>
  <w:style w:type="paragraph" w:styleId="Header">
    <w:name w:val="header"/>
    <w:basedOn w:val="Normal"/>
    <w:link w:val="HeaderChar"/>
    <w:uiPriority w:val="99"/>
    <w:unhideWhenUsed/>
    <w:rsid w:val="00510D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0D7B"/>
  </w:style>
  <w:style w:type="paragraph" w:styleId="Footer">
    <w:name w:val="footer"/>
    <w:basedOn w:val="Normal"/>
    <w:link w:val="FooterChar"/>
    <w:uiPriority w:val="99"/>
    <w:unhideWhenUsed/>
    <w:rsid w:val="00510D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D7B"/>
  </w:style>
  <w:style w:type="paragraph" w:styleId="BalloonText">
    <w:name w:val="Balloon Text"/>
    <w:basedOn w:val="Normal"/>
    <w:link w:val="BalloonTextChar"/>
    <w:uiPriority w:val="99"/>
    <w:semiHidden/>
    <w:unhideWhenUsed/>
    <w:rsid w:val="00341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559"/>
    <w:rPr>
      <w:rFonts w:ascii="Segoe UI" w:hAnsi="Segoe UI" w:cs="Segoe UI"/>
      <w:sz w:val="18"/>
      <w:szCs w:val="18"/>
    </w:rPr>
  </w:style>
  <w:style w:type="paragraph" w:styleId="Bibliography">
    <w:name w:val="Bibliography"/>
    <w:basedOn w:val="Normal"/>
    <w:next w:val="Normal"/>
    <w:uiPriority w:val="37"/>
    <w:unhideWhenUsed/>
    <w:rsid w:val="000E1A40"/>
    <w:pPr>
      <w:tabs>
        <w:tab w:val="left" w:pos="504"/>
      </w:tabs>
      <w:spacing w:after="0" w:line="240" w:lineRule="auto"/>
      <w:ind w:left="504" w:hanging="504"/>
    </w:pPr>
  </w:style>
  <w:style w:type="paragraph" w:styleId="Revision">
    <w:name w:val="Revision"/>
    <w:hidden/>
    <w:uiPriority w:val="99"/>
    <w:semiHidden/>
    <w:rsid w:val="007631DF"/>
    <w:pPr>
      <w:spacing w:after="0" w:line="240" w:lineRule="auto"/>
    </w:pPr>
  </w:style>
  <w:style w:type="character" w:styleId="CommentReference">
    <w:name w:val="annotation reference"/>
    <w:basedOn w:val="DefaultParagraphFont"/>
    <w:uiPriority w:val="99"/>
    <w:semiHidden/>
    <w:unhideWhenUsed/>
    <w:rsid w:val="00F60929"/>
    <w:rPr>
      <w:sz w:val="16"/>
      <w:szCs w:val="16"/>
    </w:rPr>
  </w:style>
  <w:style w:type="paragraph" w:styleId="CommentText">
    <w:name w:val="annotation text"/>
    <w:basedOn w:val="Normal"/>
    <w:link w:val="CommentTextChar"/>
    <w:uiPriority w:val="99"/>
    <w:unhideWhenUsed/>
    <w:rsid w:val="00F60929"/>
    <w:pPr>
      <w:spacing w:line="240" w:lineRule="auto"/>
    </w:pPr>
    <w:rPr>
      <w:sz w:val="20"/>
      <w:szCs w:val="20"/>
    </w:rPr>
  </w:style>
  <w:style w:type="character" w:customStyle="1" w:styleId="CommentTextChar">
    <w:name w:val="Comment Text Char"/>
    <w:basedOn w:val="DefaultParagraphFont"/>
    <w:link w:val="CommentText"/>
    <w:uiPriority w:val="99"/>
    <w:rsid w:val="00F60929"/>
    <w:rPr>
      <w:sz w:val="20"/>
      <w:szCs w:val="20"/>
    </w:rPr>
  </w:style>
  <w:style w:type="paragraph" w:styleId="CommentSubject">
    <w:name w:val="annotation subject"/>
    <w:basedOn w:val="CommentText"/>
    <w:next w:val="CommentText"/>
    <w:link w:val="CommentSubjectChar"/>
    <w:uiPriority w:val="99"/>
    <w:semiHidden/>
    <w:unhideWhenUsed/>
    <w:rsid w:val="00F60929"/>
    <w:rPr>
      <w:b/>
      <w:bCs/>
    </w:rPr>
  </w:style>
  <w:style w:type="character" w:customStyle="1" w:styleId="CommentSubjectChar">
    <w:name w:val="Comment Subject Char"/>
    <w:basedOn w:val="CommentTextChar"/>
    <w:link w:val="CommentSubject"/>
    <w:uiPriority w:val="99"/>
    <w:semiHidden/>
    <w:rsid w:val="00F60929"/>
    <w:rPr>
      <w:b/>
      <w:bCs/>
      <w:sz w:val="20"/>
      <w:szCs w:val="20"/>
    </w:rPr>
  </w:style>
  <w:style w:type="character" w:styleId="FollowedHyperlink">
    <w:name w:val="FollowedHyperlink"/>
    <w:basedOn w:val="DefaultParagraphFont"/>
    <w:uiPriority w:val="99"/>
    <w:semiHidden/>
    <w:unhideWhenUsed/>
    <w:rsid w:val="00841706"/>
    <w:rPr>
      <w:color w:val="954F72" w:themeColor="followedHyperlink"/>
      <w:u w:val="single"/>
    </w:rPr>
  </w:style>
  <w:style w:type="character" w:customStyle="1" w:styleId="UnresolvedMention1">
    <w:name w:val="Unresolved Mention1"/>
    <w:basedOn w:val="DefaultParagraphFont"/>
    <w:uiPriority w:val="99"/>
    <w:semiHidden/>
    <w:unhideWhenUsed/>
    <w:rsid w:val="00BC577D"/>
    <w:rPr>
      <w:color w:val="605E5C"/>
      <w:shd w:val="clear" w:color="auto" w:fill="E1DFDD"/>
    </w:rPr>
  </w:style>
  <w:style w:type="paragraph" w:styleId="FootnoteText">
    <w:name w:val="footnote text"/>
    <w:basedOn w:val="Normal"/>
    <w:link w:val="FootnoteTextChar"/>
    <w:uiPriority w:val="99"/>
    <w:semiHidden/>
    <w:unhideWhenUsed/>
    <w:rsid w:val="0059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408F"/>
    <w:rPr>
      <w:sz w:val="20"/>
      <w:szCs w:val="20"/>
    </w:rPr>
  </w:style>
  <w:style w:type="character" w:styleId="FootnoteReference">
    <w:name w:val="footnote reference"/>
    <w:basedOn w:val="DefaultParagraphFont"/>
    <w:uiPriority w:val="99"/>
    <w:semiHidden/>
    <w:unhideWhenUsed/>
    <w:rsid w:val="0059408F"/>
    <w:rPr>
      <w:vertAlign w:val="superscript"/>
    </w:rPr>
  </w:style>
  <w:style w:type="paragraph" w:customStyle="1" w:styleId="EndNoteBibliographyTitle">
    <w:name w:val="EndNote Bibliography Title"/>
    <w:basedOn w:val="Normal"/>
    <w:link w:val="EndNoteBibliographyTitleChar"/>
    <w:rsid w:val="00F419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1941"/>
    <w:rPr>
      <w:rFonts w:ascii="Calibri" w:hAnsi="Calibri" w:cs="Calibri"/>
      <w:noProof/>
      <w:lang w:val="en-US"/>
    </w:rPr>
  </w:style>
  <w:style w:type="paragraph" w:customStyle="1" w:styleId="EndNoteBibliography">
    <w:name w:val="EndNote Bibliography"/>
    <w:basedOn w:val="Normal"/>
    <w:link w:val="EndNoteBibliographyChar"/>
    <w:rsid w:val="00F4194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1941"/>
    <w:rPr>
      <w:rFonts w:ascii="Calibri" w:hAnsi="Calibri" w:cs="Calibri"/>
      <w:noProof/>
      <w:lang w:val="en-US"/>
    </w:rPr>
  </w:style>
  <w:style w:type="character" w:customStyle="1" w:styleId="UnresolvedMention2">
    <w:name w:val="Unresolved Mention2"/>
    <w:basedOn w:val="DefaultParagraphFont"/>
    <w:uiPriority w:val="99"/>
    <w:semiHidden/>
    <w:unhideWhenUsed/>
    <w:rsid w:val="00CB1D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88724">
      <w:bodyDiv w:val="1"/>
      <w:marLeft w:val="0"/>
      <w:marRight w:val="0"/>
      <w:marTop w:val="0"/>
      <w:marBottom w:val="0"/>
      <w:divBdr>
        <w:top w:val="none" w:sz="0" w:space="0" w:color="auto"/>
        <w:left w:val="none" w:sz="0" w:space="0" w:color="auto"/>
        <w:bottom w:val="none" w:sz="0" w:space="0" w:color="auto"/>
        <w:right w:val="none" w:sz="0" w:space="0" w:color="auto"/>
      </w:divBdr>
    </w:div>
    <w:div w:id="437986279">
      <w:bodyDiv w:val="1"/>
      <w:marLeft w:val="0"/>
      <w:marRight w:val="0"/>
      <w:marTop w:val="0"/>
      <w:marBottom w:val="0"/>
      <w:divBdr>
        <w:top w:val="none" w:sz="0" w:space="0" w:color="auto"/>
        <w:left w:val="none" w:sz="0" w:space="0" w:color="auto"/>
        <w:bottom w:val="none" w:sz="0" w:space="0" w:color="auto"/>
        <w:right w:val="none" w:sz="0" w:space="0" w:color="auto"/>
      </w:divBdr>
    </w:div>
    <w:div w:id="679233614">
      <w:bodyDiv w:val="1"/>
      <w:marLeft w:val="0"/>
      <w:marRight w:val="0"/>
      <w:marTop w:val="0"/>
      <w:marBottom w:val="0"/>
      <w:divBdr>
        <w:top w:val="none" w:sz="0" w:space="0" w:color="auto"/>
        <w:left w:val="none" w:sz="0" w:space="0" w:color="auto"/>
        <w:bottom w:val="none" w:sz="0" w:space="0" w:color="auto"/>
        <w:right w:val="none" w:sz="0" w:space="0" w:color="auto"/>
      </w:divBdr>
    </w:div>
    <w:div w:id="689994200">
      <w:bodyDiv w:val="1"/>
      <w:marLeft w:val="0"/>
      <w:marRight w:val="0"/>
      <w:marTop w:val="0"/>
      <w:marBottom w:val="0"/>
      <w:divBdr>
        <w:top w:val="none" w:sz="0" w:space="0" w:color="auto"/>
        <w:left w:val="none" w:sz="0" w:space="0" w:color="auto"/>
        <w:bottom w:val="none" w:sz="0" w:space="0" w:color="auto"/>
        <w:right w:val="none" w:sz="0" w:space="0" w:color="auto"/>
      </w:divBdr>
    </w:div>
    <w:div w:id="937181765">
      <w:bodyDiv w:val="1"/>
      <w:marLeft w:val="0"/>
      <w:marRight w:val="0"/>
      <w:marTop w:val="0"/>
      <w:marBottom w:val="0"/>
      <w:divBdr>
        <w:top w:val="none" w:sz="0" w:space="0" w:color="auto"/>
        <w:left w:val="none" w:sz="0" w:space="0" w:color="auto"/>
        <w:bottom w:val="none" w:sz="0" w:space="0" w:color="auto"/>
        <w:right w:val="none" w:sz="0" w:space="0" w:color="auto"/>
      </w:divBdr>
    </w:div>
    <w:div w:id="937755204">
      <w:bodyDiv w:val="1"/>
      <w:marLeft w:val="0"/>
      <w:marRight w:val="0"/>
      <w:marTop w:val="0"/>
      <w:marBottom w:val="0"/>
      <w:divBdr>
        <w:top w:val="none" w:sz="0" w:space="0" w:color="auto"/>
        <w:left w:val="none" w:sz="0" w:space="0" w:color="auto"/>
        <w:bottom w:val="none" w:sz="0" w:space="0" w:color="auto"/>
        <w:right w:val="none" w:sz="0" w:space="0" w:color="auto"/>
      </w:divBdr>
    </w:div>
    <w:div w:id="989361978">
      <w:bodyDiv w:val="1"/>
      <w:marLeft w:val="0"/>
      <w:marRight w:val="0"/>
      <w:marTop w:val="0"/>
      <w:marBottom w:val="0"/>
      <w:divBdr>
        <w:top w:val="none" w:sz="0" w:space="0" w:color="auto"/>
        <w:left w:val="none" w:sz="0" w:space="0" w:color="auto"/>
        <w:bottom w:val="none" w:sz="0" w:space="0" w:color="auto"/>
        <w:right w:val="none" w:sz="0" w:space="0" w:color="auto"/>
      </w:divBdr>
    </w:div>
    <w:div w:id="997345359">
      <w:bodyDiv w:val="1"/>
      <w:marLeft w:val="0"/>
      <w:marRight w:val="0"/>
      <w:marTop w:val="0"/>
      <w:marBottom w:val="0"/>
      <w:divBdr>
        <w:top w:val="none" w:sz="0" w:space="0" w:color="auto"/>
        <w:left w:val="none" w:sz="0" w:space="0" w:color="auto"/>
        <w:bottom w:val="none" w:sz="0" w:space="0" w:color="auto"/>
        <w:right w:val="none" w:sz="0" w:space="0" w:color="auto"/>
      </w:divBdr>
    </w:div>
    <w:div w:id="1244686228">
      <w:bodyDiv w:val="1"/>
      <w:marLeft w:val="0"/>
      <w:marRight w:val="0"/>
      <w:marTop w:val="0"/>
      <w:marBottom w:val="0"/>
      <w:divBdr>
        <w:top w:val="none" w:sz="0" w:space="0" w:color="auto"/>
        <w:left w:val="none" w:sz="0" w:space="0" w:color="auto"/>
        <w:bottom w:val="none" w:sz="0" w:space="0" w:color="auto"/>
        <w:right w:val="none" w:sz="0" w:space="0" w:color="auto"/>
      </w:divBdr>
    </w:div>
    <w:div w:id="1388260868">
      <w:bodyDiv w:val="1"/>
      <w:marLeft w:val="0"/>
      <w:marRight w:val="0"/>
      <w:marTop w:val="0"/>
      <w:marBottom w:val="0"/>
      <w:divBdr>
        <w:top w:val="none" w:sz="0" w:space="0" w:color="auto"/>
        <w:left w:val="none" w:sz="0" w:space="0" w:color="auto"/>
        <w:bottom w:val="none" w:sz="0" w:space="0" w:color="auto"/>
        <w:right w:val="none" w:sz="0" w:space="0" w:color="auto"/>
      </w:divBdr>
    </w:div>
    <w:div w:id="1419524565">
      <w:bodyDiv w:val="1"/>
      <w:marLeft w:val="0"/>
      <w:marRight w:val="0"/>
      <w:marTop w:val="0"/>
      <w:marBottom w:val="0"/>
      <w:divBdr>
        <w:top w:val="none" w:sz="0" w:space="0" w:color="auto"/>
        <w:left w:val="none" w:sz="0" w:space="0" w:color="auto"/>
        <w:bottom w:val="none" w:sz="0" w:space="0" w:color="auto"/>
        <w:right w:val="none" w:sz="0" w:space="0" w:color="auto"/>
      </w:divBdr>
    </w:div>
    <w:div w:id="1432430462">
      <w:bodyDiv w:val="1"/>
      <w:marLeft w:val="0"/>
      <w:marRight w:val="0"/>
      <w:marTop w:val="0"/>
      <w:marBottom w:val="0"/>
      <w:divBdr>
        <w:top w:val="none" w:sz="0" w:space="0" w:color="auto"/>
        <w:left w:val="none" w:sz="0" w:space="0" w:color="auto"/>
        <w:bottom w:val="none" w:sz="0" w:space="0" w:color="auto"/>
        <w:right w:val="none" w:sz="0" w:space="0" w:color="auto"/>
      </w:divBdr>
    </w:div>
    <w:div w:id="1446192781">
      <w:bodyDiv w:val="1"/>
      <w:marLeft w:val="0"/>
      <w:marRight w:val="0"/>
      <w:marTop w:val="0"/>
      <w:marBottom w:val="0"/>
      <w:divBdr>
        <w:top w:val="none" w:sz="0" w:space="0" w:color="auto"/>
        <w:left w:val="none" w:sz="0" w:space="0" w:color="auto"/>
        <w:bottom w:val="none" w:sz="0" w:space="0" w:color="auto"/>
        <w:right w:val="none" w:sz="0" w:space="0" w:color="auto"/>
      </w:divBdr>
    </w:div>
    <w:div w:id="1673142624">
      <w:bodyDiv w:val="1"/>
      <w:marLeft w:val="0"/>
      <w:marRight w:val="0"/>
      <w:marTop w:val="0"/>
      <w:marBottom w:val="0"/>
      <w:divBdr>
        <w:top w:val="none" w:sz="0" w:space="0" w:color="auto"/>
        <w:left w:val="none" w:sz="0" w:space="0" w:color="auto"/>
        <w:bottom w:val="none" w:sz="0" w:space="0" w:color="auto"/>
        <w:right w:val="none" w:sz="0" w:space="0" w:color="auto"/>
      </w:divBdr>
    </w:div>
    <w:div w:id="1681883092">
      <w:bodyDiv w:val="1"/>
      <w:marLeft w:val="0"/>
      <w:marRight w:val="0"/>
      <w:marTop w:val="0"/>
      <w:marBottom w:val="0"/>
      <w:divBdr>
        <w:top w:val="none" w:sz="0" w:space="0" w:color="auto"/>
        <w:left w:val="none" w:sz="0" w:space="0" w:color="auto"/>
        <w:bottom w:val="none" w:sz="0" w:space="0" w:color="auto"/>
        <w:right w:val="none" w:sz="0" w:space="0" w:color="auto"/>
      </w:divBdr>
    </w:div>
    <w:div w:id="1784879507">
      <w:bodyDiv w:val="1"/>
      <w:marLeft w:val="0"/>
      <w:marRight w:val="0"/>
      <w:marTop w:val="0"/>
      <w:marBottom w:val="0"/>
      <w:divBdr>
        <w:top w:val="none" w:sz="0" w:space="0" w:color="auto"/>
        <w:left w:val="none" w:sz="0" w:space="0" w:color="auto"/>
        <w:bottom w:val="none" w:sz="0" w:space="0" w:color="auto"/>
        <w:right w:val="none" w:sz="0" w:space="0" w:color="auto"/>
      </w:divBdr>
    </w:div>
    <w:div w:id="1806584950">
      <w:bodyDiv w:val="1"/>
      <w:marLeft w:val="0"/>
      <w:marRight w:val="0"/>
      <w:marTop w:val="0"/>
      <w:marBottom w:val="0"/>
      <w:divBdr>
        <w:top w:val="none" w:sz="0" w:space="0" w:color="auto"/>
        <w:left w:val="none" w:sz="0" w:space="0" w:color="auto"/>
        <w:bottom w:val="none" w:sz="0" w:space="0" w:color="auto"/>
        <w:right w:val="none" w:sz="0" w:space="0" w:color="auto"/>
      </w:divBdr>
    </w:div>
    <w:div w:id="1864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johnston@york.ac.uk" TargetMode="External"/><Relationship Id="rId13" Type="http://schemas.openxmlformats.org/officeDocument/2006/relationships/image" Target="media/image2.png"/><Relationship Id="rId18" Type="http://schemas.openxmlformats.org/officeDocument/2006/relationships/hyperlink" Target="https://map.ox.ac.uk/explorer/"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gco.iarc.fr/today"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iicc.iarc.fr/results" TargetMode="External"/><Relationship Id="rId20" Type="http://schemas.openxmlformats.org/officeDocument/2006/relationships/hyperlink" Target="http://hdr.undp.org/en/data"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co.iarc.fr/"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hsl.jrc.ec.europa.eu/index.php" TargetMode="Externa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yperlink" Target="http://iicc.iarc.fr" TargetMode="External"/><Relationship Id="rId19" Type="http://schemas.openxmlformats.org/officeDocument/2006/relationships/hyperlink" Target="https://population.un.org/wpp/Download/Standard/Population/"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i5.iarc.fr" TargetMode="External"/><Relationship Id="rId14" Type="http://schemas.openxmlformats.org/officeDocument/2006/relationships/hyperlink" Target="https://esa.un.org/unpd/wpp/)"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FEFBD-AFA3-419A-B671-4F67A2B63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6BEF90.dotm</Template>
  <TotalTime>36</TotalTime>
  <Pages>28</Pages>
  <Words>49550</Words>
  <Characters>282441</Characters>
  <Application>Microsoft Office Word</Application>
  <DocSecurity>0</DocSecurity>
  <Lines>2353</Lines>
  <Paragraphs>66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3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Johnston</dc:creator>
  <cp:lastModifiedBy>Tom Johnston</cp:lastModifiedBy>
  <cp:revision>9</cp:revision>
  <cp:lastPrinted>2019-09-30T11:42:00Z</cp:lastPrinted>
  <dcterms:created xsi:type="dcterms:W3CDTF">2019-12-09T11:26:00Z</dcterms:created>
  <dcterms:modified xsi:type="dcterms:W3CDTF">2019-12-1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1boiDUIj"/&gt;&lt;style id="http://www.zotero.org/styles/elsevier-with-titles-bibliography-et-al" hasBibliography="1" bibliographyStyleHasBeenSet="1"/&gt;&lt;prefs&gt;&lt;pref name="fieldType" value="Field"/&gt;&lt;pref</vt:lpwstr>
  </property>
  <property fmtid="{D5CDD505-2E9C-101B-9397-08002B2CF9AE}" pid="3" name="ZOTERO_PREF_2">
    <vt:lpwstr> name="automaticJournalAbbreviations" value="true"/&gt;&lt;pref name="dontAskDelayCitationUpdates" value="true"/&gt;&lt;/prefs&gt;&lt;/data&gt;</vt:lpwstr>
  </property>
</Properties>
</file>